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header17.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80484384"/>
    <w:bookmarkStart w:id="1" w:name="_Ref499877768"/>
    <w:bookmarkStart w:id="2" w:name="_Ref499877772"/>
    <w:bookmarkStart w:id="3" w:name="_Ref499884627"/>
    <w:bookmarkStart w:id="4" w:name="_Ref499884634"/>
    <w:bookmarkStart w:id="5" w:name="_Ref499889764"/>
    <w:bookmarkStart w:id="6" w:name="_Ref499884609"/>
    <w:p w14:paraId="50BAF310" w14:textId="51CE6589" w:rsidR="00CD2D81" w:rsidRPr="00716AA0" w:rsidRDefault="00CE00FD" w:rsidP="00716AA0">
      <w:pPr>
        <w:pStyle w:val="Default"/>
        <w:spacing w:line="276" w:lineRule="auto"/>
        <w:rPr>
          <w:rFonts w:asciiTheme="minorHAnsi" w:hAnsiTheme="minorHAnsi"/>
          <w:b/>
          <w:bCs/>
          <w:sz w:val="32"/>
        </w:rPr>
      </w:pPr>
      <w:r w:rsidRPr="00C174D5">
        <w:rPr>
          <w:rFonts w:asciiTheme="minorHAnsi" w:hAnsiTheme="minorHAnsi"/>
          <w:b/>
          <w:bCs/>
          <w:noProof/>
          <w:sz w:val="32"/>
        </w:rPr>
        <mc:AlternateContent>
          <mc:Choice Requires="wpg">
            <w:drawing>
              <wp:anchor distT="0" distB="0" distL="114300" distR="114300" simplePos="0" relativeHeight="251671552" behindDoc="0" locked="0" layoutInCell="1" allowOverlap="1" wp14:anchorId="6DEAF222" wp14:editId="24303ACB">
                <wp:simplePos x="0" y="0"/>
                <wp:positionH relativeFrom="column">
                  <wp:posOffset>-910366</wp:posOffset>
                </wp:positionH>
                <wp:positionV relativeFrom="paragraph">
                  <wp:posOffset>-899795</wp:posOffset>
                </wp:positionV>
                <wp:extent cx="7578725" cy="10707288"/>
                <wp:effectExtent l="0" t="0" r="3175" b="0"/>
                <wp:wrapNone/>
                <wp:docPr id="19" name="Gruppieren 19"/>
                <wp:cNvGraphicFramePr/>
                <a:graphic xmlns:a="http://schemas.openxmlformats.org/drawingml/2006/main">
                  <a:graphicData uri="http://schemas.microsoft.com/office/word/2010/wordprocessingGroup">
                    <wpg:wgp>
                      <wpg:cNvGrpSpPr/>
                      <wpg:grpSpPr>
                        <a:xfrm>
                          <a:off x="0" y="0"/>
                          <a:ext cx="7578725" cy="10707288"/>
                          <a:chOff x="0" y="28006"/>
                          <a:chExt cx="7578725" cy="10707288"/>
                        </a:xfrm>
                      </wpg:grpSpPr>
                      <wps:wsp>
                        <wps:cNvPr id="6965" name="Rechteck 6965"/>
                        <wps:cNvSpPr/>
                        <wps:spPr>
                          <a:xfrm>
                            <a:off x="11869" y="28006"/>
                            <a:ext cx="7559675" cy="7115799"/>
                          </a:xfrm>
                          <a:prstGeom prst="rect">
                            <a:avLst/>
                          </a:prstGeom>
                          <a:solidFill>
                            <a:srgbClr val="F0F7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51330C" w14:textId="4B24F615" w:rsidR="008E3CAD" w:rsidRPr="00DA5AC4" w:rsidRDefault="008E3CAD" w:rsidP="008A05EE">
                              <w:pPr>
                                <w:pStyle w:val="berschrift1"/>
                                <w:jc w:val="left"/>
                                <w:rPr>
                                  <w:color w:val="F0F7C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992" name="Grafik 6992" descr="Ähnliches Foto"/>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985878" y="473949"/>
                            <a:ext cx="1923415" cy="1079500"/>
                          </a:xfrm>
                          <a:prstGeom prst="rect">
                            <a:avLst/>
                          </a:prstGeom>
                          <a:noFill/>
                          <a:ln>
                            <a:noFill/>
                          </a:ln>
                        </pic:spPr>
                      </pic:pic>
                      <wps:wsp>
                        <wps:cNvPr id="13" name="Rechteck 13"/>
                        <wps:cNvSpPr/>
                        <wps:spPr>
                          <a:xfrm>
                            <a:off x="1282535" y="1967007"/>
                            <a:ext cx="5057140" cy="4399280"/>
                          </a:xfrm>
                          <a:prstGeom prst="rect">
                            <a:avLst/>
                          </a:prstGeom>
                          <a:no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 name="Gruppieren 17"/>
                        <wpg:cNvGrpSpPr/>
                        <wpg:grpSpPr>
                          <a:xfrm>
                            <a:off x="0" y="7137070"/>
                            <a:ext cx="7578725" cy="3598224"/>
                            <a:chOff x="0" y="0"/>
                            <a:chExt cx="7578725" cy="3598224"/>
                          </a:xfrm>
                        </wpg:grpSpPr>
                        <wps:wsp>
                          <wps:cNvPr id="6961" name="Rechteck 6961"/>
                          <wps:cNvSpPr/>
                          <wps:spPr>
                            <a:xfrm>
                              <a:off x="19050" y="0"/>
                              <a:ext cx="7559675" cy="2160000"/>
                            </a:xfrm>
                            <a:prstGeom prst="rect">
                              <a:avLst/>
                            </a:prstGeom>
                            <a:solidFill>
                              <a:srgbClr val="C0C5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B609C3" w14:textId="56F0E746" w:rsidR="00350194" w:rsidRPr="00C1049C" w:rsidRDefault="0075010B" w:rsidP="00C1049C">
                                <w:pPr>
                                  <w:spacing w:line="240" w:lineRule="auto"/>
                                  <w:ind w:right="790"/>
                                  <w:jc w:val="right"/>
                                  <w:rPr>
                                    <w:b/>
                                    <w:sz w:val="56"/>
                                    <w:szCs w:val="56"/>
                                    <w:lang w:val="en-US"/>
                                  </w:rPr>
                                </w:pPr>
                                <w:r>
                                  <w:rPr>
                                    <w:b/>
                                    <w:sz w:val="56"/>
                                    <w:szCs w:val="56"/>
                                    <w:lang w:val="en-US"/>
                                  </w:rPr>
                                  <w:t>Title Title Title Title Title Title Title Title Title Title Title Title Title Title Title Title Title Title</w:t>
                                </w:r>
                              </w:p>
                              <w:p w14:paraId="7BA83F8D" w14:textId="77777777" w:rsidR="00120161" w:rsidRPr="00120161" w:rsidRDefault="00120161" w:rsidP="00120161">
                                <w:pPr>
                                  <w:spacing w:after="0" w:line="240" w:lineRule="auto"/>
                                  <w:ind w:right="790"/>
                                  <w:jc w:val="right"/>
                                  <w:rPr>
                                    <w:b/>
                                    <w:sz w:val="14"/>
                                    <w:szCs w:val="14"/>
                                    <w:lang w:val="en-US"/>
                                  </w:rPr>
                                </w:pPr>
                              </w:p>
                              <w:p w14:paraId="3230CBE8" w14:textId="20AD187A" w:rsidR="008E3CAD" w:rsidRPr="00C1049C" w:rsidRDefault="0075010B" w:rsidP="00C1049C">
                                <w:pPr>
                                  <w:spacing w:before="240" w:line="240" w:lineRule="auto"/>
                                  <w:ind w:right="790"/>
                                  <w:jc w:val="right"/>
                                  <w:rPr>
                                    <w:b/>
                                    <w:sz w:val="40"/>
                                    <w:szCs w:val="52"/>
                                    <w:lang w:val="en-US"/>
                                    <w14:textOutline w14:w="9525" w14:cap="flat" w14:cmpd="sng" w14:algn="ctr">
                                      <w14:noFill/>
                                      <w14:prstDash w14:val="solid"/>
                                      <w14:round/>
                                    </w14:textOutline>
                                  </w:rPr>
                                </w:pPr>
                                <w:r>
                                  <w:rPr>
                                    <w:b/>
                                    <w:sz w:val="40"/>
                                    <w:szCs w:val="52"/>
                                    <w:lang w:val="en-US"/>
                                  </w:rPr>
                                  <w:t>Your name</w:t>
                                </w:r>
                                <w:r w:rsidR="008E3CAD" w:rsidRPr="00C1049C">
                                  <w:rPr>
                                    <w:b/>
                                    <w:sz w:val="40"/>
                                    <w:szCs w:val="52"/>
                                    <w:lang w:val="en-US"/>
                                  </w:rPr>
                                  <w:t xml:space="preserve"> - Disser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 name="Gruppieren 16"/>
                          <wpg:cNvGrpSpPr/>
                          <wpg:grpSpPr>
                            <a:xfrm>
                              <a:off x="0" y="2149434"/>
                              <a:ext cx="7559675" cy="1448790"/>
                              <a:chOff x="0" y="0"/>
                              <a:chExt cx="7559675" cy="1448790"/>
                            </a:xfrm>
                          </wpg:grpSpPr>
                          <wps:wsp>
                            <wps:cNvPr id="6967" name="Rechteck 6967"/>
                            <wps:cNvSpPr/>
                            <wps:spPr>
                              <a:xfrm>
                                <a:off x="0" y="0"/>
                                <a:ext cx="7559675" cy="1448790"/>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6982" name="Grafik 6982" descr="C:\Users\Anika\Dropbox\Thesis\Einband Thesis\Logo BVT.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2250786" y="83127"/>
                                <a:ext cx="3239770" cy="1047750"/>
                              </a:xfrm>
                              <a:prstGeom prst="rect">
                                <a:avLst/>
                              </a:prstGeom>
                              <a:noFill/>
                              <a:ln>
                                <a:noFill/>
                              </a:ln>
                            </pic:spPr>
                          </pic:pic>
                        </wpg:grpSp>
                      </wpg:grpSp>
                      <wps:wsp>
                        <wps:cNvPr id="7225" name="Textfeld 2"/>
                        <wps:cNvSpPr txBox="1">
                          <a:spLocks noChangeArrowheads="1"/>
                        </wps:cNvSpPr>
                        <wps:spPr bwMode="auto">
                          <a:xfrm>
                            <a:off x="1282535" y="1966808"/>
                            <a:ext cx="5057140" cy="4399152"/>
                          </a:xfrm>
                          <a:prstGeom prst="rect">
                            <a:avLst/>
                          </a:prstGeom>
                          <a:noFill/>
                          <a:ln w="9525">
                            <a:noFill/>
                            <a:miter lim="800000"/>
                            <a:headEnd/>
                            <a:tailEnd/>
                          </a:ln>
                        </wps:spPr>
                        <wps:txbx>
                          <w:txbxContent>
                            <w:p w14:paraId="70A8DCCB" w14:textId="56688042" w:rsidR="008E3CAD" w:rsidRPr="000A4F29" w:rsidRDefault="0075010B" w:rsidP="005E2C83">
                              <w:pPr>
                                <w:spacing w:after="0"/>
                                <w:jc w:val="center"/>
                                <w:rPr>
                                  <w:noProof/>
                                  <w:lang w:val="en-US"/>
                                </w:rPr>
                              </w:pPr>
                              <w:r w:rsidRPr="000A4F29">
                                <w:rPr>
                                  <w:noProof/>
                                  <w:lang w:val="en-US"/>
                                </w:rPr>
                                <w:t xml:space="preserve">Figure(s) of your choice </w:t>
                              </w:r>
                            </w:p>
                            <w:p w14:paraId="34729089" w14:textId="39142804" w:rsidR="0075010B" w:rsidRPr="0075010B" w:rsidRDefault="0075010B" w:rsidP="005E2C83">
                              <w:pPr>
                                <w:spacing w:after="0"/>
                                <w:jc w:val="center"/>
                                <w:rPr>
                                  <w:b/>
                                  <w:i/>
                                  <w:sz w:val="52"/>
                                  <w:lang w:val="en-US"/>
                                </w:rPr>
                              </w:pPr>
                              <w:r w:rsidRPr="0075010B">
                                <w:rPr>
                                  <w:noProof/>
                                  <w:lang w:val="en-US"/>
                                </w:rPr>
                                <w:t>(can be several small figures o</w:t>
                              </w:r>
                              <w:r>
                                <w:rPr>
                                  <w:noProof/>
                                  <w:lang w:val="en-US"/>
                                </w:rPr>
                                <w:t>r a big one)</w:t>
                              </w:r>
                            </w:p>
                          </w:txbxContent>
                        </wps:txbx>
                        <wps:bodyPr rot="0" vert="horz" wrap="square" lIns="0" tIns="0" rIns="0" bIns="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DEAF222" id="Gruppieren 19" o:spid="_x0000_s1026" style="position:absolute;margin-left:-71.7pt;margin-top:-70.85pt;width:596.75pt;height:843.1pt;z-index:251671552;mso-width-relative:margin;mso-height-relative:margin" coordorigin=",280" coordsize="75787,1070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">
                <v:rect id="Rechteck 6965" o:spid="_x0000_s1027" style="position:absolute;left:118;top:280;width:75597;height:71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" fillcolor="#f0f7cd" stroked="f" strokeweight="2pt">
                  <v:textbox>
                    <w:txbxContent>
                      <w:p w14:paraId="3B51330C" w14:textId="4B24F615" w:rsidR="008E3CAD" w:rsidRPr="00DA5AC4" w:rsidRDefault="008E3CAD" w:rsidP="008A05EE">
                        <w:pPr>
                          <w:pStyle w:val="berschrift1"/>
                          <w:jc w:val="left"/>
                          <w:rPr>
                            <w:color w:val="F0F7CD"/>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6992" o:spid="_x0000_s1028" type="#_x0000_t75" alt="Ähnliches Foto" style="position:absolute;left:49858;top:4739;width:19234;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">
                  <v:imagedata r:id="rId10" o:title="Ähnliches Foto"/>
                </v:shape>
                <v:rect id="Rechteck 13" o:spid="_x0000_s1029" style="position:absolute;left:12825;top:19670;width:50571;height:439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" filled="f" strokecolor="gray [1629]" strokeweight="2pt"/>
                <v:group id="Gruppieren 17" o:spid="_x0000_s1030" style="position:absolute;top:71370;width:75787;height:35982" coordsize="75787,35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hteck 6961" o:spid="_x0000_s1031" style="position:absolute;left:190;width:75597;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" fillcolor="#c0c5a8" stroked="f" strokeweight="2pt">
                    <v:textbox>
                      <w:txbxContent>
                        <w:p w14:paraId="1CB609C3" w14:textId="56F0E746" w:rsidR="00350194" w:rsidRPr="00C1049C" w:rsidRDefault="0075010B" w:rsidP="00C1049C">
                          <w:pPr>
                            <w:spacing w:line="240" w:lineRule="auto"/>
                            <w:ind w:right="790"/>
                            <w:jc w:val="right"/>
                            <w:rPr>
                              <w:b/>
                              <w:sz w:val="56"/>
                              <w:szCs w:val="56"/>
                              <w:lang w:val="en-US"/>
                            </w:rPr>
                          </w:pPr>
                          <w:r>
                            <w:rPr>
                              <w:b/>
                              <w:sz w:val="56"/>
                              <w:szCs w:val="56"/>
                              <w:lang w:val="en-US"/>
                            </w:rPr>
                            <w:t xml:space="preserve">Title </w:t>
                          </w:r>
                          <w:r>
                            <w:rPr>
                              <w:b/>
                              <w:sz w:val="56"/>
                              <w:szCs w:val="56"/>
                              <w:lang w:val="en-US"/>
                            </w:rPr>
                            <w:t>Title Title Title Title Title Title Title Title Title Title Title Title Title Title Title Title Title</w:t>
                          </w:r>
                        </w:p>
                        <w:p w14:paraId="7BA83F8D" w14:textId="77777777" w:rsidR="00120161" w:rsidRPr="00120161" w:rsidRDefault="00120161" w:rsidP="00120161">
                          <w:pPr>
                            <w:spacing w:after="0" w:line="240" w:lineRule="auto"/>
                            <w:ind w:right="790"/>
                            <w:jc w:val="right"/>
                            <w:rPr>
                              <w:b/>
                              <w:sz w:val="14"/>
                              <w:szCs w:val="14"/>
                              <w:lang w:val="en-US"/>
                            </w:rPr>
                          </w:pPr>
                        </w:p>
                        <w:p w14:paraId="3230CBE8" w14:textId="20AD187A" w:rsidR="008E3CAD" w:rsidRPr="00C1049C" w:rsidRDefault="0075010B" w:rsidP="00C1049C">
                          <w:pPr>
                            <w:spacing w:before="240" w:line="240" w:lineRule="auto"/>
                            <w:ind w:right="790"/>
                            <w:jc w:val="right"/>
                            <w:rPr>
                              <w:b/>
                              <w:sz w:val="40"/>
                              <w:szCs w:val="52"/>
                              <w:lang w:val="en-US"/>
                              <w14:textOutline w14:w="9525" w14:cap="flat" w14:cmpd="sng" w14:algn="ctr">
                                <w14:noFill/>
                                <w14:prstDash w14:val="solid"/>
                                <w14:round/>
                              </w14:textOutline>
                            </w:rPr>
                          </w:pPr>
                          <w:r>
                            <w:rPr>
                              <w:b/>
                              <w:sz w:val="40"/>
                              <w:szCs w:val="52"/>
                              <w:lang w:val="en-US"/>
                            </w:rPr>
                            <w:t>Your name</w:t>
                          </w:r>
                          <w:r w:rsidR="008E3CAD" w:rsidRPr="00C1049C">
                            <w:rPr>
                              <w:b/>
                              <w:sz w:val="40"/>
                              <w:szCs w:val="52"/>
                              <w:lang w:val="en-US"/>
                            </w:rPr>
                            <w:t xml:space="preserve"> - Dissertation</w:t>
                          </w:r>
                        </w:p>
                      </w:txbxContent>
                    </v:textbox>
                  </v:rect>
                  <v:group id="Gruppieren 16" o:spid="_x0000_s1032" style="position:absolute;top:21494;width:75596;height:14488" coordsize="75596,14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hteck 6967" o:spid="_x0000_s1033" style="position:absolute;width:75596;height:14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" stroked="f" strokeweight="2pt"/>
                    <v:shape id="Grafik 6982" o:spid="_x0000_s1034" type="#_x0000_t75" style="position:absolute;left:22507;top:831;width:32398;height:10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">
                      <v:imagedata r:id="rId11" o:title="Logo BVT"/>
                    </v:shape>
                  </v:group>
                </v:group>
                <v:shapetype id="_x0000_t202" coordsize="21600,21600" o:spt="202" path="m,l,21600r21600,l21600,xe">
                  <v:stroke joinstyle="miter"/>
                  <v:path gradientshapeok="t" o:connecttype="rect"/>
                </v:shapetype>
                <v:shape id="_x0000_s1035" type="#_x0000_t202" style="position:absolute;left:12825;top:19668;width:50571;height:43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" filled="f" stroked="f">
                  <v:textbox inset="0,0,0,0">
                    <w:txbxContent>
                      <w:p w14:paraId="70A8DCCB" w14:textId="56688042" w:rsidR="008E3CAD" w:rsidRPr="000A4F29" w:rsidRDefault="0075010B" w:rsidP="005E2C83">
                        <w:pPr>
                          <w:spacing w:after="0"/>
                          <w:jc w:val="center"/>
                          <w:rPr>
                            <w:noProof/>
                            <w:lang w:val="en-US"/>
                          </w:rPr>
                        </w:pPr>
                        <w:r w:rsidRPr="000A4F29">
                          <w:rPr>
                            <w:noProof/>
                            <w:lang w:val="en-US"/>
                          </w:rPr>
                          <w:t xml:space="preserve">Figure(s) of your choice </w:t>
                        </w:r>
                      </w:p>
                      <w:p w14:paraId="34729089" w14:textId="39142804" w:rsidR="0075010B" w:rsidRPr="0075010B" w:rsidRDefault="0075010B" w:rsidP="005E2C83">
                        <w:pPr>
                          <w:spacing w:after="0"/>
                          <w:jc w:val="center"/>
                          <w:rPr>
                            <w:b/>
                            <w:i/>
                            <w:sz w:val="52"/>
                            <w:lang w:val="en-US"/>
                          </w:rPr>
                        </w:pPr>
                        <w:r w:rsidRPr="0075010B">
                          <w:rPr>
                            <w:noProof/>
                            <w:lang w:val="en-US"/>
                          </w:rPr>
                          <w:t>(can be several small figures o</w:t>
                        </w:r>
                        <w:r>
                          <w:rPr>
                            <w:noProof/>
                            <w:lang w:val="en-US"/>
                          </w:rPr>
                          <w:t>r a big one)</w:t>
                        </w:r>
                      </w:p>
                    </w:txbxContent>
                  </v:textbox>
                </v:shape>
              </v:group>
            </w:pict>
          </mc:Fallback>
        </mc:AlternateContent>
      </w:r>
    </w:p>
    <w:p w14:paraId="47218370" w14:textId="72FCA134" w:rsidR="008A05EE" w:rsidRDefault="008A05EE" w:rsidP="00DA5AC4">
      <w:pPr>
        <w:pStyle w:val="berschrift1"/>
        <w:rPr>
          <w:color w:val="F0F7CD"/>
          <w:lang w:val="en-US"/>
        </w:rPr>
      </w:pPr>
      <w:bookmarkStart w:id="7" w:name="_Toc123382657"/>
      <w:bookmarkStart w:id="8" w:name="_Toc162964648"/>
      <w:r w:rsidRPr="002528A7">
        <w:rPr>
          <w:color w:val="F0F7CD"/>
          <w:lang w:val="en-US"/>
        </w:rPr>
        <w:t>Cover Page</w:t>
      </w:r>
      <w:bookmarkEnd w:id="7"/>
      <w:bookmarkEnd w:id="8"/>
    </w:p>
    <w:p w14:paraId="6D840200" w14:textId="163C0F44" w:rsidR="00716AA0" w:rsidRDefault="00716AA0">
      <w:pPr>
        <w:jc w:val="left"/>
        <w:rPr>
          <w:lang w:val="en-US"/>
        </w:rPr>
      </w:pPr>
      <w:r>
        <w:rPr>
          <w:lang w:val="en-US"/>
        </w:rPr>
        <w:br w:type="page"/>
      </w:r>
    </w:p>
    <w:p w14:paraId="4B11B996" w14:textId="76B63523" w:rsidR="00CD2D81" w:rsidRPr="00906935" w:rsidRDefault="00DA5AC4" w:rsidP="00DA5AC4">
      <w:pPr>
        <w:pStyle w:val="berschrift1"/>
        <w:rPr>
          <w:color w:val="FFFFFF" w:themeColor="background1"/>
          <w:lang w:val="en-US"/>
        </w:rPr>
      </w:pPr>
      <w:bookmarkStart w:id="9" w:name="_Toc123382658"/>
      <w:bookmarkStart w:id="10" w:name="_Toc162964649"/>
      <w:r w:rsidRPr="00906935">
        <w:rPr>
          <w:color w:val="FFFFFF" w:themeColor="background1"/>
          <w:lang w:val="en-US"/>
        </w:rPr>
        <w:lastRenderedPageBreak/>
        <w:t xml:space="preserve">Title </w:t>
      </w:r>
      <w:commentRangeStart w:id="11"/>
      <w:r w:rsidRPr="00906935">
        <w:rPr>
          <w:color w:val="FFFFFF" w:themeColor="background1"/>
          <w:lang w:val="en-US"/>
        </w:rPr>
        <w:t>Page</w:t>
      </w:r>
      <w:bookmarkEnd w:id="9"/>
      <w:bookmarkEnd w:id="10"/>
      <w:commentRangeEnd w:id="11"/>
      <w:r w:rsidR="00D232E2">
        <w:rPr>
          <w:rStyle w:val="Kommentarzeichen"/>
          <w:rFonts w:eastAsiaTheme="minorHAnsi" w:cstheme="minorBidi"/>
          <w:b w:val="0"/>
          <w:bCs w:val="0"/>
          <w:color w:val="auto"/>
        </w:rPr>
        <w:commentReference w:id="11"/>
      </w:r>
    </w:p>
    <w:p w14:paraId="3400F0F0" w14:textId="77777777" w:rsidR="00DA5AC4" w:rsidRPr="00906935" w:rsidRDefault="00DA5AC4" w:rsidP="00DA5AC4">
      <w:pPr>
        <w:rPr>
          <w:lang w:val="en-US"/>
        </w:rPr>
      </w:pPr>
    </w:p>
    <w:p w14:paraId="3A2DFFF0" w14:textId="604420B3" w:rsidR="00DF0D3F" w:rsidRPr="00C174D5" w:rsidRDefault="0075010B" w:rsidP="007C01FF">
      <w:pPr>
        <w:pStyle w:val="Default"/>
        <w:spacing w:line="276" w:lineRule="auto"/>
        <w:jc w:val="center"/>
        <w:rPr>
          <w:rFonts w:asciiTheme="minorHAnsi" w:hAnsiTheme="minorHAnsi"/>
          <w:lang w:val="en-US"/>
        </w:rPr>
      </w:pPr>
      <w:commentRangeStart w:id="12"/>
      <w:r w:rsidRPr="0075010B">
        <w:rPr>
          <w:rFonts w:asciiTheme="minorHAnsi" w:hAnsiTheme="minorHAnsi"/>
          <w:b/>
          <w:bCs/>
          <w:sz w:val="32"/>
          <w:highlight w:val="lightGray"/>
          <w:lang w:val="en-US"/>
        </w:rPr>
        <w:t>Title of the thesis</w:t>
      </w:r>
      <w:commentRangeEnd w:id="12"/>
      <w:r w:rsidR="00432652">
        <w:rPr>
          <w:rStyle w:val="Kommentarzeichen"/>
          <w:rFonts w:asciiTheme="minorHAnsi" w:eastAsiaTheme="minorHAnsi" w:hAnsiTheme="minorHAnsi" w:cstheme="minorBidi"/>
          <w:color w:val="auto"/>
          <w:lang w:eastAsia="en-US"/>
        </w:rPr>
        <w:commentReference w:id="12"/>
      </w:r>
    </w:p>
    <w:p w14:paraId="519CF53E" w14:textId="583156EA" w:rsidR="00DF0D3F" w:rsidRPr="00C174D5" w:rsidRDefault="00DF0D3F" w:rsidP="007C01FF">
      <w:pPr>
        <w:pStyle w:val="Default"/>
        <w:spacing w:line="276" w:lineRule="auto"/>
        <w:jc w:val="center"/>
        <w:rPr>
          <w:rFonts w:asciiTheme="minorHAnsi" w:hAnsiTheme="minorHAnsi"/>
          <w:lang w:val="en-US"/>
        </w:rPr>
      </w:pPr>
    </w:p>
    <w:p w14:paraId="77E0361B" w14:textId="77777777" w:rsidR="00637E80" w:rsidRPr="00C174D5" w:rsidRDefault="00637E80" w:rsidP="007C01FF">
      <w:pPr>
        <w:pStyle w:val="Default"/>
        <w:spacing w:line="276" w:lineRule="auto"/>
        <w:jc w:val="center"/>
        <w:rPr>
          <w:rFonts w:asciiTheme="minorHAnsi" w:hAnsiTheme="minorHAnsi"/>
          <w:lang w:val="en-US"/>
        </w:rPr>
      </w:pPr>
    </w:p>
    <w:p w14:paraId="22205612" w14:textId="2DB69C75" w:rsidR="00DF0D3F" w:rsidRPr="00C174D5" w:rsidRDefault="00DF0D3F" w:rsidP="007C01FF">
      <w:pPr>
        <w:pStyle w:val="Default"/>
        <w:spacing w:line="276" w:lineRule="auto"/>
        <w:jc w:val="center"/>
        <w:rPr>
          <w:rFonts w:asciiTheme="minorHAnsi" w:hAnsiTheme="minorHAnsi"/>
        </w:rPr>
      </w:pPr>
      <w:r w:rsidRPr="00C174D5">
        <w:rPr>
          <w:rFonts w:asciiTheme="minorHAnsi" w:hAnsiTheme="minorHAnsi"/>
        </w:rPr>
        <w:t>vorgelegt von</w:t>
      </w:r>
    </w:p>
    <w:p w14:paraId="7BC343D9" w14:textId="77777777" w:rsidR="0099583B" w:rsidRPr="00C174D5" w:rsidRDefault="0099583B" w:rsidP="0099583B">
      <w:pPr>
        <w:pStyle w:val="Default"/>
        <w:spacing w:line="276" w:lineRule="auto"/>
        <w:jc w:val="center"/>
        <w:rPr>
          <w:rFonts w:asciiTheme="minorHAnsi" w:hAnsiTheme="minorHAnsi"/>
        </w:rPr>
      </w:pPr>
      <w:r w:rsidRPr="0075010B">
        <w:rPr>
          <w:rFonts w:asciiTheme="minorHAnsi" w:hAnsiTheme="minorHAnsi"/>
          <w:highlight w:val="lightGray"/>
        </w:rPr>
        <w:t>M. Sc.</w:t>
      </w:r>
    </w:p>
    <w:p w14:paraId="0D0EE88D" w14:textId="70E5022A" w:rsidR="0099583B" w:rsidRPr="000A4F29" w:rsidRDefault="0075010B" w:rsidP="0099583B">
      <w:pPr>
        <w:pStyle w:val="Default"/>
        <w:spacing w:line="276" w:lineRule="auto"/>
        <w:jc w:val="center"/>
        <w:rPr>
          <w:rFonts w:asciiTheme="minorHAnsi" w:hAnsiTheme="minorHAnsi"/>
        </w:rPr>
      </w:pPr>
      <w:r w:rsidRPr="000A4F29">
        <w:rPr>
          <w:rFonts w:asciiTheme="minorHAnsi" w:hAnsiTheme="minorHAnsi"/>
          <w:highlight w:val="lightGray"/>
        </w:rPr>
        <w:t xml:space="preserve">Name </w:t>
      </w:r>
      <w:proofErr w:type="spellStart"/>
      <w:r w:rsidRPr="000A4F29">
        <w:rPr>
          <w:rFonts w:asciiTheme="minorHAnsi" w:hAnsiTheme="minorHAnsi"/>
          <w:highlight w:val="lightGray"/>
        </w:rPr>
        <w:t>Surname</w:t>
      </w:r>
      <w:proofErr w:type="spellEnd"/>
    </w:p>
    <w:p w14:paraId="0FFC217F" w14:textId="685EF80F" w:rsidR="0099583B" w:rsidRPr="000A4F29" w:rsidRDefault="0099583B" w:rsidP="0099583B">
      <w:pPr>
        <w:pStyle w:val="Default"/>
        <w:spacing w:line="276" w:lineRule="auto"/>
        <w:jc w:val="center"/>
        <w:rPr>
          <w:rFonts w:asciiTheme="minorHAnsi" w:hAnsiTheme="minorHAnsi"/>
        </w:rPr>
      </w:pPr>
      <w:r w:rsidRPr="000A4F29">
        <w:rPr>
          <w:rFonts w:asciiTheme="minorHAnsi" w:hAnsiTheme="minorHAnsi"/>
        </w:rPr>
        <w:t xml:space="preserve">ORCID: </w:t>
      </w:r>
      <w:r w:rsidRPr="000A4F29">
        <w:rPr>
          <w:rFonts w:asciiTheme="minorHAnsi" w:hAnsiTheme="minorHAnsi"/>
          <w:highlight w:val="lightGray"/>
        </w:rPr>
        <w:t>0000-</w:t>
      </w:r>
      <w:r w:rsidR="0075010B" w:rsidRPr="000A4F29">
        <w:rPr>
          <w:rFonts w:asciiTheme="minorHAnsi" w:hAnsiTheme="minorHAnsi"/>
          <w:highlight w:val="lightGray"/>
        </w:rPr>
        <w:t>xxxx</w:t>
      </w:r>
      <w:r w:rsidRPr="000A4F29">
        <w:rPr>
          <w:rFonts w:asciiTheme="minorHAnsi" w:hAnsiTheme="minorHAnsi"/>
          <w:highlight w:val="lightGray"/>
        </w:rPr>
        <w:t>-</w:t>
      </w:r>
      <w:r w:rsidR="0075010B" w:rsidRPr="000A4F29">
        <w:rPr>
          <w:rFonts w:asciiTheme="minorHAnsi" w:hAnsiTheme="minorHAnsi"/>
          <w:highlight w:val="lightGray"/>
        </w:rPr>
        <w:t>xxxx</w:t>
      </w:r>
      <w:r w:rsidRPr="000A4F29">
        <w:rPr>
          <w:rFonts w:asciiTheme="minorHAnsi" w:hAnsiTheme="minorHAnsi"/>
          <w:highlight w:val="lightGray"/>
        </w:rPr>
        <w:t>-</w:t>
      </w:r>
      <w:r w:rsidR="0075010B" w:rsidRPr="000A4F29">
        <w:rPr>
          <w:rFonts w:asciiTheme="minorHAnsi" w:hAnsiTheme="minorHAnsi"/>
          <w:highlight w:val="lightGray"/>
        </w:rPr>
        <w:t>xxxx</w:t>
      </w:r>
    </w:p>
    <w:p w14:paraId="6AC3AD81" w14:textId="3985F503" w:rsidR="00DF0D3F" w:rsidRPr="000A4F29" w:rsidRDefault="00DF0D3F" w:rsidP="007C01FF">
      <w:pPr>
        <w:pStyle w:val="Default"/>
        <w:spacing w:line="276" w:lineRule="auto"/>
        <w:jc w:val="center"/>
        <w:rPr>
          <w:rFonts w:asciiTheme="minorHAnsi" w:hAnsiTheme="minorHAnsi"/>
        </w:rPr>
      </w:pPr>
    </w:p>
    <w:p w14:paraId="631537D3" w14:textId="77777777" w:rsidR="00920103" w:rsidRPr="000A4F29" w:rsidRDefault="00920103" w:rsidP="007C01FF">
      <w:pPr>
        <w:pStyle w:val="Default"/>
        <w:spacing w:line="276" w:lineRule="auto"/>
        <w:jc w:val="center"/>
        <w:rPr>
          <w:rFonts w:asciiTheme="minorHAnsi" w:hAnsiTheme="minorHAnsi"/>
        </w:rPr>
      </w:pPr>
    </w:p>
    <w:p w14:paraId="03405231" w14:textId="23A09062" w:rsidR="00DF0D3F" w:rsidRPr="00C174D5" w:rsidRDefault="007E5F5F" w:rsidP="007C01FF">
      <w:pPr>
        <w:pStyle w:val="Default"/>
        <w:spacing w:line="276" w:lineRule="auto"/>
        <w:jc w:val="center"/>
        <w:rPr>
          <w:rFonts w:asciiTheme="minorHAnsi" w:hAnsiTheme="minorHAnsi"/>
        </w:rPr>
      </w:pPr>
      <w:r>
        <w:rPr>
          <w:rFonts w:asciiTheme="minorHAnsi" w:hAnsiTheme="minorHAnsi"/>
        </w:rPr>
        <w:t>an</w:t>
      </w:r>
      <w:r w:rsidR="00DF0D3F" w:rsidRPr="00C174D5">
        <w:rPr>
          <w:rFonts w:asciiTheme="minorHAnsi" w:hAnsiTheme="minorHAnsi"/>
        </w:rPr>
        <w:t xml:space="preserve"> der Fakultät III</w:t>
      </w:r>
      <w:r>
        <w:rPr>
          <w:rFonts w:asciiTheme="minorHAnsi" w:hAnsiTheme="minorHAnsi"/>
        </w:rPr>
        <w:t xml:space="preserve"> – </w:t>
      </w:r>
      <w:r w:rsidR="00DF0D3F" w:rsidRPr="00C174D5">
        <w:rPr>
          <w:rFonts w:asciiTheme="minorHAnsi" w:hAnsiTheme="minorHAnsi"/>
        </w:rPr>
        <w:t>Prozesswissenschaften</w:t>
      </w:r>
    </w:p>
    <w:p w14:paraId="034A880E" w14:textId="15B2BB74" w:rsidR="00920103" w:rsidRPr="00C174D5" w:rsidRDefault="00DF0D3F" w:rsidP="007C01FF">
      <w:pPr>
        <w:pStyle w:val="Default"/>
        <w:spacing w:line="276" w:lineRule="auto"/>
        <w:jc w:val="center"/>
        <w:rPr>
          <w:rFonts w:asciiTheme="minorHAnsi" w:hAnsiTheme="minorHAnsi"/>
        </w:rPr>
      </w:pPr>
      <w:r w:rsidRPr="00C174D5">
        <w:rPr>
          <w:rFonts w:asciiTheme="minorHAnsi" w:hAnsiTheme="minorHAnsi"/>
        </w:rPr>
        <w:t>der Technischen Universität Berlin</w:t>
      </w:r>
    </w:p>
    <w:p w14:paraId="204E7606" w14:textId="70842868" w:rsidR="00DF0D3F" w:rsidRPr="00C174D5" w:rsidRDefault="00DF0D3F" w:rsidP="007C01FF">
      <w:pPr>
        <w:pStyle w:val="Default"/>
        <w:spacing w:line="276" w:lineRule="auto"/>
        <w:jc w:val="center"/>
        <w:rPr>
          <w:rFonts w:asciiTheme="minorHAnsi" w:hAnsiTheme="minorHAnsi"/>
        </w:rPr>
      </w:pPr>
      <w:r w:rsidRPr="00C174D5">
        <w:rPr>
          <w:rFonts w:asciiTheme="minorHAnsi" w:hAnsiTheme="minorHAnsi"/>
        </w:rPr>
        <w:t>zur Erlangung des akademischen Grades</w:t>
      </w:r>
    </w:p>
    <w:p w14:paraId="04CE1182" w14:textId="77777777" w:rsidR="006803AF" w:rsidRPr="00C174D5" w:rsidRDefault="006803AF" w:rsidP="007C01FF">
      <w:pPr>
        <w:pStyle w:val="Default"/>
        <w:spacing w:line="276" w:lineRule="auto"/>
        <w:jc w:val="center"/>
        <w:rPr>
          <w:rFonts w:asciiTheme="minorHAnsi" w:hAnsiTheme="minorHAnsi"/>
        </w:rPr>
      </w:pPr>
    </w:p>
    <w:p w14:paraId="7D12964C" w14:textId="690ED5DF" w:rsidR="00DF0D3F" w:rsidRPr="00C174D5" w:rsidRDefault="008E3CAD" w:rsidP="007C01FF">
      <w:pPr>
        <w:pStyle w:val="Default"/>
        <w:spacing w:line="276" w:lineRule="auto"/>
        <w:jc w:val="center"/>
        <w:rPr>
          <w:rFonts w:asciiTheme="minorHAnsi" w:hAnsiTheme="minorHAnsi"/>
        </w:rPr>
      </w:pPr>
      <w:r w:rsidRPr="00C174D5">
        <w:rPr>
          <w:rFonts w:asciiTheme="minorHAnsi" w:hAnsiTheme="minorHAnsi"/>
        </w:rPr>
        <w:t>Doktor</w:t>
      </w:r>
      <w:r w:rsidR="00DF0D3F" w:rsidRPr="00C174D5">
        <w:rPr>
          <w:rFonts w:asciiTheme="minorHAnsi" w:hAnsiTheme="minorHAnsi"/>
        </w:rPr>
        <w:t xml:space="preserve">in der </w:t>
      </w:r>
      <w:r w:rsidRPr="00C174D5">
        <w:rPr>
          <w:rFonts w:asciiTheme="minorHAnsi" w:hAnsiTheme="minorHAnsi"/>
        </w:rPr>
        <w:t>Ingenieurwissenschaften</w:t>
      </w:r>
    </w:p>
    <w:p w14:paraId="2F8B86DC" w14:textId="59BBD0E3" w:rsidR="00DF0D3F" w:rsidRDefault="00CD79C5" w:rsidP="00CD79C5">
      <w:pPr>
        <w:pStyle w:val="Default"/>
        <w:tabs>
          <w:tab w:val="center" w:pos="4536"/>
          <w:tab w:val="left" w:pos="5420"/>
        </w:tabs>
        <w:spacing w:line="276" w:lineRule="auto"/>
        <w:rPr>
          <w:rFonts w:asciiTheme="minorHAnsi" w:hAnsiTheme="minorHAnsi"/>
        </w:rPr>
      </w:pPr>
      <w:r>
        <w:rPr>
          <w:rFonts w:asciiTheme="minorHAnsi" w:hAnsiTheme="minorHAnsi"/>
        </w:rPr>
        <w:tab/>
      </w:r>
      <w:r w:rsidR="00DF0D3F" w:rsidRPr="00C174D5">
        <w:rPr>
          <w:rFonts w:asciiTheme="minorHAnsi" w:hAnsiTheme="minorHAnsi"/>
        </w:rPr>
        <w:t>-</w:t>
      </w:r>
      <w:r w:rsidR="00065BE5">
        <w:rPr>
          <w:rFonts w:asciiTheme="minorHAnsi" w:hAnsiTheme="minorHAnsi"/>
        </w:rPr>
        <w:t xml:space="preserve"> </w:t>
      </w:r>
      <w:commentRangeStart w:id="13"/>
      <w:r w:rsidR="00DF0D3F" w:rsidRPr="00C174D5">
        <w:rPr>
          <w:rFonts w:asciiTheme="minorHAnsi" w:hAnsiTheme="minorHAnsi"/>
        </w:rPr>
        <w:t>Dr</w:t>
      </w:r>
      <w:r w:rsidR="00392025" w:rsidRPr="00C174D5">
        <w:rPr>
          <w:rFonts w:asciiTheme="minorHAnsi" w:hAnsiTheme="minorHAnsi"/>
        </w:rPr>
        <w:t>.</w:t>
      </w:r>
      <w:r w:rsidR="007C4375">
        <w:rPr>
          <w:rFonts w:asciiTheme="minorHAnsi" w:hAnsiTheme="minorHAnsi"/>
        </w:rPr>
        <w:t>-</w:t>
      </w:r>
      <w:r w:rsidR="002552AD" w:rsidRPr="002552AD">
        <w:rPr>
          <w:rFonts w:asciiTheme="minorHAnsi" w:hAnsiTheme="minorHAnsi"/>
          <w:highlight w:val="lightGray"/>
        </w:rPr>
        <w:t>xxx</w:t>
      </w:r>
      <w:commentRangeEnd w:id="13"/>
      <w:r w:rsidR="002552AD" w:rsidRPr="002552AD">
        <w:rPr>
          <w:rStyle w:val="Kommentarzeichen"/>
          <w:rFonts w:asciiTheme="minorHAnsi" w:eastAsiaTheme="minorHAnsi" w:hAnsiTheme="minorHAnsi" w:cstheme="minorBidi"/>
          <w:color w:val="auto"/>
          <w:highlight w:val="lightGray"/>
          <w:lang w:eastAsia="en-US"/>
        </w:rPr>
        <w:commentReference w:id="13"/>
      </w:r>
      <w:r w:rsidR="00065BE5">
        <w:rPr>
          <w:rFonts w:asciiTheme="minorHAnsi" w:hAnsiTheme="minorHAnsi"/>
        </w:rPr>
        <w:t xml:space="preserve"> </w:t>
      </w:r>
      <w:r w:rsidR="00DF0D3F" w:rsidRPr="00C174D5">
        <w:rPr>
          <w:rFonts w:asciiTheme="minorHAnsi" w:hAnsiTheme="minorHAnsi"/>
        </w:rPr>
        <w:t>-</w:t>
      </w:r>
      <w:r>
        <w:rPr>
          <w:rFonts w:asciiTheme="minorHAnsi" w:hAnsiTheme="minorHAnsi"/>
        </w:rPr>
        <w:tab/>
      </w:r>
    </w:p>
    <w:p w14:paraId="45B6D8DF" w14:textId="77777777" w:rsidR="00CD79C5" w:rsidRPr="00C174D5" w:rsidRDefault="00CD79C5" w:rsidP="00CD79C5">
      <w:pPr>
        <w:pStyle w:val="Default"/>
        <w:tabs>
          <w:tab w:val="center" w:pos="4536"/>
          <w:tab w:val="left" w:pos="5420"/>
        </w:tabs>
        <w:spacing w:line="276" w:lineRule="auto"/>
        <w:rPr>
          <w:rFonts w:asciiTheme="minorHAnsi" w:hAnsiTheme="minorHAnsi"/>
        </w:rPr>
      </w:pPr>
    </w:p>
    <w:p w14:paraId="6882B522" w14:textId="534C41F7" w:rsidR="00DF0D3F" w:rsidRPr="000A4F29" w:rsidRDefault="00DF0D3F" w:rsidP="007C01FF">
      <w:pPr>
        <w:pStyle w:val="Default"/>
        <w:spacing w:line="276" w:lineRule="auto"/>
        <w:jc w:val="center"/>
        <w:rPr>
          <w:rFonts w:asciiTheme="minorHAnsi" w:hAnsiTheme="minorHAnsi"/>
          <w:lang w:val="en-US"/>
        </w:rPr>
      </w:pPr>
      <w:proofErr w:type="spellStart"/>
      <w:r w:rsidRPr="000A4F29">
        <w:rPr>
          <w:rFonts w:asciiTheme="minorHAnsi" w:hAnsiTheme="minorHAnsi"/>
          <w:lang w:val="en-US"/>
        </w:rPr>
        <w:t>genehmigte</w:t>
      </w:r>
      <w:proofErr w:type="spellEnd"/>
      <w:r w:rsidRPr="000A4F29">
        <w:rPr>
          <w:rFonts w:asciiTheme="minorHAnsi" w:hAnsiTheme="minorHAnsi"/>
          <w:lang w:val="en-US"/>
        </w:rPr>
        <w:t xml:space="preserve"> Dissertation </w:t>
      </w:r>
    </w:p>
    <w:p w14:paraId="15DF6994" w14:textId="77777777" w:rsidR="00DF0D3F" w:rsidRPr="000A4F29" w:rsidRDefault="00DF0D3F" w:rsidP="007C01FF">
      <w:pPr>
        <w:pStyle w:val="Default"/>
        <w:spacing w:line="276" w:lineRule="auto"/>
        <w:rPr>
          <w:rFonts w:asciiTheme="minorHAnsi" w:hAnsiTheme="minorHAnsi"/>
          <w:lang w:val="en-US"/>
        </w:rPr>
      </w:pPr>
    </w:p>
    <w:p w14:paraId="19CE1669" w14:textId="77777777" w:rsidR="00DF0D3F" w:rsidRPr="000A4F29" w:rsidRDefault="00DF0D3F" w:rsidP="007C01FF">
      <w:pPr>
        <w:pStyle w:val="Default"/>
        <w:spacing w:line="276" w:lineRule="auto"/>
        <w:rPr>
          <w:rFonts w:asciiTheme="minorHAnsi" w:hAnsiTheme="minorHAnsi"/>
          <w:lang w:val="en-US"/>
        </w:rPr>
      </w:pPr>
    </w:p>
    <w:p w14:paraId="032DB9D7" w14:textId="6E5FD797" w:rsidR="00DF0D3F" w:rsidRPr="000A4F29" w:rsidRDefault="00DF0D3F" w:rsidP="007C01FF">
      <w:pPr>
        <w:pStyle w:val="Default"/>
        <w:spacing w:line="276" w:lineRule="auto"/>
        <w:rPr>
          <w:rFonts w:asciiTheme="minorHAnsi" w:hAnsiTheme="minorHAnsi"/>
          <w:lang w:val="en-US"/>
        </w:rPr>
      </w:pPr>
    </w:p>
    <w:p w14:paraId="0B0EA9EA" w14:textId="77777777" w:rsidR="00920103" w:rsidRPr="000A4F29" w:rsidRDefault="00920103" w:rsidP="007C01FF">
      <w:pPr>
        <w:pStyle w:val="Default"/>
        <w:spacing w:line="276" w:lineRule="auto"/>
        <w:rPr>
          <w:rFonts w:asciiTheme="minorHAnsi" w:hAnsiTheme="minorHAnsi"/>
          <w:lang w:val="en-US"/>
        </w:rPr>
      </w:pPr>
    </w:p>
    <w:p w14:paraId="378CF0AF" w14:textId="77777777" w:rsidR="00920103" w:rsidRPr="000A4F29" w:rsidRDefault="00920103" w:rsidP="007C01FF">
      <w:pPr>
        <w:pStyle w:val="Default"/>
        <w:spacing w:line="276" w:lineRule="auto"/>
        <w:rPr>
          <w:rFonts w:asciiTheme="minorHAnsi" w:hAnsiTheme="minorHAnsi"/>
          <w:lang w:val="en-US"/>
        </w:rPr>
      </w:pPr>
    </w:p>
    <w:p w14:paraId="796BD4AE" w14:textId="152F73BC" w:rsidR="00DF0D3F" w:rsidRPr="000A4F29" w:rsidRDefault="00DF0D3F" w:rsidP="007C01FF">
      <w:pPr>
        <w:pStyle w:val="Default"/>
        <w:spacing w:line="276" w:lineRule="auto"/>
        <w:rPr>
          <w:rFonts w:asciiTheme="minorHAnsi" w:hAnsiTheme="minorHAnsi" w:cs="Arial"/>
          <w:lang w:val="en-US"/>
        </w:rPr>
      </w:pPr>
      <w:proofErr w:type="spellStart"/>
      <w:r w:rsidRPr="000A4F29">
        <w:rPr>
          <w:rFonts w:asciiTheme="minorHAnsi" w:hAnsiTheme="minorHAnsi" w:cs="Arial"/>
          <w:lang w:val="en-US"/>
        </w:rPr>
        <w:t>Promotionsausschuss</w:t>
      </w:r>
      <w:proofErr w:type="spellEnd"/>
      <w:r w:rsidRPr="000A4F29">
        <w:rPr>
          <w:rFonts w:asciiTheme="minorHAnsi" w:hAnsiTheme="minorHAnsi" w:cs="Arial"/>
          <w:lang w:val="en-US"/>
        </w:rPr>
        <w:t xml:space="preserve">: </w:t>
      </w:r>
    </w:p>
    <w:p w14:paraId="542FF81F" w14:textId="77777777" w:rsidR="006803AF" w:rsidRPr="000A4F29" w:rsidRDefault="006803AF" w:rsidP="007C01FF">
      <w:pPr>
        <w:pStyle w:val="Default"/>
        <w:spacing w:line="276" w:lineRule="auto"/>
        <w:rPr>
          <w:rFonts w:ascii="Arial" w:hAnsi="Arial" w:cs="Arial"/>
          <w:lang w:val="en-US"/>
        </w:rPr>
      </w:pPr>
    </w:p>
    <w:p w14:paraId="7A8D3569" w14:textId="29C8BB22" w:rsidR="00F91B72" w:rsidRPr="00E84C46" w:rsidRDefault="00DF0D3F" w:rsidP="00F91B72">
      <w:pPr>
        <w:spacing w:after="0"/>
        <w:ind w:left="1560" w:hanging="1560"/>
        <w:jc w:val="left"/>
        <w:rPr>
          <w:rFonts w:cs="Arial"/>
          <w:sz w:val="24"/>
          <w:szCs w:val="24"/>
          <w:lang w:val="en-US"/>
        </w:rPr>
      </w:pPr>
      <w:proofErr w:type="spellStart"/>
      <w:r w:rsidRPr="00E84C46">
        <w:rPr>
          <w:rFonts w:cs="Arial"/>
          <w:sz w:val="24"/>
          <w:szCs w:val="24"/>
          <w:lang w:val="en-US"/>
        </w:rPr>
        <w:t>Vorsitzender</w:t>
      </w:r>
      <w:proofErr w:type="spellEnd"/>
      <w:r w:rsidRPr="00E84C46">
        <w:rPr>
          <w:rFonts w:cs="Arial"/>
          <w:sz w:val="24"/>
          <w:szCs w:val="24"/>
          <w:lang w:val="en-US"/>
        </w:rPr>
        <w:t>:</w:t>
      </w:r>
      <w:r w:rsidR="00B03360" w:rsidRPr="00E84C46">
        <w:rPr>
          <w:rFonts w:cs="Arial"/>
          <w:sz w:val="24"/>
          <w:szCs w:val="24"/>
          <w:lang w:val="en-US"/>
        </w:rPr>
        <w:tab/>
      </w:r>
      <w:r w:rsidR="002552AD" w:rsidRPr="00E84C46">
        <w:rPr>
          <w:rFonts w:cs="Arial"/>
          <w:sz w:val="24"/>
          <w:szCs w:val="24"/>
          <w:highlight w:val="lightGray"/>
          <w:lang w:val="en-US"/>
        </w:rPr>
        <w:t>Title, Name</w:t>
      </w:r>
      <w:r w:rsidR="00E84C46" w:rsidRPr="00E84C46">
        <w:rPr>
          <w:rFonts w:cs="Arial"/>
          <w:sz w:val="24"/>
          <w:szCs w:val="24"/>
          <w:highlight w:val="lightGray"/>
          <w:lang w:val="en-US"/>
        </w:rPr>
        <w:t xml:space="preserve">, </w:t>
      </w:r>
      <w:commentRangeStart w:id="14"/>
      <w:r w:rsidR="00E84C46" w:rsidRPr="00E84C46">
        <w:rPr>
          <w:rFonts w:cs="Arial"/>
          <w:sz w:val="24"/>
          <w:szCs w:val="24"/>
          <w:highlight w:val="lightGray"/>
          <w:lang w:val="en-US"/>
        </w:rPr>
        <w:t>Chair/Institute/Company, City, Country</w:t>
      </w:r>
      <w:commentRangeEnd w:id="14"/>
      <w:r w:rsidR="00E84C46">
        <w:rPr>
          <w:rStyle w:val="Kommentarzeichen"/>
        </w:rPr>
        <w:commentReference w:id="14"/>
      </w:r>
    </w:p>
    <w:p w14:paraId="1646FD5A" w14:textId="7AEE1CCF" w:rsidR="00F91B72" w:rsidRPr="000A4F29" w:rsidRDefault="00F91B72" w:rsidP="00F91B72">
      <w:pPr>
        <w:spacing w:after="0"/>
        <w:ind w:left="1560" w:hanging="1560"/>
        <w:jc w:val="left"/>
        <w:rPr>
          <w:rFonts w:cs="Arial"/>
          <w:sz w:val="24"/>
          <w:szCs w:val="24"/>
          <w:lang w:val="en-US"/>
        </w:rPr>
      </w:pPr>
      <w:proofErr w:type="spellStart"/>
      <w:r w:rsidRPr="00E84C46">
        <w:rPr>
          <w:sz w:val="24"/>
          <w:szCs w:val="24"/>
          <w:lang w:val="en-US"/>
        </w:rPr>
        <w:t>Gutachterin</w:t>
      </w:r>
      <w:proofErr w:type="spellEnd"/>
      <w:r w:rsidRPr="00E84C46">
        <w:rPr>
          <w:sz w:val="24"/>
          <w:szCs w:val="24"/>
          <w:lang w:val="en-US"/>
        </w:rPr>
        <w:t xml:space="preserve">: </w:t>
      </w:r>
      <w:r w:rsidRPr="00E84C46">
        <w:rPr>
          <w:sz w:val="24"/>
          <w:szCs w:val="24"/>
          <w:lang w:val="en-US"/>
        </w:rPr>
        <w:tab/>
      </w:r>
      <w:r w:rsidR="00E84C46" w:rsidRPr="00E84C46">
        <w:rPr>
          <w:rFonts w:cs="Arial"/>
          <w:sz w:val="24"/>
          <w:szCs w:val="24"/>
          <w:highlight w:val="lightGray"/>
          <w:lang w:val="en-US"/>
        </w:rPr>
        <w:t>Title, Name, Chair/Institute/Company, City, Country</w:t>
      </w:r>
    </w:p>
    <w:p w14:paraId="019E8B65" w14:textId="17F1FA34" w:rsidR="007434AC" w:rsidRPr="00E84C46" w:rsidRDefault="007434AC" w:rsidP="00E84C46">
      <w:pPr>
        <w:spacing w:after="0"/>
        <w:ind w:left="1560" w:hanging="1560"/>
        <w:jc w:val="left"/>
        <w:rPr>
          <w:rFonts w:cs="Arial"/>
          <w:sz w:val="24"/>
          <w:szCs w:val="24"/>
          <w:lang w:val="en-US"/>
        </w:rPr>
      </w:pPr>
      <w:proofErr w:type="spellStart"/>
      <w:r w:rsidRPr="00E84C46">
        <w:rPr>
          <w:sz w:val="24"/>
          <w:szCs w:val="24"/>
          <w:lang w:val="en-US"/>
        </w:rPr>
        <w:t>Gutachter</w:t>
      </w:r>
      <w:proofErr w:type="spellEnd"/>
      <w:r w:rsidRPr="00E84C46">
        <w:rPr>
          <w:sz w:val="24"/>
          <w:szCs w:val="24"/>
          <w:lang w:val="en-US"/>
        </w:rPr>
        <w:t xml:space="preserve">: </w:t>
      </w:r>
      <w:r w:rsidRPr="00E84C46">
        <w:rPr>
          <w:sz w:val="24"/>
          <w:szCs w:val="24"/>
          <w:lang w:val="en-US"/>
        </w:rPr>
        <w:tab/>
      </w:r>
      <w:r w:rsidR="00E84C46" w:rsidRPr="00E84C46">
        <w:rPr>
          <w:rFonts w:cs="Arial"/>
          <w:sz w:val="24"/>
          <w:szCs w:val="24"/>
          <w:highlight w:val="lightGray"/>
          <w:lang w:val="en-US"/>
        </w:rPr>
        <w:t>Title, Name, Chair/Institute/Company, City, Country</w:t>
      </w:r>
    </w:p>
    <w:p w14:paraId="79A963E0" w14:textId="71ACE0E3" w:rsidR="00781BDA" w:rsidRPr="00721534" w:rsidRDefault="007434AC" w:rsidP="00721534">
      <w:pPr>
        <w:spacing w:after="0"/>
        <w:ind w:left="1560" w:hanging="1560"/>
        <w:jc w:val="left"/>
        <w:rPr>
          <w:rFonts w:cs="Arial"/>
          <w:sz w:val="24"/>
          <w:szCs w:val="24"/>
          <w:lang w:val="en-US"/>
        </w:rPr>
      </w:pPr>
      <w:proofErr w:type="spellStart"/>
      <w:r w:rsidRPr="00721534">
        <w:rPr>
          <w:sz w:val="24"/>
          <w:szCs w:val="24"/>
          <w:lang w:val="en-US"/>
        </w:rPr>
        <w:t>Gutachter</w:t>
      </w:r>
      <w:proofErr w:type="spellEnd"/>
      <w:r w:rsidRPr="00721534">
        <w:rPr>
          <w:sz w:val="24"/>
          <w:szCs w:val="24"/>
          <w:lang w:val="en-US"/>
        </w:rPr>
        <w:t xml:space="preserve">: </w:t>
      </w:r>
      <w:r w:rsidRPr="00721534">
        <w:rPr>
          <w:sz w:val="24"/>
          <w:szCs w:val="24"/>
          <w:lang w:val="en-US"/>
        </w:rPr>
        <w:tab/>
      </w:r>
      <w:r w:rsidR="00721534" w:rsidRPr="00E84C46">
        <w:rPr>
          <w:rFonts w:cs="Arial"/>
          <w:sz w:val="24"/>
          <w:szCs w:val="24"/>
          <w:highlight w:val="lightGray"/>
          <w:lang w:val="en-US"/>
        </w:rPr>
        <w:t>Title, Name, Chair/Institute/Company, City, Country</w:t>
      </w:r>
    </w:p>
    <w:p w14:paraId="34636A2E" w14:textId="5B0F0781" w:rsidR="00DF0D3F" w:rsidRPr="00721534" w:rsidRDefault="00DF0D3F" w:rsidP="00781BDA">
      <w:pPr>
        <w:spacing w:after="0"/>
        <w:ind w:left="1560" w:hanging="1560"/>
        <w:jc w:val="left"/>
        <w:rPr>
          <w:lang w:val="en-US"/>
        </w:rPr>
      </w:pPr>
    </w:p>
    <w:p w14:paraId="6A9FC0AB" w14:textId="65601B6E" w:rsidR="008E3CAD" w:rsidRPr="00C174D5" w:rsidRDefault="008E3CAD" w:rsidP="00781BDA">
      <w:pPr>
        <w:spacing w:after="0"/>
        <w:ind w:left="1560" w:hanging="1560"/>
        <w:jc w:val="left"/>
        <w:rPr>
          <w:sz w:val="24"/>
        </w:rPr>
      </w:pPr>
      <w:r w:rsidRPr="00C174D5">
        <w:rPr>
          <w:sz w:val="24"/>
        </w:rPr>
        <w:t xml:space="preserve">Tag der wissenschaftlichen Aussprache: </w:t>
      </w:r>
      <w:r w:rsidR="00721534" w:rsidRPr="00721534">
        <w:rPr>
          <w:sz w:val="24"/>
          <w:highlight w:val="lightGray"/>
        </w:rPr>
        <w:t>xx</w:t>
      </w:r>
      <w:r w:rsidR="008D7AFC" w:rsidRPr="00721534">
        <w:rPr>
          <w:sz w:val="24"/>
          <w:highlight w:val="lightGray"/>
        </w:rPr>
        <w:t>.</w:t>
      </w:r>
      <w:r w:rsidR="00F91B72" w:rsidRPr="00721534">
        <w:rPr>
          <w:sz w:val="24"/>
          <w:highlight w:val="lightGray"/>
        </w:rPr>
        <w:t xml:space="preserve"> </w:t>
      </w:r>
      <w:proofErr w:type="spellStart"/>
      <w:r w:rsidR="00721534" w:rsidRPr="00721534">
        <w:rPr>
          <w:sz w:val="24"/>
          <w:highlight w:val="lightGray"/>
        </w:rPr>
        <w:t>month</w:t>
      </w:r>
      <w:proofErr w:type="spellEnd"/>
      <w:r w:rsidR="00721534" w:rsidRPr="00721534">
        <w:rPr>
          <w:sz w:val="24"/>
          <w:highlight w:val="lightGray"/>
        </w:rPr>
        <w:t xml:space="preserve"> </w:t>
      </w:r>
      <w:proofErr w:type="spellStart"/>
      <w:r w:rsidR="00721534" w:rsidRPr="00721534">
        <w:rPr>
          <w:sz w:val="24"/>
          <w:highlight w:val="lightGray"/>
        </w:rPr>
        <w:t>year</w:t>
      </w:r>
      <w:proofErr w:type="spellEnd"/>
    </w:p>
    <w:p w14:paraId="0DCF8178" w14:textId="7E071FD7" w:rsidR="009657BD" w:rsidRPr="00C174D5" w:rsidRDefault="009657BD" w:rsidP="007C01FF">
      <w:pPr>
        <w:pStyle w:val="Default"/>
        <w:spacing w:line="276" w:lineRule="auto"/>
        <w:jc w:val="center"/>
        <w:rPr>
          <w:rFonts w:asciiTheme="minorHAnsi" w:hAnsiTheme="minorHAnsi"/>
        </w:rPr>
      </w:pPr>
    </w:p>
    <w:p w14:paraId="725D85A5" w14:textId="1979A668" w:rsidR="00216C21" w:rsidRPr="00C174D5" w:rsidRDefault="00216C21" w:rsidP="007C01FF">
      <w:pPr>
        <w:pStyle w:val="Default"/>
        <w:spacing w:line="276" w:lineRule="auto"/>
        <w:jc w:val="center"/>
        <w:rPr>
          <w:rFonts w:asciiTheme="minorHAnsi" w:hAnsiTheme="minorHAnsi"/>
        </w:rPr>
      </w:pPr>
    </w:p>
    <w:p w14:paraId="0819AAF4" w14:textId="7E14F026" w:rsidR="000B058F" w:rsidRPr="002A1ADB" w:rsidRDefault="00DF0D3F" w:rsidP="00DB6CE9">
      <w:pPr>
        <w:pStyle w:val="Default"/>
        <w:tabs>
          <w:tab w:val="center" w:pos="4536"/>
          <w:tab w:val="left" w:pos="5715"/>
        </w:tabs>
        <w:spacing w:line="276" w:lineRule="auto"/>
        <w:rPr>
          <w:lang w:val="en-US"/>
        </w:rPr>
      </w:pPr>
      <w:r w:rsidRPr="00C174D5">
        <w:rPr>
          <w:rFonts w:asciiTheme="minorHAnsi" w:hAnsiTheme="minorHAnsi"/>
        </w:rPr>
        <w:tab/>
      </w:r>
      <w:r w:rsidRPr="002A1ADB">
        <w:rPr>
          <w:rFonts w:asciiTheme="minorHAnsi" w:hAnsiTheme="minorHAnsi"/>
          <w:lang w:val="en-US"/>
        </w:rPr>
        <w:t xml:space="preserve">Berlin </w:t>
      </w:r>
      <w:r w:rsidR="00721534" w:rsidRPr="00721534">
        <w:rPr>
          <w:rFonts w:asciiTheme="minorHAnsi" w:hAnsiTheme="minorHAnsi"/>
          <w:highlight w:val="lightGray"/>
          <w:lang w:val="en-US"/>
        </w:rPr>
        <w:t>year</w:t>
      </w:r>
    </w:p>
    <w:p w14:paraId="3134479D" w14:textId="7D01B69F" w:rsidR="00C07078" w:rsidRPr="002A1ADB" w:rsidRDefault="00C07078" w:rsidP="007C01FF">
      <w:pPr>
        <w:jc w:val="left"/>
        <w:rPr>
          <w:lang w:val="en-US"/>
        </w:rPr>
      </w:pPr>
    </w:p>
    <w:p w14:paraId="45C7E2E7" w14:textId="1EC067A6" w:rsidR="00C07078" w:rsidRPr="002A1ADB" w:rsidRDefault="00C07078" w:rsidP="007C01FF">
      <w:pPr>
        <w:jc w:val="left"/>
        <w:rPr>
          <w:lang w:val="en-US"/>
        </w:rPr>
      </w:pPr>
    </w:p>
    <w:p w14:paraId="2401C9D6" w14:textId="77777777" w:rsidR="003F04C5" w:rsidRPr="002A1ADB" w:rsidRDefault="006A091B">
      <w:pPr>
        <w:jc w:val="left"/>
        <w:rPr>
          <w:lang w:val="en-US"/>
        </w:rPr>
        <w:sectPr w:rsidR="003F04C5" w:rsidRPr="002A1ADB" w:rsidSect="00924E63">
          <w:headerReference w:type="even" r:id="rId16"/>
          <w:headerReference w:type="default" r:id="rId17"/>
          <w:footerReference w:type="even" r:id="rId18"/>
          <w:type w:val="evenPage"/>
          <w:pgSz w:w="11906" w:h="16838"/>
          <w:pgMar w:top="1417" w:right="1417" w:bottom="1134" w:left="1417" w:header="708" w:footer="709" w:gutter="0"/>
          <w:pgNumType w:fmt="upperRoman" w:start="1"/>
          <w:cols w:space="708"/>
          <w:docGrid w:linePitch="360"/>
        </w:sectPr>
      </w:pPr>
      <w:r w:rsidRPr="002A1ADB">
        <w:rPr>
          <w:lang w:val="en-US"/>
        </w:rPr>
        <w:br w:type="page"/>
      </w:r>
    </w:p>
    <w:p w14:paraId="3733FE59" w14:textId="6FFDBCAD" w:rsidR="00480951" w:rsidRPr="00C174D5" w:rsidRDefault="0087167C" w:rsidP="00C14794">
      <w:pPr>
        <w:pStyle w:val="berschrift1"/>
        <w:tabs>
          <w:tab w:val="left" w:pos="7066"/>
        </w:tabs>
        <w:spacing w:before="0" w:after="240"/>
        <w:rPr>
          <w:lang w:val="en-US"/>
        </w:rPr>
      </w:pPr>
      <w:bookmarkStart w:id="15" w:name="_Ref506030227"/>
      <w:bookmarkStart w:id="16" w:name="_Toc162964650"/>
      <w:commentRangeStart w:id="17"/>
      <w:r w:rsidRPr="00C174D5">
        <w:rPr>
          <w:lang w:val="en-US"/>
        </w:rPr>
        <w:lastRenderedPageBreak/>
        <w:t>Abstract</w:t>
      </w:r>
      <w:bookmarkEnd w:id="15"/>
      <w:bookmarkEnd w:id="16"/>
      <w:commentRangeEnd w:id="17"/>
      <w:r w:rsidR="00DF0106">
        <w:rPr>
          <w:rStyle w:val="Kommentarzeichen"/>
          <w:rFonts w:eastAsiaTheme="minorHAnsi" w:cstheme="minorBidi"/>
          <w:b w:val="0"/>
          <w:bCs w:val="0"/>
          <w:color w:val="auto"/>
        </w:rPr>
        <w:commentReference w:id="17"/>
      </w:r>
    </w:p>
    <w:p w14:paraId="3FB45A37" w14:textId="77777777" w:rsidR="00FD2063" w:rsidRPr="00FD2063" w:rsidRDefault="00FD2063" w:rsidP="00FD2063">
      <w:pPr>
        <w:pStyle w:val="Listenabsatz"/>
        <w:numPr>
          <w:ilvl w:val="0"/>
          <w:numId w:val="36"/>
        </w:numPr>
        <w:jc w:val="both"/>
        <w:rPr>
          <w:i/>
          <w:iCs/>
        </w:rPr>
      </w:pPr>
      <w:r w:rsidRPr="00FD2063">
        <w:rPr>
          <w:i/>
          <w:iCs/>
        </w:rPr>
        <w:t>1 page max.</w:t>
      </w:r>
    </w:p>
    <w:p w14:paraId="04F5BCDC" w14:textId="77777777" w:rsidR="00FD2063" w:rsidRPr="00FD2063" w:rsidRDefault="00FD2063" w:rsidP="00FD2063">
      <w:pPr>
        <w:pStyle w:val="Listenabsatz"/>
        <w:numPr>
          <w:ilvl w:val="0"/>
          <w:numId w:val="36"/>
        </w:numPr>
        <w:jc w:val="both"/>
        <w:rPr>
          <w:i/>
          <w:iCs/>
        </w:rPr>
      </w:pPr>
      <w:r w:rsidRPr="00FD2063">
        <w:rPr>
          <w:i/>
          <w:iCs/>
        </w:rPr>
        <w:t>Abstract is necessary in English AND German.</w:t>
      </w:r>
    </w:p>
    <w:p w14:paraId="625B0555" w14:textId="77777777" w:rsidR="00FD2063" w:rsidRPr="00FD2063" w:rsidRDefault="00FD2063" w:rsidP="00FD2063">
      <w:pPr>
        <w:pStyle w:val="Listenabsatz"/>
        <w:numPr>
          <w:ilvl w:val="0"/>
          <w:numId w:val="36"/>
        </w:numPr>
        <w:jc w:val="both"/>
        <w:rPr>
          <w:i/>
          <w:iCs/>
        </w:rPr>
      </w:pPr>
      <w:r w:rsidRPr="00FD2063">
        <w:rPr>
          <w:i/>
          <w:iCs/>
        </w:rPr>
        <w:t>Content: One sentence introduction, background, aim of the work (scientific niche and how to solve it), results (most important, be specific, take it from the 10 Theses of the work), conclusion (importance to the field).</w:t>
      </w:r>
    </w:p>
    <w:p w14:paraId="4CC86351" w14:textId="77777777" w:rsidR="00233497" w:rsidRDefault="00233497" w:rsidP="00233497">
      <w:pPr>
        <w:spacing w:after="60"/>
        <w:rPr>
          <w:lang w:val="en-US"/>
        </w:rPr>
      </w:pPr>
    </w:p>
    <w:p w14:paraId="3E9705E0" w14:textId="77777777" w:rsidR="00233497" w:rsidRDefault="00233497" w:rsidP="00233497">
      <w:pPr>
        <w:spacing w:after="60"/>
        <w:rPr>
          <w:lang w:val="en-US"/>
        </w:rPr>
      </w:pPr>
      <w:r w:rsidRPr="006D579D">
        <w:rPr>
          <w:lang w:val="en-US"/>
        </w:rPr>
        <w:t xml:space="preserve">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 xml:space="preserve">. 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 xml:space="preserve">. 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w:t>
      </w:r>
    </w:p>
    <w:p w14:paraId="1F036998" w14:textId="21EF3C3C" w:rsidR="005647AD" w:rsidRPr="00C174D5" w:rsidRDefault="005647AD" w:rsidP="005647AD">
      <w:pPr>
        <w:spacing w:after="60"/>
        <w:rPr>
          <w:lang w:val="en-US"/>
        </w:rPr>
      </w:pPr>
    </w:p>
    <w:p w14:paraId="7C095BEC" w14:textId="21EF3C3C" w:rsidR="00B2334F" w:rsidRPr="00C174D5" w:rsidRDefault="00B2334F" w:rsidP="00BB3470">
      <w:pPr>
        <w:spacing w:after="60"/>
        <w:rPr>
          <w:lang w:val="en-US"/>
        </w:rPr>
      </w:pPr>
    </w:p>
    <w:p w14:paraId="42B34007" w14:textId="77777777" w:rsidR="007F1ACE" w:rsidRPr="00C174D5" w:rsidRDefault="007F1ACE">
      <w:pPr>
        <w:jc w:val="left"/>
        <w:rPr>
          <w:lang w:val="en-US"/>
        </w:rPr>
      </w:pPr>
      <w:r w:rsidRPr="00C174D5">
        <w:rPr>
          <w:lang w:val="en-US"/>
        </w:rPr>
        <w:br w:type="page"/>
      </w:r>
    </w:p>
    <w:p w14:paraId="3F5264BE" w14:textId="77777777" w:rsidR="007F1ACE" w:rsidRPr="00C174D5" w:rsidRDefault="007F1ACE" w:rsidP="001C4519">
      <w:pPr>
        <w:spacing w:after="60"/>
        <w:rPr>
          <w:lang w:val="en-US"/>
        </w:rPr>
      </w:pPr>
    </w:p>
    <w:p w14:paraId="0BCE9EDA" w14:textId="77777777" w:rsidR="00082FCA" w:rsidRPr="00C174D5" w:rsidRDefault="00082FCA" w:rsidP="001C4519">
      <w:pPr>
        <w:spacing w:after="60"/>
        <w:rPr>
          <w:lang w:val="en-US"/>
        </w:rPr>
      </w:pPr>
    </w:p>
    <w:p w14:paraId="3DDD622C" w14:textId="240805C6" w:rsidR="00082FCA" w:rsidRPr="00C174D5" w:rsidRDefault="00082FCA" w:rsidP="00FD58AD">
      <w:pPr>
        <w:jc w:val="left"/>
        <w:rPr>
          <w:lang w:val="en-US"/>
        </w:rPr>
        <w:sectPr w:rsidR="00082FCA" w:rsidRPr="00C174D5" w:rsidSect="00924E63">
          <w:headerReference w:type="even" r:id="rId19"/>
          <w:headerReference w:type="default" r:id="rId20"/>
          <w:footerReference w:type="even" r:id="rId21"/>
          <w:footerReference w:type="default" r:id="rId22"/>
          <w:type w:val="oddPage"/>
          <w:pgSz w:w="11906" w:h="16838"/>
          <w:pgMar w:top="1417" w:right="1417" w:bottom="1134" w:left="1417" w:header="708" w:footer="709" w:gutter="0"/>
          <w:pgNumType w:fmt="upperRoman" w:start="1"/>
          <w:cols w:space="708"/>
          <w:docGrid w:linePitch="360"/>
        </w:sectPr>
      </w:pPr>
    </w:p>
    <w:p w14:paraId="17FA6462" w14:textId="25D274C2" w:rsidR="0087167C" w:rsidRPr="00C174D5" w:rsidRDefault="0087167C" w:rsidP="00DB6CE9">
      <w:pPr>
        <w:pStyle w:val="berschrift1"/>
        <w:tabs>
          <w:tab w:val="left" w:pos="6905"/>
        </w:tabs>
        <w:spacing w:after="240"/>
      </w:pPr>
      <w:bookmarkStart w:id="18" w:name="_Toc162964651"/>
      <w:commentRangeStart w:id="19"/>
      <w:r w:rsidRPr="00C174D5">
        <w:lastRenderedPageBreak/>
        <w:t>Zusammenfassung</w:t>
      </w:r>
      <w:bookmarkEnd w:id="18"/>
      <w:commentRangeEnd w:id="19"/>
      <w:r w:rsidR="00DF0106">
        <w:rPr>
          <w:rStyle w:val="Kommentarzeichen"/>
          <w:rFonts w:eastAsiaTheme="minorHAnsi" w:cstheme="minorBidi"/>
          <w:b w:val="0"/>
          <w:bCs w:val="0"/>
          <w:color w:val="auto"/>
        </w:rPr>
        <w:commentReference w:id="19"/>
      </w:r>
      <w:r w:rsidR="00DB6CE9" w:rsidRPr="00C174D5">
        <w:tab/>
      </w:r>
    </w:p>
    <w:p w14:paraId="26791F8C" w14:textId="77777777" w:rsidR="004F5CC0" w:rsidRPr="00FD2063" w:rsidRDefault="004F5CC0" w:rsidP="00FD2063">
      <w:pPr>
        <w:pStyle w:val="Listenabsatz"/>
        <w:numPr>
          <w:ilvl w:val="0"/>
          <w:numId w:val="36"/>
        </w:numPr>
        <w:jc w:val="both"/>
        <w:rPr>
          <w:i/>
          <w:iCs/>
        </w:rPr>
      </w:pPr>
      <w:r w:rsidRPr="00FD2063">
        <w:rPr>
          <w:i/>
          <w:iCs/>
        </w:rPr>
        <w:t>1 page max.</w:t>
      </w:r>
    </w:p>
    <w:p w14:paraId="0FBBFE14" w14:textId="77777777" w:rsidR="004F5CC0" w:rsidRPr="00FD2063" w:rsidRDefault="004F5CC0" w:rsidP="00FD2063">
      <w:pPr>
        <w:pStyle w:val="Listenabsatz"/>
        <w:numPr>
          <w:ilvl w:val="0"/>
          <w:numId w:val="36"/>
        </w:numPr>
        <w:jc w:val="both"/>
        <w:rPr>
          <w:i/>
          <w:iCs/>
        </w:rPr>
      </w:pPr>
      <w:r w:rsidRPr="00FD2063">
        <w:rPr>
          <w:i/>
          <w:iCs/>
        </w:rPr>
        <w:t>Abstract is necessary in English AND German.</w:t>
      </w:r>
    </w:p>
    <w:p w14:paraId="3A0EEBEE" w14:textId="77777777" w:rsidR="004F5CC0" w:rsidRPr="00FD2063" w:rsidRDefault="004F5CC0" w:rsidP="00FD2063">
      <w:pPr>
        <w:pStyle w:val="Listenabsatz"/>
        <w:numPr>
          <w:ilvl w:val="0"/>
          <w:numId w:val="36"/>
        </w:numPr>
        <w:jc w:val="both"/>
        <w:rPr>
          <w:i/>
          <w:iCs/>
        </w:rPr>
      </w:pPr>
      <w:r w:rsidRPr="00FD2063">
        <w:rPr>
          <w:i/>
          <w:iCs/>
        </w:rPr>
        <w:t>Content: One sentence introduction, background, aim of the work (scientific niche and how to solve it), results (most important, be specific, take it from the 10 Theses of the work), conclusion (importance to the field).</w:t>
      </w:r>
    </w:p>
    <w:p w14:paraId="697DD8CF" w14:textId="77777777" w:rsidR="004F5CC0" w:rsidRDefault="004F5CC0" w:rsidP="004F5CC0">
      <w:pPr>
        <w:spacing w:after="60"/>
        <w:rPr>
          <w:lang w:val="en-US"/>
        </w:rPr>
      </w:pPr>
    </w:p>
    <w:p w14:paraId="1BF364C1" w14:textId="77777777" w:rsidR="004F5CC0" w:rsidRDefault="004F5CC0" w:rsidP="004F5CC0">
      <w:pPr>
        <w:spacing w:after="60"/>
        <w:rPr>
          <w:lang w:val="en-US"/>
        </w:rPr>
      </w:pPr>
      <w:r w:rsidRPr="006D579D">
        <w:rPr>
          <w:lang w:val="en-US"/>
        </w:rPr>
        <w:t xml:space="preserve">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 xml:space="preserve">. 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 xml:space="preserve">. Lorem ipsum dolor sit </w:t>
      </w:r>
      <w:proofErr w:type="spellStart"/>
      <w:r w:rsidRPr="006D579D">
        <w:rPr>
          <w:lang w:val="en-US"/>
        </w:rPr>
        <w:t>amet</w:t>
      </w:r>
      <w:proofErr w:type="spellEnd"/>
      <w:r w:rsidRPr="006D579D">
        <w:rPr>
          <w:lang w:val="en-US"/>
        </w:rPr>
        <w:t xml:space="preserve">, </w:t>
      </w:r>
      <w:proofErr w:type="spellStart"/>
      <w:r w:rsidRPr="006D579D">
        <w:rPr>
          <w:lang w:val="en-US"/>
        </w:rPr>
        <w:t>consetetur</w:t>
      </w:r>
      <w:proofErr w:type="spellEnd"/>
      <w:r w:rsidRPr="006D579D">
        <w:rPr>
          <w:lang w:val="en-US"/>
        </w:rPr>
        <w:t xml:space="preserve"> </w:t>
      </w:r>
      <w:proofErr w:type="spellStart"/>
      <w:r w:rsidRPr="006D579D">
        <w:rPr>
          <w:lang w:val="en-US"/>
        </w:rPr>
        <w:t>sadipscing</w:t>
      </w:r>
      <w:proofErr w:type="spellEnd"/>
      <w:r w:rsidRPr="006D579D">
        <w:rPr>
          <w:lang w:val="en-US"/>
        </w:rPr>
        <w:t xml:space="preserve"> </w:t>
      </w:r>
      <w:proofErr w:type="spellStart"/>
      <w:r w:rsidRPr="006D579D">
        <w:rPr>
          <w:lang w:val="en-US"/>
        </w:rPr>
        <w:t>elitr</w:t>
      </w:r>
      <w:proofErr w:type="spellEnd"/>
      <w:r w:rsidRPr="006D579D">
        <w:rPr>
          <w:lang w:val="en-US"/>
        </w:rPr>
        <w:t xml:space="preserve">, sed diam </w:t>
      </w:r>
      <w:proofErr w:type="spellStart"/>
      <w:r w:rsidRPr="006D579D">
        <w:rPr>
          <w:lang w:val="en-US"/>
        </w:rPr>
        <w:t>nonumy</w:t>
      </w:r>
      <w:proofErr w:type="spellEnd"/>
      <w:r w:rsidRPr="006D579D">
        <w:rPr>
          <w:lang w:val="en-US"/>
        </w:rPr>
        <w:t xml:space="preserve"> </w:t>
      </w:r>
      <w:proofErr w:type="spellStart"/>
      <w:r w:rsidRPr="006D579D">
        <w:rPr>
          <w:lang w:val="en-US"/>
        </w:rPr>
        <w:t>eirmod</w:t>
      </w:r>
      <w:proofErr w:type="spellEnd"/>
      <w:r w:rsidRPr="006D579D">
        <w:rPr>
          <w:lang w:val="en-US"/>
        </w:rPr>
        <w:t xml:space="preserve"> </w:t>
      </w:r>
      <w:proofErr w:type="spellStart"/>
      <w:r w:rsidRPr="006D579D">
        <w:rPr>
          <w:lang w:val="en-US"/>
        </w:rPr>
        <w:t>tempor</w:t>
      </w:r>
      <w:proofErr w:type="spellEnd"/>
      <w:r w:rsidRPr="006D579D">
        <w:rPr>
          <w:lang w:val="en-US"/>
        </w:rPr>
        <w:t xml:space="preserve"> </w:t>
      </w:r>
      <w:proofErr w:type="spellStart"/>
      <w:r w:rsidRPr="006D579D">
        <w:rPr>
          <w:lang w:val="en-US"/>
        </w:rPr>
        <w:t>invidunt</w:t>
      </w:r>
      <w:proofErr w:type="spellEnd"/>
      <w:r w:rsidRPr="006D579D">
        <w:rPr>
          <w:lang w:val="en-US"/>
        </w:rPr>
        <w:t xml:space="preserve"> </w:t>
      </w:r>
      <w:proofErr w:type="spellStart"/>
      <w:r w:rsidRPr="006D579D">
        <w:rPr>
          <w:lang w:val="en-US"/>
        </w:rPr>
        <w:t>ut</w:t>
      </w:r>
      <w:proofErr w:type="spellEnd"/>
      <w:r w:rsidRPr="006D579D">
        <w:rPr>
          <w:lang w:val="en-US"/>
        </w:rPr>
        <w:t xml:space="preserve"> labore et dolore magna </w:t>
      </w:r>
      <w:proofErr w:type="spellStart"/>
      <w:r w:rsidRPr="006D579D">
        <w:rPr>
          <w:lang w:val="en-US"/>
        </w:rPr>
        <w:t>aliquyam</w:t>
      </w:r>
      <w:proofErr w:type="spellEnd"/>
      <w:r w:rsidRPr="006D579D">
        <w:rPr>
          <w:lang w:val="en-US"/>
        </w:rPr>
        <w:t xml:space="preserve"> </w:t>
      </w:r>
      <w:proofErr w:type="spellStart"/>
      <w:r w:rsidRPr="006D579D">
        <w:rPr>
          <w:lang w:val="en-US"/>
        </w:rPr>
        <w:t>erat</w:t>
      </w:r>
      <w:proofErr w:type="spellEnd"/>
      <w:r w:rsidRPr="006D579D">
        <w:rPr>
          <w:lang w:val="en-US"/>
        </w:rPr>
        <w:t xml:space="preserve">, sed diam </w:t>
      </w:r>
      <w:proofErr w:type="spellStart"/>
      <w:r w:rsidRPr="006D579D">
        <w:rPr>
          <w:lang w:val="en-US"/>
        </w:rPr>
        <w:t>voluptua</w:t>
      </w:r>
      <w:proofErr w:type="spellEnd"/>
      <w:r w:rsidRPr="006D579D">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579D">
        <w:rPr>
          <w:lang w:val="en-US"/>
        </w:rPr>
        <w:t xml:space="preserve">Stet </w:t>
      </w:r>
      <w:proofErr w:type="spellStart"/>
      <w:r w:rsidRPr="006D579D">
        <w:rPr>
          <w:lang w:val="en-US"/>
        </w:rPr>
        <w:t>clita</w:t>
      </w:r>
      <w:proofErr w:type="spellEnd"/>
      <w:r w:rsidRPr="006D579D">
        <w:rPr>
          <w:lang w:val="en-US"/>
        </w:rPr>
        <w:t xml:space="preserve"> </w:t>
      </w:r>
      <w:proofErr w:type="spellStart"/>
      <w:r w:rsidRPr="006D579D">
        <w:rPr>
          <w:lang w:val="en-US"/>
        </w:rPr>
        <w:t>kasd</w:t>
      </w:r>
      <w:proofErr w:type="spellEnd"/>
      <w:r w:rsidRPr="006D579D">
        <w:rPr>
          <w:lang w:val="en-US"/>
        </w:rPr>
        <w:t xml:space="preserve"> </w:t>
      </w:r>
      <w:proofErr w:type="spellStart"/>
      <w:r w:rsidRPr="006D579D">
        <w:rPr>
          <w:lang w:val="en-US"/>
        </w:rPr>
        <w:t>gubergren</w:t>
      </w:r>
      <w:proofErr w:type="spellEnd"/>
      <w:r w:rsidRPr="006D579D">
        <w:rPr>
          <w:lang w:val="en-US"/>
        </w:rPr>
        <w:t xml:space="preserve">, no sea </w:t>
      </w:r>
      <w:proofErr w:type="spellStart"/>
      <w:r w:rsidRPr="006D579D">
        <w:rPr>
          <w:lang w:val="en-US"/>
        </w:rPr>
        <w:t>takimata</w:t>
      </w:r>
      <w:proofErr w:type="spellEnd"/>
      <w:r w:rsidRPr="006D579D">
        <w:rPr>
          <w:lang w:val="en-US"/>
        </w:rPr>
        <w:t xml:space="preserve"> </w:t>
      </w:r>
      <w:proofErr w:type="spellStart"/>
      <w:r w:rsidRPr="006D579D">
        <w:rPr>
          <w:lang w:val="en-US"/>
        </w:rPr>
        <w:t>sanctus</w:t>
      </w:r>
      <w:proofErr w:type="spellEnd"/>
      <w:r w:rsidRPr="006D579D">
        <w:rPr>
          <w:lang w:val="en-US"/>
        </w:rPr>
        <w:t xml:space="preserve"> </w:t>
      </w:r>
      <w:proofErr w:type="spellStart"/>
      <w:r w:rsidRPr="006D579D">
        <w:rPr>
          <w:lang w:val="en-US"/>
        </w:rPr>
        <w:t>est</w:t>
      </w:r>
      <w:proofErr w:type="spellEnd"/>
      <w:r w:rsidRPr="006D579D">
        <w:rPr>
          <w:lang w:val="en-US"/>
        </w:rPr>
        <w:t xml:space="preserve"> Lorem ipsum dolor </w:t>
      </w:r>
      <w:proofErr w:type="gramStart"/>
      <w:r w:rsidRPr="006D579D">
        <w:rPr>
          <w:lang w:val="en-US"/>
        </w:rPr>
        <w:t>sit</w:t>
      </w:r>
      <w:proofErr w:type="gramEnd"/>
      <w:r w:rsidRPr="006D579D">
        <w:rPr>
          <w:lang w:val="en-US"/>
        </w:rPr>
        <w:t xml:space="preserve"> </w:t>
      </w:r>
      <w:proofErr w:type="spellStart"/>
      <w:r w:rsidRPr="006D579D">
        <w:rPr>
          <w:lang w:val="en-US"/>
        </w:rPr>
        <w:t>amet</w:t>
      </w:r>
      <w:proofErr w:type="spellEnd"/>
      <w:r w:rsidRPr="006D579D">
        <w:rPr>
          <w:lang w:val="en-US"/>
        </w:rPr>
        <w:t>.</w:t>
      </w:r>
    </w:p>
    <w:p w14:paraId="0B8A16CF" w14:textId="77777777" w:rsidR="000A4F29" w:rsidRDefault="004F5CC0">
      <w:pPr>
        <w:jc w:val="left"/>
        <w:rPr>
          <w:lang w:val="en-US"/>
        </w:rPr>
        <w:sectPr w:rsidR="000A4F29" w:rsidSect="00924E63">
          <w:type w:val="oddPage"/>
          <w:pgSz w:w="11906" w:h="16838"/>
          <w:pgMar w:top="1417" w:right="1417" w:bottom="1134" w:left="1417" w:header="708" w:footer="709" w:gutter="0"/>
          <w:pgNumType w:fmt="upperRoman"/>
          <w:cols w:space="708"/>
          <w:docGrid w:linePitch="360"/>
        </w:sectPr>
      </w:pPr>
      <w:r w:rsidRPr="004F5CC0">
        <w:rPr>
          <w:lang w:val="en-US"/>
        </w:rPr>
        <w:br w:type="page"/>
      </w:r>
    </w:p>
    <w:p w14:paraId="32602262" w14:textId="77777777" w:rsidR="007A7768" w:rsidRPr="00C174D5" w:rsidRDefault="00354565" w:rsidP="007C01FF">
      <w:pPr>
        <w:pStyle w:val="berschrift1"/>
        <w:rPr>
          <w:lang w:val="en-US"/>
        </w:rPr>
      </w:pPr>
      <w:bookmarkStart w:id="20" w:name="_Toc162964652"/>
      <w:commentRangeStart w:id="21"/>
      <w:r w:rsidRPr="00C174D5">
        <w:rPr>
          <w:lang w:val="en-US"/>
        </w:rPr>
        <w:lastRenderedPageBreak/>
        <w:t xml:space="preserve">List of </w:t>
      </w:r>
      <w:r w:rsidR="0091249A" w:rsidRPr="00C174D5">
        <w:rPr>
          <w:lang w:val="en-US"/>
        </w:rPr>
        <w:t>Content</w:t>
      </w:r>
      <w:r w:rsidR="000B451F" w:rsidRPr="00C174D5">
        <w:rPr>
          <w:lang w:val="en-US"/>
        </w:rPr>
        <w:t>s</w:t>
      </w:r>
      <w:bookmarkEnd w:id="20"/>
      <w:r w:rsidR="000B451F" w:rsidRPr="00C174D5">
        <w:rPr>
          <w:lang w:val="en-US"/>
        </w:rPr>
        <w:t xml:space="preserve"> </w:t>
      </w:r>
      <w:commentRangeEnd w:id="21"/>
      <w:r w:rsidR="000A4F29">
        <w:rPr>
          <w:rStyle w:val="Kommentarzeichen"/>
          <w:rFonts w:eastAsiaTheme="minorHAnsi" w:cstheme="minorBidi"/>
          <w:b w:val="0"/>
          <w:bCs w:val="0"/>
          <w:color w:val="auto"/>
        </w:rPr>
        <w:commentReference w:id="21"/>
      </w:r>
    </w:p>
    <w:sdt>
      <w:sdtPr>
        <w:rPr>
          <w:rFonts w:asciiTheme="minorHAnsi" w:eastAsiaTheme="minorHAnsi" w:hAnsiTheme="minorHAnsi" w:cstheme="minorBidi"/>
          <w:color w:val="auto"/>
          <w:sz w:val="22"/>
          <w:szCs w:val="22"/>
          <w:lang w:eastAsia="en-US"/>
        </w:rPr>
        <w:id w:val="-972977842"/>
        <w:docPartObj>
          <w:docPartGallery w:val="Table of Contents"/>
          <w:docPartUnique/>
        </w:docPartObj>
      </w:sdtPr>
      <w:sdtContent>
        <w:p w14:paraId="2DF4505E" w14:textId="77777777" w:rsidR="0091249A" w:rsidRPr="00C174D5" w:rsidRDefault="0091249A" w:rsidP="000811D0">
          <w:pPr>
            <w:pStyle w:val="Inhaltsverzeichnisberschrift"/>
            <w:spacing w:line="240" w:lineRule="auto"/>
            <w:rPr>
              <w:sz w:val="2"/>
            </w:rPr>
          </w:pPr>
        </w:p>
        <w:p w14:paraId="333F2333" w14:textId="64CBFFCF" w:rsidR="00607F18" w:rsidRDefault="0091249A">
          <w:pPr>
            <w:pStyle w:val="Verzeichnis1"/>
            <w:tabs>
              <w:tab w:val="right" w:leader="dot" w:pos="9062"/>
            </w:tabs>
            <w:rPr>
              <w:rFonts w:cstheme="minorBidi"/>
              <w:noProof/>
              <w:kern w:val="2"/>
              <w14:ligatures w14:val="standardContextual"/>
            </w:rPr>
          </w:pPr>
          <w:r w:rsidRPr="00C174D5">
            <w:fldChar w:fldCharType="begin"/>
          </w:r>
          <w:r w:rsidRPr="00C174D5">
            <w:instrText xml:space="preserve"> TOC \o "1-3" \h \z \u </w:instrText>
          </w:r>
          <w:r w:rsidRPr="00C174D5">
            <w:fldChar w:fldCharType="separate"/>
          </w:r>
          <w:hyperlink w:anchor="_Toc162964648" w:history="1">
            <w:r w:rsidR="00607F18" w:rsidRPr="00F07AA0">
              <w:rPr>
                <w:rStyle w:val="Hyperlink"/>
                <w:noProof/>
                <w:lang w:val="en-US"/>
              </w:rPr>
              <w:t>Cover Page</w:t>
            </w:r>
            <w:r w:rsidR="00607F18">
              <w:rPr>
                <w:noProof/>
                <w:webHidden/>
              </w:rPr>
              <w:tab/>
            </w:r>
            <w:r w:rsidR="00607F18">
              <w:rPr>
                <w:noProof/>
                <w:webHidden/>
              </w:rPr>
              <w:fldChar w:fldCharType="begin"/>
            </w:r>
            <w:r w:rsidR="00607F18">
              <w:rPr>
                <w:noProof/>
                <w:webHidden/>
              </w:rPr>
              <w:instrText xml:space="preserve"> PAGEREF _Toc162964648 \h </w:instrText>
            </w:r>
            <w:r w:rsidR="00607F18">
              <w:rPr>
                <w:noProof/>
                <w:webHidden/>
              </w:rPr>
            </w:r>
            <w:r w:rsidR="00607F18">
              <w:rPr>
                <w:noProof/>
                <w:webHidden/>
              </w:rPr>
              <w:fldChar w:fldCharType="separate"/>
            </w:r>
            <w:r w:rsidR="00607F18">
              <w:rPr>
                <w:noProof/>
                <w:webHidden/>
              </w:rPr>
              <w:t>II</w:t>
            </w:r>
            <w:r w:rsidR="00607F18">
              <w:rPr>
                <w:noProof/>
                <w:webHidden/>
              </w:rPr>
              <w:fldChar w:fldCharType="end"/>
            </w:r>
          </w:hyperlink>
        </w:p>
        <w:p w14:paraId="1836378B" w14:textId="510E34F2" w:rsidR="00607F18" w:rsidRDefault="00000000">
          <w:pPr>
            <w:pStyle w:val="Verzeichnis1"/>
            <w:tabs>
              <w:tab w:val="right" w:leader="dot" w:pos="9062"/>
            </w:tabs>
            <w:rPr>
              <w:rFonts w:cstheme="minorBidi"/>
              <w:noProof/>
              <w:kern w:val="2"/>
              <w14:ligatures w14:val="standardContextual"/>
            </w:rPr>
          </w:pPr>
          <w:hyperlink w:anchor="_Toc162964649" w:history="1">
            <w:r w:rsidR="00607F18" w:rsidRPr="00F07AA0">
              <w:rPr>
                <w:rStyle w:val="Hyperlink"/>
                <w:noProof/>
                <w:lang w:val="en-US"/>
              </w:rPr>
              <w:t>Title Page</w:t>
            </w:r>
            <w:r w:rsidR="00607F18">
              <w:rPr>
                <w:noProof/>
                <w:webHidden/>
              </w:rPr>
              <w:tab/>
            </w:r>
            <w:r w:rsidR="00607F18">
              <w:rPr>
                <w:noProof/>
                <w:webHidden/>
              </w:rPr>
              <w:fldChar w:fldCharType="begin"/>
            </w:r>
            <w:r w:rsidR="00607F18">
              <w:rPr>
                <w:noProof/>
                <w:webHidden/>
              </w:rPr>
              <w:instrText xml:space="preserve"> PAGEREF _Toc162964649 \h </w:instrText>
            </w:r>
            <w:r w:rsidR="00607F18">
              <w:rPr>
                <w:noProof/>
                <w:webHidden/>
              </w:rPr>
            </w:r>
            <w:r w:rsidR="00607F18">
              <w:rPr>
                <w:noProof/>
                <w:webHidden/>
              </w:rPr>
              <w:fldChar w:fldCharType="separate"/>
            </w:r>
            <w:r w:rsidR="00607F18">
              <w:rPr>
                <w:noProof/>
                <w:webHidden/>
              </w:rPr>
              <w:t>III</w:t>
            </w:r>
            <w:r w:rsidR="00607F18">
              <w:rPr>
                <w:noProof/>
                <w:webHidden/>
              </w:rPr>
              <w:fldChar w:fldCharType="end"/>
            </w:r>
          </w:hyperlink>
        </w:p>
        <w:p w14:paraId="72FD8511" w14:textId="25824781" w:rsidR="00607F18" w:rsidRDefault="00000000">
          <w:pPr>
            <w:pStyle w:val="Verzeichnis1"/>
            <w:tabs>
              <w:tab w:val="right" w:leader="dot" w:pos="9062"/>
            </w:tabs>
            <w:rPr>
              <w:rFonts w:cstheme="minorBidi"/>
              <w:noProof/>
              <w:kern w:val="2"/>
              <w14:ligatures w14:val="standardContextual"/>
            </w:rPr>
          </w:pPr>
          <w:hyperlink w:anchor="_Toc162964650" w:history="1">
            <w:r w:rsidR="00607F18" w:rsidRPr="00F07AA0">
              <w:rPr>
                <w:rStyle w:val="Hyperlink"/>
                <w:noProof/>
                <w:lang w:val="en-US"/>
              </w:rPr>
              <w:t>Abstract</w:t>
            </w:r>
            <w:r w:rsidR="00607F18">
              <w:rPr>
                <w:noProof/>
                <w:webHidden/>
              </w:rPr>
              <w:tab/>
            </w:r>
            <w:r w:rsidR="00607F18">
              <w:rPr>
                <w:noProof/>
                <w:webHidden/>
              </w:rPr>
              <w:fldChar w:fldCharType="begin"/>
            </w:r>
            <w:r w:rsidR="00607F18">
              <w:rPr>
                <w:noProof/>
                <w:webHidden/>
              </w:rPr>
              <w:instrText xml:space="preserve"> PAGEREF _Toc162964650 \h </w:instrText>
            </w:r>
            <w:r w:rsidR="00607F18">
              <w:rPr>
                <w:noProof/>
                <w:webHidden/>
              </w:rPr>
            </w:r>
            <w:r w:rsidR="00607F18">
              <w:rPr>
                <w:noProof/>
                <w:webHidden/>
              </w:rPr>
              <w:fldChar w:fldCharType="separate"/>
            </w:r>
            <w:r w:rsidR="00607F18">
              <w:rPr>
                <w:noProof/>
                <w:webHidden/>
              </w:rPr>
              <w:t>I</w:t>
            </w:r>
            <w:r w:rsidR="00607F18">
              <w:rPr>
                <w:noProof/>
                <w:webHidden/>
              </w:rPr>
              <w:fldChar w:fldCharType="end"/>
            </w:r>
          </w:hyperlink>
        </w:p>
        <w:p w14:paraId="02E6D883" w14:textId="7A80B39D" w:rsidR="00607F18" w:rsidRDefault="00000000">
          <w:pPr>
            <w:pStyle w:val="Verzeichnis1"/>
            <w:tabs>
              <w:tab w:val="right" w:leader="dot" w:pos="9062"/>
            </w:tabs>
            <w:rPr>
              <w:rFonts w:cstheme="minorBidi"/>
              <w:noProof/>
              <w:kern w:val="2"/>
              <w14:ligatures w14:val="standardContextual"/>
            </w:rPr>
          </w:pPr>
          <w:hyperlink w:anchor="_Toc162964651" w:history="1">
            <w:r w:rsidR="00607F18" w:rsidRPr="00F07AA0">
              <w:rPr>
                <w:rStyle w:val="Hyperlink"/>
                <w:noProof/>
              </w:rPr>
              <w:t>Zusammenfassung</w:t>
            </w:r>
            <w:r w:rsidR="00607F18">
              <w:rPr>
                <w:noProof/>
                <w:webHidden/>
              </w:rPr>
              <w:tab/>
            </w:r>
            <w:r w:rsidR="00607F18">
              <w:rPr>
                <w:noProof/>
                <w:webHidden/>
              </w:rPr>
              <w:fldChar w:fldCharType="begin"/>
            </w:r>
            <w:r w:rsidR="00607F18">
              <w:rPr>
                <w:noProof/>
                <w:webHidden/>
              </w:rPr>
              <w:instrText xml:space="preserve"> PAGEREF _Toc162964651 \h </w:instrText>
            </w:r>
            <w:r w:rsidR="00607F18">
              <w:rPr>
                <w:noProof/>
                <w:webHidden/>
              </w:rPr>
            </w:r>
            <w:r w:rsidR="00607F18">
              <w:rPr>
                <w:noProof/>
                <w:webHidden/>
              </w:rPr>
              <w:fldChar w:fldCharType="separate"/>
            </w:r>
            <w:r w:rsidR="00607F18">
              <w:rPr>
                <w:noProof/>
                <w:webHidden/>
              </w:rPr>
              <w:t>III</w:t>
            </w:r>
            <w:r w:rsidR="00607F18">
              <w:rPr>
                <w:noProof/>
                <w:webHidden/>
              </w:rPr>
              <w:fldChar w:fldCharType="end"/>
            </w:r>
          </w:hyperlink>
        </w:p>
        <w:p w14:paraId="6D0CCC77" w14:textId="7B539CB1" w:rsidR="00607F18" w:rsidRDefault="00000000">
          <w:pPr>
            <w:pStyle w:val="Verzeichnis1"/>
            <w:tabs>
              <w:tab w:val="right" w:leader="dot" w:pos="9062"/>
            </w:tabs>
            <w:rPr>
              <w:rFonts w:cstheme="minorBidi"/>
              <w:noProof/>
              <w:kern w:val="2"/>
              <w14:ligatures w14:val="standardContextual"/>
            </w:rPr>
          </w:pPr>
          <w:hyperlink w:anchor="_Toc162964652" w:history="1">
            <w:r w:rsidR="00607F18" w:rsidRPr="00F07AA0">
              <w:rPr>
                <w:rStyle w:val="Hyperlink"/>
                <w:noProof/>
                <w:lang w:val="en-US"/>
              </w:rPr>
              <w:t>List of Contents</w:t>
            </w:r>
            <w:r w:rsidR="00607F18">
              <w:rPr>
                <w:noProof/>
                <w:webHidden/>
              </w:rPr>
              <w:tab/>
            </w:r>
            <w:r w:rsidR="00607F18">
              <w:rPr>
                <w:noProof/>
                <w:webHidden/>
              </w:rPr>
              <w:fldChar w:fldCharType="begin"/>
            </w:r>
            <w:r w:rsidR="00607F18">
              <w:rPr>
                <w:noProof/>
                <w:webHidden/>
              </w:rPr>
              <w:instrText xml:space="preserve"> PAGEREF _Toc162964652 \h </w:instrText>
            </w:r>
            <w:r w:rsidR="00607F18">
              <w:rPr>
                <w:noProof/>
                <w:webHidden/>
              </w:rPr>
            </w:r>
            <w:r w:rsidR="00607F18">
              <w:rPr>
                <w:noProof/>
                <w:webHidden/>
              </w:rPr>
              <w:fldChar w:fldCharType="separate"/>
            </w:r>
            <w:r w:rsidR="00607F18">
              <w:rPr>
                <w:noProof/>
                <w:webHidden/>
              </w:rPr>
              <w:t>IV</w:t>
            </w:r>
            <w:r w:rsidR="00607F18">
              <w:rPr>
                <w:noProof/>
                <w:webHidden/>
              </w:rPr>
              <w:fldChar w:fldCharType="end"/>
            </w:r>
          </w:hyperlink>
        </w:p>
        <w:p w14:paraId="1F0CD7E3" w14:textId="29486150" w:rsidR="00607F18" w:rsidRDefault="00000000">
          <w:pPr>
            <w:pStyle w:val="Verzeichnis1"/>
            <w:tabs>
              <w:tab w:val="right" w:leader="dot" w:pos="9062"/>
            </w:tabs>
            <w:rPr>
              <w:rFonts w:cstheme="minorBidi"/>
              <w:noProof/>
              <w:kern w:val="2"/>
              <w14:ligatures w14:val="standardContextual"/>
            </w:rPr>
          </w:pPr>
          <w:hyperlink w:anchor="_Toc162964653" w:history="1">
            <w:r w:rsidR="00607F18" w:rsidRPr="00F07AA0">
              <w:rPr>
                <w:rStyle w:val="Hyperlink"/>
                <w:noProof/>
                <w:lang w:val="en-US"/>
              </w:rPr>
              <w:t>Acknowledgements</w:t>
            </w:r>
            <w:r w:rsidR="00607F18">
              <w:rPr>
                <w:noProof/>
                <w:webHidden/>
              </w:rPr>
              <w:tab/>
            </w:r>
            <w:r w:rsidR="00607F18">
              <w:rPr>
                <w:noProof/>
                <w:webHidden/>
              </w:rPr>
              <w:fldChar w:fldCharType="begin"/>
            </w:r>
            <w:r w:rsidR="00607F18">
              <w:rPr>
                <w:noProof/>
                <w:webHidden/>
              </w:rPr>
              <w:instrText xml:space="preserve"> PAGEREF _Toc162964653 \h </w:instrText>
            </w:r>
            <w:r w:rsidR="00607F18">
              <w:rPr>
                <w:noProof/>
                <w:webHidden/>
              </w:rPr>
            </w:r>
            <w:r w:rsidR="00607F18">
              <w:rPr>
                <w:noProof/>
                <w:webHidden/>
              </w:rPr>
              <w:fldChar w:fldCharType="separate"/>
            </w:r>
            <w:r w:rsidR="00607F18">
              <w:rPr>
                <w:noProof/>
                <w:webHidden/>
              </w:rPr>
              <w:t>VII</w:t>
            </w:r>
            <w:r w:rsidR="00607F18">
              <w:rPr>
                <w:noProof/>
                <w:webHidden/>
              </w:rPr>
              <w:fldChar w:fldCharType="end"/>
            </w:r>
          </w:hyperlink>
        </w:p>
        <w:p w14:paraId="4AC2E42C" w14:textId="5E882C9E" w:rsidR="00607F18" w:rsidRDefault="00000000">
          <w:pPr>
            <w:pStyle w:val="Verzeichnis1"/>
            <w:tabs>
              <w:tab w:val="right" w:leader="dot" w:pos="9062"/>
            </w:tabs>
            <w:rPr>
              <w:rFonts w:cstheme="minorBidi"/>
              <w:noProof/>
              <w:kern w:val="2"/>
              <w14:ligatures w14:val="standardContextual"/>
            </w:rPr>
          </w:pPr>
          <w:hyperlink w:anchor="_Toc162964654" w:history="1">
            <w:r w:rsidR="00607F18" w:rsidRPr="00F07AA0">
              <w:rPr>
                <w:rStyle w:val="Hyperlink"/>
                <w:rFonts w:ascii="Calibri" w:hAnsi="Calibri" w:cs="Calibri"/>
                <w:noProof/>
                <w:lang w:val="en-US"/>
              </w:rPr>
              <w:t xml:space="preserve">List of Abbreviations  </w:t>
            </w:r>
            <w:r w:rsidR="00607F18">
              <w:rPr>
                <w:noProof/>
                <w:webHidden/>
              </w:rPr>
              <w:tab/>
            </w:r>
            <w:r w:rsidR="00607F18">
              <w:rPr>
                <w:noProof/>
                <w:webHidden/>
              </w:rPr>
              <w:fldChar w:fldCharType="begin"/>
            </w:r>
            <w:r w:rsidR="00607F18">
              <w:rPr>
                <w:noProof/>
                <w:webHidden/>
              </w:rPr>
              <w:instrText xml:space="preserve"> PAGEREF _Toc162964654 \h </w:instrText>
            </w:r>
            <w:r w:rsidR="00607F18">
              <w:rPr>
                <w:noProof/>
                <w:webHidden/>
              </w:rPr>
            </w:r>
            <w:r w:rsidR="00607F18">
              <w:rPr>
                <w:noProof/>
                <w:webHidden/>
              </w:rPr>
              <w:fldChar w:fldCharType="separate"/>
            </w:r>
            <w:r w:rsidR="00607F18">
              <w:rPr>
                <w:noProof/>
                <w:webHidden/>
              </w:rPr>
              <w:t>IX</w:t>
            </w:r>
            <w:r w:rsidR="00607F18">
              <w:rPr>
                <w:noProof/>
                <w:webHidden/>
              </w:rPr>
              <w:fldChar w:fldCharType="end"/>
            </w:r>
          </w:hyperlink>
        </w:p>
        <w:p w14:paraId="31B85B7B" w14:textId="5515919A" w:rsidR="00607F18" w:rsidRDefault="00000000">
          <w:pPr>
            <w:pStyle w:val="Verzeichnis1"/>
            <w:tabs>
              <w:tab w:val="right" w:leader="dot" w:pos="9062"/>
            </w:tabs>
            <w:rPr>
              <w:rFonts w:cstheme="minorBidi"/>
              <w:noProof/>
              <w:kern w:val="2"/>
              <w14:ligatures w14:val="standardContextual"/>
            </w:rPr>
          </w:pPr>
          <w:hyperlink w:anchor="_Toc162964655" w:history="1">
            <w:r w:rsidR="00607F18" w:rsidRPr="00F07AA0">
              <w:rPr>
                <w:rStyle w:val="Hyperlink"/>
                <w:noProof/>
                <w:lang w:val="en-US"/>
              </w:rPr>
              <w:t>List of Publications</w:t>
            </w:r>
            <w:r w:rsidR="00607F18">
              <w:rPr>
                <w:noProof/>
                <w:webHidden/>
              </w:rPr>
              <w:tab/>
            </w:r>
            <w:r w:rsidR="00607F18">
              <w:rPr>
                <w:noProof/>
                <w:webHidden/>
              </w:rPr>
              <w:fldChar w:fldCharType="begin"/>
            </w:r>
            <w:r w:rsidR="00607F18">
              <w:rPr>
                <w:noProof/>
                <w:webHidden/>
              </w:rPr>
              <w:instrText xml:space="preserve"> PAGEREF _Toc162964655 \h </w:instrText>
            </w:r>
            <w:r w:rsidR="00607F18">
              <w:rPr>
                <w:noProof/>
                <w:webHidden/>
              </w:rPr>
            </w:r>
            <w:r w:rsidR="00607F18">
              <w:rPr>
                <w:noProof/>
                <w:webHidden/>
              </w:rPr>
              <w:fldChar w:fldCharType="separate"/>
            </w:r>
            <w:r w:rsidR="00607F18">
              <w:rPr>
                <w:noProof/>
                <w:webHidden/>
              </w:rPr>
              <w:t>XI</w:t>
            </w:r>
            <w:r w:rsidR="00607F18">
              <w:rPr>
                <w:noProof/>
                <w:webHidden/>
              </w:rPr>
              <w:fldChar w:fldCharType="end"/>
            </w:r>
          </w:hyperlink>
        </w:p>
        <w:p w14:paraId="089A3BF4" w14:textId="38441C92" w:rsidR="00607F18" w:rsidRDefault="00000000">
          <w:pPr>
            <w:pStyle w:val="Verzeichnis1"/>
            <w:tabs>
              <w:tab w:val="left" w:pos="567"/>
              <w:tab w:val="right" w:leader="dot" w:pos="9062"/>
            </w:tabs>
            <w:rPr>
              <w:rFonts w:cstheme="minorBidi"/>
              <w:noProof/>
              <w:kern w:val="2"/>
              <w14:ligatures w14:val="standardContextual"/>
            </w:rPr>
          </w:pPr>
          <w:hyperlink w:anchor="_Toc162964656" w:history="1">
            <w:r w:rsidR="00607F18" w:rsidRPr="00F07AA0">
              <w:rPr>
                <w:rStyle w:val="Hyperlink"/>
                <w:noProof/>
                <w:lang w:val="en-US"/>
              </w:rPr>
              <w:t>1.</w:t>
            </w:r>
            <w:r w:rsidR="00607F18">
              <w:rPr>
                <w:rFonts w:cstheme="minorBidi"/>
                <w:noProof/>
                <w:kern w:val="2"/>
                <w14:ligatures w14:val="standardContextual"/>
              </w:rPr>
              <w:tab/>
            </w:r>
            <w:r w:rsidR="00607F18" w:rsidRPr="00F07AA0">
              <w:rPr>
                <w:rStyle w:val="Hyperlink"/>
                <w:noProof/>
                <w:lang w:val="en-US"/>
              </w:rPr>
              <w:t>Introduction</w:t>
            </w:r>
            <w:r w:rsidR="00607F18">
              <w:rPr>
                <w:noProof/>
                <w:webHidden/>
              </w:rPr>
              <w:tab/>
            </w:r>
            <w:r w:rsidR="00607F18">
              <w:rPr>
                <w:noProof/>
                <w:webHidden/>
              </w:rPr>
              <w:fldChar w:fldCharType="begin"/>
            </w:r>
            <w:r w:rsidR="00607F18">
              <w:rPr>
                <w:noProof/>
                <w:webHidden/>
              </w:rPr>
              <w:instrText xml:space="preserve"> PAGEREF _Toc162964656 \h </w:instrText>
            </w:r>
            <w:r w:rsidR="00607F18">
              <w:rPr>
                <w:noProof/>
                <w:webHidden/>
              </w:rPr>
            </w:r>
            <w:r w:rsidR="00607F18">
              <w:rPr>
                <w:noProof/>
                <w:webHidden/>
              </w:rPr>
              <w:fldChar w:fldCharType="separate"/>
            </w:r>
            <w:r w:rsidR="00607F18">
              <w:rPr>
                <w:noProof/>
                <w:webHidden/>
              </w:rPr>
              <w:t>1</w:t>
            </w:r>
            <w:r w:rsidR="00607F18">
              <w:rPr>
                <w:noProof/>
                <w:webHidden/>
              </w:rPr>
              <w:fldChar w:fldCharType="end"/>
            </w:r>
          </w:hyperlink>
        </w:p>
        <w:p w14:paraId="1FFAB0F2" w14:textId="21B739DD" w:rsidR="00607F18" w:rsidRDefault="00000000">
          <w:pPr>
            <w:pStyle w:val="Verzeichnis1"/>
            <w:tabs>
              <w:tab w:val="left" w:pos="567"/>
              <w:tab w:val="right" w:leader="dot" w:pos="9062"/>
            </w:tabs>
            <w:rPr>
              <w:rFonts w:cstheme="minorBidi"/>
              <w:noProof/>
              <w:kern w:val="2"/>
              <w14:ligatures w14:val="standardContextual"/>
            </w:rPr>
          </w:pPr>
          <w:hyperlink w:anchor="_Toc162964657" w:history="1">
            <w:r w:rsidR="00607F18" w:rsidRPr="00F07AA0">
              <w:rPr>
                <w:rStyle w:val="Hyperlink"/>
                <w:noProof/>
                <w:lang w:val="en-US"/>
              </w:rPr>
              <w:t>2.</w:t>
            </w:r>
            <w:r w:rsidR="00607F18">
              <w:rPr>
                <w:rFonts w:cstheme="minorBidi"/>
                <w:noProof/>
                <w:kern w:val="2"/>
                <w14:ligatures w14:val="standardContextual"/>
              </w:rPr>
              <w:tab/>
            </w:r>
            <w:r w:rsidR="00607F18" w:rsidRPr="00F07AA0">
              <w:rPr>
                <w:rStyle w:val="Hyperlink"/>
                <w:noProof/>
                <w:lang w:val="en-US"/>
              </w:rPr>
              <w:t>Scientific Background</w:t>
            </w:r>
            <w:r w:rsidR="00607F18">
              <w:rPr>
                <w:noProof/>
                <w:webHidden/>
              </w:rPr>
              <w:tab/>
            </w:r>
            <w:r w:rsidR="00607F18">
              <w:rPr>
                <w:noProof/>
                <w:webHidden/>
              </w:rPr>
              <w:fldChar w:fldCharType="begin"/>
            </w:r>
            <w:r w:rsidR="00607F18">
              <w:rPr>
                <w:noProof/>
                <w:webHidden/>
              </w:rPr>
              <w:instrText xml:space="preserve"> PAGEREF _Toc162964657 \h </w:instrText>
            </w:r>
            <w:r w:rsidR="00607F18">
              <w:rPr>
                <w:noProof/>
                <w:webHidden/>
              </w:rPr>
            </w:r>
            <w:r w:rsidR="00607F18">
              <w:rPr>
                <w:noProof/>
                <w:webHidden/>
              </w:rPr>
              <w:fldChar w:fldCharType="separate"/>
            </w:r>
            <w:r w:rsidR="00607F18">
              <w:rPr>
                <w:noProof/>
                <w:webHidden/>
              </w:rPr>
              <w:t>2</w:t>
            </w:r>
            <w:r w:rsidR="00607F18">
              <w:rPr>
                <w:noProof/>
                <w:webHidden/>
              </w:rPr>
              <w:fldChar w:fldCharType="end"/>
            </w:r>
          </w:hyperlink>
        </w:p>
        <w:p w14:paraId="6F62FB51" w14:textId="6EDE405A" w:rsidR="00607F18" w:rsidRDefault="00000000">
          <w:pPr>
            <w:pStyle w:val="Verzeichnis2"/>
            <w:rPr>
              <w:rFonts w:cstheme="minorBidi"/>
              <w:noProof/>
              <w:kern w:val="2"/>
              <w14:ligatures w14:val="standardContextual"/>
            </w:rPr>
          </w:pPr>
          <w:hyperlink w:anchor="_Toc162964658" w:history="1">
            <w:r w:rsidR="00607F18" w:rsidRPr="00F07AA0">
              <w:rPr>
                <w:rStyle w:val="Hyperlink"/>
                <w:noProof/>
                <w:lang w:val="en-US"/>
              </w:rPr>
              <w:t>2.1.</w:t>
            </w:r>
            <w:r w:rsidR="00607F18">
              <w:rPr>
                <w:rFonts w:cstheme="minorBidi"/>
                <w:noProof/>
                <w:kern w:val="2"/>
                <w14:ligatures w14:val="standardContextual"/>
              </w:rPr>
              <w:tab/>
            </w:r>
            <w:r w:rsidR="00607F18" w:rsidRPr="00F07AA0">
              <w:rPr>
                <w:rStyle w:val="Hyperlink"/>
                <w:noProof/>
                <w:lang w:val="en-US"/>
              </w:rPr>
              <w:t>Second level numbered heading</w:t>
            </w:r>
            <w:r w:rsidR="00607F18">
              <w:rPr>
                <w:noProof/>
                <w:webHidden/>
              </w:rPr>
              <w:tab/>
            </w:r>
            <w:r w:rsidR="00607F18">
              <w:rPr>
                <w:noProof/>
                <w:webHidden/>
              </w:rPr>
              <w:fldChar w:fldCharType="begin"/>
            </w:r>
            <w:r w:rsidR="00607F18">
              <w:rPr>
                <w:noProof/>
                <w:webHidden/>
              </w:rPr>
              <w:instrText xml:space="preserve"> PAGEREF _Toc162964658 \h </w:instrText>
            </w:r>
            <w:r w:rsidR="00607F18">
              <w:rPr>
                <w:noProof/>
                <w:webHidden/>
              </w:rPr>
            </w:r>
            <w:r w:rsidR="00607F18">
              <w:rPr>
                <w:noProof/>
                <w:webHidden/>
              </w:rPr>
              <w:fldChar w:fldCharType="separate"/>
            </w:r>
            <w:r w:rsidR="00607F18">
              <w:rPr>
                <w:noProof/>
                <w:webHidden/>
              </w:rPr>
              <w:t>2</w:t>
            </w:r>
            <w:r w:rsidR="00607F18">
              <w:rPr>
                <w:noProof/>
                <w:webHidden/>
              </w:rPr>
              <w:fldChar w:fldCharType="end"/>
            </w:r>
          </w:hyperlink>
        </w:p>
        <w:p w14:paraId="43505699" w14:textId="52273149" w:rsidR="00607F18" w:rsidRDefault="00000000">
          <w:pPr>
            <w:pStyle w:val="Verzeichnis3"/>
            <w:rPr>
              <w:rFonts w:cstheme="minorBidi"/>
              <w:noProof/>
              <w:kern w:val="2"/>
              <w14:ligatures w14:val="standardContextual"/>
            </w:rPr>
          </w:pPr>
          <w:hyperlink w:anchor="_Toc162964659" w:history="1">
            <w:r w:rsidR="00607F18" w:rsidRPr="00F07AA0">
              <w:rPr>
                <w:rStyle w:val="Hyperlink"/>
                <w:noProof/>
                <w:lang w:val="en-US"/>
              </w:rPr>
              <w:t>2.1.1.</w:t>
            </w:r>
            <w:r w:rsidR="00607F18">
              <w:rPr>
                <w:rFonts w:cstheme="minorBidi"/>
                <w:noProof/>
                <w:kern w:val="2"/>
                <w14:ligatures w14:val="standardContextual"/>
              </w:rPr>
              <w:tab/>
            </w:r>
            <w:r w:rsidR="00607F18" w:rsidRPr="00F07AA0">
              <w:rPr>
                <w:rStyle w:val="Hyperlink"/>
                <w:noProof/>
                <w:lang w:val="en-US"/>
              </w:rPr>
              <w:t>Third level numbered heading</w:t>
            </w:r>
            <w:r w:rsidR="00607F18">
              <w:rPr>
                <w:noProof/>
                <w:webHidden/>
              </w:rPr>
              <w:tab/>
            </w:r>
            <w:r w:rsidR="00607F18">
              <w:rPr>
                <w:noProof/>
                <w:webHidden/>
              </w:rPr>
              <w:fldChar w:fldCharType="begin"/>
            </w:r>
            <w:r w:rsidR="00607F18">
              <w:rPr>
                <w:noProof/>
                <w:webHidden/>
              </w:rPr>
              <w:instrText xml:space="preserve"> PAGEREF _Toc162964659 \h </w:instrText>
            </w:r>
            <w:r w:rsidR="00607F18">
              <w:rPr>
                <w:noProof/>
                <w:webHidden/>
              </w:rPr>
            </w:r>
            <w:r w:rsidR="00607F18">
              <w:rPr>
                <w:noProof/>
                <w:webHidden/>
              </w:rPr>
              <w:fldChar w:fldCharType="separate"/>
            </w:r>
            <w:r w:rsidR="00607F18">
              <w:rPr>
                <w:noProof/>
                <w:webHidden/>
              </w:rPr>
              <w:t>2</w:t>
            </w:r>
            <w:r w:rsidR="00607F18">
              <w:rPr>
                <w:noProof/>
                <w:webHidden/>
              </w:rPr>
              <w:fldChar w:fldCharType="end"/>
            </w:r>
          </w:hyperlink>
        </w:p>
        <w:p w14:paraId="7C17154D" w14:textId="74A79835" w:rsidR="00607F18" w:rsidRDefault="00000000">
          <w:pPr>
            <w:pStyle w:val="Verzeichnis1"/>
            <w:tabs>
              <w:tab w:val="left" w:pos="567"/>
              <w:tab w:val="right" w:leader="dot" w:pos="9062"/>
            </w:tabs>
            <w:rPr>
              <w:rFonts w:cstheme="minorBidi"/>
              <w:noProof/>
              <w:kern w:val="2"/>
              <w14:ligatures w14:val="standardContextual"/>
            </w:rPr>
          </w:pPr>
          <w:hyperlink w:anchor="_Toc162964660" w:history="1">
            <w:r w:rsidR="00607F18" w:rsidRPr="00F07AA0">
              <w:rPr>
                <w:rStyle w:val="Hyperlink"/>
                <w:noProof/>
                <w:lang w:val="en-US"/>
              </w:rPr>
              <w:t>3.</w:t>
            </w:r>
            <w:r w:rsidR="00607F18">
              <w:rPr>
                <w:rFonts w:cstheme="minorBidi"/>
                <w:noProof/>
                <w:kern w:val="2"/>
                <w14:ligatures w14:val="standardContextual"/>
              </w:rPr>
              <w:tab/>
            </w:r>
            <w:r w:rsidR="00607F18" w:rsidRPr="00F07AA0">
              <w:rPr>
                <w:rStyle w:val="Hyperlink"/>
                <w:noProof/>
                <w:lang w:val="en-US"/>
              </w:rPr>
              <w:t>Research Questions / Hypotheses</w:t>
            </w:r>
            <w:r w:rsidR="00607F18">
              <w:rPr>
                <w:noProof/>
                <w:webHidden/>
              </w:rPr>
              <w:tab/>
            </w:r>
            <w:r w:rsidR="00607F18">
              <w:rPr>
                <w:noProof/>
                <w:webHidden/>
              </w:rPr>
              <w:fldChar w:fldCharType="begin"/>
            </w:r>
            <w:r w:rsidR="00607F18">
              <w:rPr>
                <w:noProof/>
                <w:webHidden/>
              </w:rPr>
              <w:instrText xml:space="preserve"> PAGEREF _Toc162964660 \h </w:instrText>
            </w:r>
            <w:r w:rsidR="00607F18">
              <w:rPr>
                <w:noProof/>
                <w:webHidden/>
              </w:rPr>
            </w:r>
            <w:r w:rsidR="00607F18">
              <w:rPr>
                <w:noProof/>
                <w:webHidden/>
              </w:rPr>
              <w:fldChar w:fldCharType="separate"/>
            </w:r>
            <w:r w:rsidR="00607F18">
              <w:rPr>
                <w:noProof/>
                <w:webHidden/>
              </w:rPr>
              <w:t>3</w:t>
            </w:r>
            <w:r w:rsidR="00607F18">
              <w:rPr>
                <w:noProof/>
                <w:webHidden/>
              </w:rPr>
              <w:fldChar w:fldCharType="end"/>
            </w:r>
          </w:hyperlink>
        </w:p>
        <w:p w14:paraId="1C99367E" w14:textId="0B267FEA" w:rsidR="00607F18" w:rsidRDefault="00000000">
          <w:pPr>
            <w:pStyle w:val="Verzeichnis1"/>
            <w:tabs>
              <w:tab w:val="left" w:pos="567"/>
              <w:tab w:val="right" w:leader="dot" w:pos="9062"/>
            </w:tabs>
            <w:rPr>
              <w:rFonts w:cstheme="minorBidi"/>
              <w:noProof/>
              <w:kern w:val="2"/>
              <w14:ligatures w14:val="standardContextual"/>
            </w:rPr>
          </w:pPr>
          <w:hyperlink w:anchor="_Toc162964661" w:history="1">
            <w:r w:rsidR="00607F18" w:rsidRPr="00F07AA0">
              <w:rPr>
                <w:rStyle w:val="Hyperlink"/>
                <w:noProof/>
                <w:lang w:val="en-US"/>
              </w:rPr>
              <w:t>4.</w:t>
            </w:r>
            <w:r w:rsidR="00607F18">
              <w:rPr>
                <w:rFonts w:cstheme="minorBidi"/>
                <w:noProof/>
                <w:kern w:val="2"/>
                <w14:ligatures w14:val="standardContextual"/>
              </w:rPr>
              <w:tab/>
            </w:r>
            <w:r w:rsidR="00607F18" w:rsidRPr="00F07AA0">
              <w:rPr>
                <w:rStyle w:val="Hyperlink"/>
                <w:noProof/>
                <w:lang w:val="en-US"/>
              </w:rPr>
              <w:t>Materials &amp; Methods</w:t>
            </w:r>
            <w:r w:rsidR="00607F18">
              <w:rPr>
                <w:noProof/>
                <w:webHidden/>
              </w:rPr>
              <w:tab/>
            </w:r>
            <w:r w:rsidR="00607F18">
              <w:rPr>
                <w:noProof/>
                <w:webHidden/>
              </w:rPr>
              <w:fldChar w:fldCharType="begin"/>
            </w:r>
            <w:r w:rsidR="00607F18">
              <w:rPr>
                <w:noProof/>
                <w:webHidden/>
              </w:rPr>
              <w:instrText xml:space="preserve"> PAGEREF _Toc162964661 \h </w:instrText>
            </w:r>
            <w:r w:rsidR="00607F18">
              <w:rPr>
                <w:noProof/>
                <w:webHidden/>
              </w:rPr>
            </w:r>
            <w:r w:rsidR="00607F18">
              <w:rPr>
                <w:noProof/>
                <w:webHidden/>
              </w:rPr>
              <w:fldChar w:fldCharType="separate"/>
            </w:r>
            <w:r w:rsidR="00607F18">
              <w:rPr>
                <w:noProof/>
                <w:webHidden/>
              </w:rPr>
              <w:t>4</w:t>
            </w:r>
            <w:r w:rsidR="00607F18">
              <w:rPr>
                <w:noProof/>
                <w:webHidden/>
              </w:rPr>
              <w:fldChar w:fldCharType="end"/>
            </w:r>
          </w:hyperlink>
        </w:p>
        <w:p w14:paraId="3CCC3BA4" w14:textId="67080EC3" w:rsidR="00607F18" w:rsidRDefault="00000000">
          <w:pPr>
            <w:pStyle w:val="Verzeichnis2"/>
            <w:rPr>
              <w:rFonts w:cstheme="minorBidi"/>
              <w:noProof/>
              <w:kern w:val="2"/>
              <w14:ligatures w14:val="standardContextual"/>
            </w:rPr>
          </w:pPr>
          <w:hyperlink w:anchor="_Toc162964662" w:history="1">
            <w:r w:rsidR="00607F18" w:rsidRPr="00F07AA0">
              <w:rPr>
                <w:rStyle w:val="Hyperlink"/>
                <w:noProof/>
                <w:lang w:val="en-US"/>
              </w:rPr>
              <w:t>4.1.</w:t>
            </w:r>
            <w:r w:rsidR="00607F18">
              <w:rPr>
                <w:rFonts w:cstheme="minorBidi"/>
                <w:noProof/>
                <w:kern w:val="2"/>
                <w14:ligatures w14:val="standardContextual"/>
              </w:rPr>
              <w:tab/>
            </w:r>
            <w:r w:rsidR="00607F18" w:rsidRPr="00F07AA0">
              <w:rPr>
                <w:rStyle w:val="Hyperlink"/>
                <w:noProof/>
                <w:lang w:val="en-US"/>
              </w:rPr>
              <w:t>Second level numbered heading</w:t>
            </w:r>
            <w:r w:rsidR="00607F18">
              <w:rPr>
                <w:noProof/>
                <w:webHidden/>
              </w:rPr>
              <w:tab/>
            </w:r>
            <w:r w:rsidR="00607F18">
              <w:rPr>
                <w:noProof/>
                <w:webHidden/>
              </w:rPr>
              <w:fldChar w:fldCharType="begin"/>
            </w:r>
            <w:r w:rsidR="00607F18">
              <w:rPr>
                <w:noProof/>
                <w:webHidden/>
              </w:rPr>
              <w:instrText xml:space="preserve"> PAGEREF _Toc162964662 \h </w:instrText>
            </w:r>
            <w:r w:rsidR="00607F18">
              <w:rPr>
                <w:noProof/>
                <w:webHidden/>
              </w:rPr>
            </w:r>
            <w:r w:rsidR="00607F18">
              <w:rPr>
                <w:noProof/>
                <w:webHidden/>
              </w:rPr>
              <w:fldChar w:fldCharType="separate"/>
            </w:r>
            <w:r w:rsidR="00607F18">
              <w:rPr>
                <w:noProof/>
                <w:webHidden/>
              </w:rPr>
              <w:t>4</w:t>
            </w:r>
            <w:r w:rsidR="00607F18">
              <w:rPr>
                <w:noProof/>
                <w:webHidden/>
              </w:rPr>
              <w:fldChar w:fldCharType="end"/>
            </w:r>
          </w:hyperlink>
        </w:p>
        <w:p w14:paraId="0218E171" w14:textId="0AAA9149" w:rsidR="00607F18" w:rsidRDefault="00000000">
          <w:pPr>
            <w:pStyle w:val="Verzeichnis3"/>
            <w:rPr>
              <w:rFonts w:cstheme="minorBidi"/>
              <w:noProof/>
              <w:kern w:val="2"/>
              <w14:ligatures w14:val="standardContextual"/>
            </w:rPr>
          </w:pPr>
          <w:hyperlink w:anchor="_Toc162964663" w:history="1">
            <w:r w:rsidR="00607F18" w:rsidRPr="00F07AA0">
              <w:rPr>
                <w:rStyle w:val="Hyperlink"/>
                <w:noProof/>
                <w:lang w:val="en-US"/>
              </w:rPr>
              <w:t>4.1.1.</w:t>
            </w:r>
            <w:r w:rsidR="00607F18">
              <w:rPr>
                <w:rFonts w:cstheme="minorBidi"/>
                <w:noProof/>
                <w:kern w:val="2"/>
                <w14:ligatures w14:val="standardContextual"/>
              </w:rPr>
              <w:tab/>
            </w:r>
            <w:r w:rsidR="00607F18" w:rsidRPr="00F07AA0">
              <w:rPr>
                <w:rStyle w:val="Hyperlink"/>
                <w:noProof/>
                <w:lang w:val="en-US"/>
              </w:rPr>
              <w:t>Third level numbers heading</w:t>
            </w:r>
            <w:r w:rsidR="00607F18">
              <w:rPr>
                <w:noProof/>
                <w:webHidden/>
              </w:rPr>
              <w:tab/>
            </w:r>
            <w:r w:rsidR="00607F18">
              <w:rPr>
                <w:noProof/>
                <w:webHidden/>
              </w:rPr>
              <w:fldChar w:fldCharType="begin"/>
            </w:r>
            <w:r w:rsidR="00607F18">
              <w:rPr>
                <w:noProof/>
                <w:webHidden/>
              </w:rPr>
              <w:instrText xml:space="preserve"> PAGEREF _Toc162964663 \h </w:instrText>
            </w:r>
            <w:r w:rsidR="00607F18">
              <w:rPr>
                <w:noProof/>
                <w:webHidden/>
              </w:rPr>
            </w:r>
            <w:r w:rsidR="00607F18">
              <w:rPr>
                <w:noProof/>
                <w:webHidden/>
              </w:rPr>
              <w:fldChar w:fldCharType="separate"/>
            </w:r>
            <w:r w:rsidR="00607F18">
              <w:rPr>
                <w:noProof/>
                <w:webHidden/>
              </w:rPr>
              <w:t>4</w:t>
            </w:r>
            <w:r w:rsidR="00607F18">
              <w:rPr>
                <w:noProof/>
                <w:webHidden/>
              </w:rPr>
              <w:fldChar w:fldCharType="end"/>
            </w:r>
          </w:hyperlink>
        </w:p>
        <w:p w14:paraId="0F8D5DE2" w14:textId="4DBAEF16" w:rsidR="00607F18" w:rsidRDefault="00000000">
          <w:pPr>
            <w:pStyle w:val="Verzeichnis1"/>
            <w:tabs>
              <w:tab w:val="left" w:pos="567"/>
              <w:tab w:val="right" w:leader="dot" w:pos="9062"/>
            </w:tabs>
            <w:rPr>
              <w:rFonts w:cstheme="minorBidi"/>
              <w:noProof/>
              <w:kern w:val="2"/>
              <w14:ligatures w14:val="standardContextual"/>
            </w:rPr>
          </w:pPr>
          <w:hyperlink w:anchor="_Toc162964664" w:history="1">
            <w:r w:rsidR="00607F18" w:rsidRPr="00F07AA0">
              <w:rPr>
                <w:rStyle w:val="Hyperlink"/>
                <w:noProof/>
                <w:lang w:val="en-US"/>
              </w:rPr>
              <w:t>5.</w:t>
            </w:r>
            <w:r w:rsidR="00607F18">
              <w:rPr>
                <w:rFonts w:cstheme="minorBidi"/>
                <w:noProof/>
                <w:kern w:val="2"/>
                <w14:ligatures w14:val="standardContextual"/>
              </w:rPr>
              <w:tab/>
            </w:r>
            <w:r w:rsidR="00607F18" w:rsidRPr="00F07AA0">
              <w:rPr>
                <w:rStyle w:val="Hyperlink"/>
                <w:noProof/>
                <w:lang w:val="en-US"/>
              </w:rPr>
              <w:t>Results</w:t>
            </w:r>
            <w:r w:rsidR="00607F18">
              <w:rPr>
                <w:noProof/>
                <w:webHidden/>
              </w:rPr>
              <w:tab/>
            </w:r>
            <w:r w:rsidR="00607F18">
              <w:rPr>
                <w:noProof/>
                <w:webHidden/>
              </w:rPr>
              <w:fldChar w:fldCharType="begin"/>
            </w:r>
            <w:r w:rsidR="00607F18">
              <w:rPr>
                <w:noProof/>
                <w:webHidden/>
              </w:rPr>
              <w:instrText xml:space="preserve"> PAGEREF _Toc162964664 \h </w:instrText>
            </w:r>
            <w:r w:rsidR="00607F18">
              <w:rPr>
                <w:noProof/>
                <w:webHidden/>
              </w:rPr>
            </w:r>
            <w:r w:rsidR="00607F18">
              <w:rPr>
                <w:noProof/>
                <w:webHidden/>
              </w:rPr>
              <w:fldChar w:fldCharType="separate"/>
            </w:r>
            <w:r w:rsidR="00607F18">
              <w:rPr>
                <w:noProof/>
                <w:webHidden/>
              </w:rPr>
              <w:t>5</w:t>
            </w:r>
            <w:r w:rsidR="00607F18">
              <w:rPr>
                <w:noProof/>
                <w:webHidden/>
              </w:rPr>
              <w:fldChar w:fldCharType="end"/>
            </w:r>
          </w:hyperlink>
        </w:p>
        <w:p w14:paraId="3D575290" w14:textId="4F2DE4F5" w:rsidR="00607F18" w:rsidRDefault="00000000">
          <w:pPr>
            <w:pStyle w:val="Verzeichnis2"/>
            <w:rPr>
              <w:rFonts w:cstheme="minorBidi"/>
              <w:noProof/>
              <w:kern w:val="2"/>
              <w14:ligatures w14:val="standardContextual"/>
            </w:rPr>
          </w:pPr>
          <w:hyperlink w:anchor="_Toc162964665" w:history="1">
            <w:r w:rsidR="00607F18" w:rsidRPr="00F07AA0">
              <w:rPr>
                <w:rStyle w:val="Hyperlink"/>
                <w:noProof/>
                <w:lang w:val="en-US"/>
              </w:rPr>
              <w:t>5.1.</w:t>
            </w:r>
            <w:r w:rsidR="00607F18">
              <w:rPr>
                <w:rFonts w:cstheme="minorBidi"/>
                <w:noProof/>
                <w:kern w:val="2"/>
                <w14:ligatures w14:val="standardContextual"/>
              </w:rPr>
              <w:tab/>
            </w:r>
            <w:r w:rsidR="00607F18" w:rsidRPr="00F07AA0">
              <w:rPr>
                <w:rStyle w:val="Hyperlink"/>
                <w:noProof/>
                <w:lang w:val="en-US"/>
              </w:rPr>
              <w:t>Second level numbered heading</w:t>
            </w:r>
            <w:r w:rsidR="00607F18">
              <w:rPr>
                <w:noProof/>
                <w:webHidden/>
              </w:rPr>
              <w:tab/>
            </w:r>
            <w:r w:rsidR="00607F18">
              <w:rPr>
                <w:noProof/>
                <w:webHidden/>
              </w:rPr>
              <w:fldChar w:fldCharType="begin"/>
            </w:r>
            <w:r w:rsidR="00607F18">
              <w:rPr>
                <w:noProof/>
                <w:webHidden/>
              </w:rPr>
              <w:instrText xml:space="preserve"> PAGEREF _Toc162964665 \h </w:instrText>
            </w:r>
            <w:r w:rsidR="00607F18">
              <w:rPr>
                <w:noProof/>
                <w:webHidden/>
              </w:rPr>
            </w:r>
            <w:r w:rsidR="00607F18">
              <w:rPr>
                <w:noProof/>
                <w:webHidden/>
              </w:rPr>
              <w:fldChar w:fldCharType="separate"/>
            </w:r>
            <w:r w:rsidR="00607F18">
              <w:rPr>
                <w:noProof/>
                <w:webHidden/>
              </w:rPr>
              <w:t>5</w:t>
            </w:r>
            <w:r w:rsidR="00607F18">
              <w:rPr>
                <w:noProof/>
                <w:webHidden/>
              </w:rPr>
              <w:fldChar w:fldCharType="end"/>
            </w:r>
          </w:hyperlink>
        </w:p>
        <w:p w14:paraId="5A073647" w14:textId="767CACA3" w:rsidR="00607F18" w:rsidRDefault="00000000">
          <w:pPr>
            <w:pStyle w:val="Verzeichnis3"/>
            <w:rPr>
              <w:rFonts w:cstheme="minorBidi"/>
              <w:noProof/>
              <w:kern w:val="2"/>
              <w14:ligatures w14:val="standardContextual"/>
            </w:rPr>
          </w:pPr>
          <w:hyperlink w:anchor="_Toc162964666" w:history="1">
            <w:r w:rsidR="00607F18" w:rsidRPr="00F07AA0">
              <w:rPr>
                <w:rStyle w:val="Hyperlink"/>
                <w:noProof/>
                <w:lang w:val="en-US"/>
              </w:rPr>
              <w:t>5.1.1.</w:t>
            </w:r>
            <w:r w:rsidR="00607F18">
              <w:rPr>
                <w:rFonts w:cstheme="minorBidi"/>
                <w:noProof/>
                <w:kern w:val="2"/>
                <w14:ligatures w14:val="standardContextual"/>
              </w:rPr>
              <w:tab/>
            </w:r>
            <w:r w:rsidR="00607F18" w:rsidRPr="00F07AA0">
              <w:rPr>
                <w:rStyle w:val="Hyperlink"/>
                <w:noProof/>
                <w:lang w:val="en-US"/>
              </w:rPr>
              <w:t>Third level numbered heading</w:t>
            </w:r>
            <w:r w:rsidR="00607F18">
              <w:rPr>
                <w:noProof/>
                <w:webHidden/>
              </w:rPr>
              <w:tab/>
            </w:r>
            <w:r w:rsidR="00607F18">
              <w:rPr>
                <w:noProof/>
                <w:webHidden/>
              </w:rPr>
              <w:fldChar w:fldCharType="begin"/>
            </w:r>
            <w:r w:rsidR="00607F18">
              <w:rPr>
                <w:noProof/>
                <w:webHidden/>
              </w:rPr>
              <w:instrText xml:space="preserve"> PAGEREF _Toc162964666 \h </w:instrText>
            </w:r>
            <w:r w:rsidR="00607F18">
              <w:rPr>
                <w:noProof/>
                <w:webHidden/>
              </w:rPr>
            </w:r>
            <w:r w:rsidR="00607F18">
              <w:rPr>
                <w:noProof/>
                <w:webHidden/>
              </w:rPr>
              <w:fldChar w:fldCharType="separate"/>
            </w:r>
            <w:r w:rsidR="00607F18">
              <w:rPr>
                <w:noProof/>
                <w:webHidden/>
              </w:rPr>
              <w:t>5</w:t>
            </w:r>
            <w:r w:rsidR="00607F18">
              <w:rPr>
                <w:noProof/>
                <w:webHidden/>
              </w:rPr>
              <w:fldChar w:fldCharType="end"/>
            </w:r>
          </w:hyperlink>
        </w:p>
        <w:p w14:paraId="61BA2512" w14:textId="1C4EDDBE" w:rsidR="00607F18" w:rsidRDefault="00000000">
          <w:pPr>
            <w:pStyle w:val="Verzeichnis1"/>
            <w:tabs>
              <w:tab w:val="left" w:pos="567"/>
              <w:tab w:val="right" w:leader="dot" w:pos="9062"/>
            </w:tabs>
            <w:rPr>
              <w:rFonts w:cstheme="minorBidi"/>
              <w:noProof/>
              <w:kern w:val="2"/>
              <w14:ligatures w14:val="standardContextual"/>
            </w:rPr>
          </w:pPr>
          <w:hyperlink w:anchor="_Toc162964667" w:history="1">
            <w:r w:rsidR="00607F18" w:rsidRPr="00F07AA0">
              <w:rPr>
                <w:rStyle w:val="Hyperlink"/>
                <w:noProof/>
                <w:lang w:val="en-US"/>
              </w:rPr>
              <w:t>6.</w:t>
            </w:r>
            <w:r w:rsidR="00607F18">
              <w:rPr>
                <w:rFonts w:cstheme="minorBidi"/>
                <w:noProof/>
                <w:kern w:val="2"/>
                <w14:ligatures w14:val="standardContextual"/>
              </w:rPr>
              <w:tab/>
            </w:r>
            <w:r w:rsidR="00607F18" w:rsidRPr="00F07AA0">
              <w:rPr>
                <w:rStyle w:val="Hyperlink"/>
                <w:noProof/>
                <w:lang w:val="en-US"/>
              </w:rPr>
              <w:t>Discussion</w:t>
            </w:r>
            <w:r w:rsidR="00607F18">
              <w:rPr>
                <w:noProof/>
                <w:webHidden/>
              </w:rPr>
              <w:tab/>
            </w:r>
            <w:r w:rsidR="00607F18">
              <w:rPr>
                <w:noProof/>
                <w:webHidden/>
              </w:rPr>
              <w:fldChar w:fldCharType="begin"/>
            </w:r>
            <w:r w:rsidR="00607F18">
              <w:rPr>
                <w:noProof/>
                <w:webHidden/>
              </w:rPr>
              <w:instrText xml:space="preserve"> PAGEREF _Toc162964667 \h </w:instrText>
            </w:r>
            <w:r w:rsidR="00607F18">
              <w:rPr>
                <w:noProof/>
                <w:webHidden/>
              </w:rPr>
            </w:r>
            <w:r w:rsidR="00607F18">
              <w:rPr>
                <w:noProof/>
                <w:webHidden/>
              </w:rPr>
              <w:fldChar w:fldCharType="separate"/>
            </w:r>
            <w:r w:rsidR="00607F18">
              <w:rPr>
                <w:noProof/>
                <w:webHidden/>
              </w:rPr>
              <w:t>7</w:t>
            </w:r>
            <w:r w:rsidR="00607F18">
              <w:rPr>
                <w:noProof/>
                <w:webHidden/>
              </w:rPr>
              <w:fldChar w:fldCharType="end"/>
            </w:r>
          </w:hyperlink>
        </w:p>
        <w:p w14:paraId="3D2D173B" w14:textId="42D00D31" w:rsidR="00607F18" w:rsidRDefault="00000000">
          <w:pPr>
            <w:pStyle w:val="Verzeichnis2"/>
            <w:rPr>
              <w:rFonts w:cstheme="minorBidi"/>
              <w:noProof/>
              <w:kern w:val="2"/>
              <w14:ligatures w14:val="standardContextual"/>
            </w:rPr>
          </w:pPr>
          <w:hyperlink w:anchor="_Toc162964668" w:history="1">
            <w:r w:rsidR="00607F18" w:rsidRPr="00F07AA0">
              <w:rPr>
                <w:rStyle w:val="Hyperlink"/>
                <w:noProof/>
                <w:lang w:val="en-US"/>
              </w:rPr>
              <w:t>6.1.</w:t>
            </w:r>
            <w:r w:rsidR="00607F18">
              <w:rPr>
                <w:rFonts w:cstheme="minorBidi"/>
                <w:noProof/>
                <w:kern w:val="2"/>
                <w14:ligatures w14:val="standardContextual"/>
              </w:rPr>
              <w:tab/>
            </w:r>
            <w:r w:rsidR="00607F18" w:rsidRPr="00F07AA0">
              <w:rPr>
                <w:rStyle w:val="Hyperlink"/>
                <w:noProof/>
                <w:lang w:val="en-US"/>
              </w:rPr>
              <w:t>Second level numbered heading (RQ1 / H1)</w:t>
            </w:r>
            <w:r w:rsidR="00607F18">
              <w:rPr>
                <w:noProof/>
                <w:webHidden/>
              </w:rPr>
              <w:tab/>
            </w:r>
            <w:r w:rsidR="00607F18">
              <w:rPr>
                <w:noProof/>
                <w:webHidden/>
              </w:rPr>
              <w:fldChar w:fldCharType="begin"/>
            </w:r>
            <w:r w:rsidR="00607F18">
              <w:rPr>
                <w:noProof/>
                <w:webHidden/>
              </w:rPr>
              <w:instrText xml:space="preserve"> PAGEREF _Toc162964668 \h </w:instrText>
            </w:r>
            <w:r w:rsidR="00607F18">
              <w:rPr>
                <w:noProof/>
                <w:webHidden/>
              </w:rPr>
            </w:r>
            <w:r w:rsidR="00607F18">
              <w:rPr>
                <w:noProof/>
                <w:webHidden/>
              </w:rPr>
              <w:fldChar w:fldCharType="separate"/>
            </w:r>
            <w:r w:rsidR="00607F18">
              <w:rPr>
                <w:noProof/>
                <w:webHidden/>
              </w:rPr>
              <w:t>7</w:t>
            </w:r>
            <w:r w:rsidR="00607F18">
              <w:rPr>
                <w:noProof/>
                <w:webHidden/>
              </w:rPr>
              <w:fldChar w:fldCharType="end"/>
            </w:r>
          </w:hyperlink>
        </w:p>
        <w:p w14:paraId="05E0F74C" w14:textId="56401A89" w:rsidR="00607F18" w:rsidRDefault="00000000">
          <w:pPr>
            <w:pStyle w:val="Verzeichnis3"/>
            <w:rPr>
              <w:rFonts w:cstheme="minorBidi"/>
              <w:noProof/>
              <w:kern w:val="2"/>
              <w14:ligatures w14:val="standardContextual"/>
            </w:rPr>
          </w:pPr>
          <w:hyperlink w:anchor="_Toc162964669" w:history="1">
            <w:r w:rsidR="00607F18" w:rsidRPr="00F07AA0">
              <w:rPr>
                <w:rStyle w:val="Hyperlink"/>
                <w:noProof/>
                <w:lang w:val="en-US"/>
              </w:rPr>
              <w:t>6.1.1.</w:t>
            </w:r>
            <w:r w:rsidR="00607F18">
              <w:rPr>
                <w:rFonts w:cstheme="minorBidi"/>
                <w:noProof/>
                <w:kern w:val="2"/>
                <w14:ligatures w14:val="standardContextual"/>
              </w:rPr>
              <w:tab/>
            </w:r>
            <w:r w:rsidR="00607F18" w:rsidRPr="00F07AA0">
              <w:rPr>
                <w:rStyle w:val="Hyperlink"/>
                <w:noProof/>
                <w:lang w:val="en-US"/>
              </w:rPr>
              <w:t>Third level numbered heading</w:t>
            </w:r>
            <w:r w:rsidR="00607F18">
              <w:rPr>
                <w:noProof/>
                <w:webHidden/>
              </w:rPr>
              <w:tab/>
            </w:r>
            <w:r w:rsidR="00607F18">
              <w:rPr>
                <w:noProof/>
                <w:webHidden/>
              </w:rPr>
              <w:fldChar w:fldCharType="begin"/>
            </w:r>
            <w:r w:rsidR="00607F18">
              <w:rPr>
                <w:noProof/>
                <w:webHidden/>
              </w:rPr>
              <w:instrText xml:space="preserve"> PAGEREF _Toc162964669 \h </w:instrText>
            </w:r>
            <w:r w:rsidR="00607F18">
              <w:rPr>
                <w:noProof/>
                <w:webHidden/>
              </w:rPr>
            </w:r>
            <w:r w:rsidR="00607F18">
              <w:rPr>
                <w:noProof/>
                <w:webHidden/>
              </w:rPr>
              <w:fldChar w:fldCharType="separate"/>
            </w:r>
            <w:r w:rsidR="00607F18">
              <w:rPr>
                <w:noProof/>
                <w:webHidden/>
              </w:rPr>
              <w:t>7</w:t>
            </w:r>
            <w:r w:rsidR="00607F18">
              <w:rPr>
                <w:noProof/>
                <w:webHidden/>
              </w:rPr>
              <w:fldChar w:fldCharType="end"/>
            </w:r>
          </w:hyperlink>
        </w:p>
        <w:p w14:paraId="227BCF51" w14:textId="649753EC" w:rsidR="00607F18" w:rsidRDefault="00000000">
          <w:pPr>
            <w:pStyle w:val="Verzeichnis2"/>
            <w:rPr>
              <w:rFonts w:cstheme="minorBidi"/>
              <w:noProof/>
              <w:kern w:val="2"/>
              <w14:ligatures w14:val="standardContextual"/>
            </w:rPr>
          </w:pPr>
          <w:hyperlink w:anchor="_Toc162964670" w:history="1">
            <w:r w:rsidR="00607F18" w:rsidRPr="00F07AA0">
              <w:rPr>
                <w:rStyle w:val="Hyperlink"/>
                <w:noProof/>
                <w:lang w:val="en-US"/>
              </w:rPr>
              <w:t>6.2.</w:t>
            </w:r>
            <w:r w:rsidR="00607F18">
              <w:rPr>
                <w:rFonts w:cstheme="minorBidi"/>
                <w:noProof/>
                <w:kern w:val="2"/>
                <w14:ligatures w14:val="standardContextual"/>
              </w:rPr>
              <w:tab/>
            </w:r>
            <w:r w:rsidR="00607F18" w:rsidRPr="00F07AA0">
              <w:rPr>
                <w:rStyle w:val="Hyperlink"/>
                <w:noProof/>
                <w:lang w:val="en-US"/>
              </w:rPr>
              <w:t>Second level numbered heading (RQ2 / H2)</w:t>
            </w:r>
            <w:r w:rsidR="00607F18">
              <w:rPr>
                <w:noProof/>
                <w:webHidden/>
              </w:rPr>
              <w:tab/>
            </w:r>
            <w:r w:rsidR="00607F18">
              <w:rPr>
                <w:noProof/>
                <w:webHidden/>
              </w:rPr>
              <w:fldChar w:fldCharType="begin"/>
            </w:r>
            <w:r w:rsidR="00607F18">
              <w:rPr>
                <w:noProof/>
                <w:webHidden/>
              </w:rPr>
              <w:instrText xml:space="preserve"> PAGEREF _Toc162964670 \h </w:instrText>
            </w:r>
            <w:r w:rsidR="00607F18">
              <w:rPr>
                <w:noProof/>
                <w:webHidden/>
              </w:rPr>
            </w:r>
            <w:r w:rsidR="00607F18">
              <w:rPr>
                <w:noProof/>
                <w:webHidden/>
              </w:rPr>
              <w:fldChar w:fldCharType="separate"/>
            </w:r>
            <w:r w:rsidR="00607F18">
              <w:rPr>
                <w:noProof/>
                <w:webHidden/>
              </w:rPr>
              <w:t>8</w:t>
            </w:r>
            <w:r w:rsidR="00607F18">
              <w:rPr>
                <w:noProof/>
                <w:webHidden/>
              </w:rPr>
              <w:fldChar w:fldCharType="end"/>
            </w:r>
          </w:hyperlink>
        </w:p>
        <w:p w14:paraId="02CD0C74" w14:textId="2DFA3381" w:rsidR="00607F18" w:rsidRDefault="00000000">
          <w:pPr>
            <w:pStyle w:val="Verzeichnis3"/>
            <w:rPr>
              <w:rFonts w:cstheme="minorBidi"/>
              <w:noProof/>
              <w:kern w:val="2"/>
              <w14:ligatures w14:val="standardContextual"/>
            </w:rPr>
          </w:pPr>
          <w:hyperlink w:anchor="_Toc162964671" w:history="1">
            <w:r w:rsidR="00607F18" w:rsidRPr="00F07AA0">
              <w:rPr>
                <w:rStyle w:val="Hyperlink"/>
                <w:noProof/>
                <w:lang w:val="en-US"/>
              </w:rPr>
              <w:t>6.2.1.</w:t>
            </w:r>
            <w:r w:rsidR="00607F18">
              <w:rPr>
                <w:rFonts w:cstheme="minorBidi"/>
                <w:noProof/>
                <w:kern w:val="2"/>
                <w14:ligatures w14:val="standardContextual"/>
              </w:rPr>
              <w:tab/>
            </w:r>
            <w:r w:rsidR="00607F18" w:rsidRPr="00F07AA0">
              <w:rPr>
                <w:rStyle w:val="Hyperlink"/>
                <w:noProof/>
                <w:lang w:val="en-US"/>
              </w:rPr>
              <w:t>Third level numbered heading</w:t>
            </w:r>
            <w:r w:rsidR="00607F18">
              <w:rPr>
                <w:noProof/>
                <w:webHidden/>
              </w:rPr>
              <w:tab/>
            </w:r>
            <w:r w:rsidR="00607F18">
              <w:rPr>
                <w:noProof/>
                <w:webHidden/>
              </w:rPr>
              <w:fldChar w:fldCharType="begin"/>
            </w:r>
            <w:r w:rsidR="00607F18">
              <w:rPr>
                <w:noProof/>
                <w:webHidden/>
              </w:rPr>
              <w:instrText xml:space="preserve"> PAGEREF _Toc162964671 \h </w:instrText>
            </w:r>
            <w:r w:rsidR="00607F18">
              <w:rPr>
                <w:noProof/>
                <w:webHidden/>
              </w:rPr>
            </w:r>
            <w:r w:rsidR="00607F18">
              <w:rPr>
                <w:noProof/>
                <w:webHidden/>
              </w:rPr>
              <w:fldChar w:fldCharType="separate"/>
            </w:r>
            <w:r w:rsidR="00607F18">
              <w:rPr>
                <w:noProof/>
                <w:webHidden/>
              </w:rPr>
              <w:t>8</w:t>
            </w:r>
            <w:r w:rsidR="00607F18">
              <w:rPr>
                <w:noProof/>
                <w:webHidden/>
              </w:rPr>
              <w:fldChar w:fldCharType="end"/>
            </w:r>
          </w:hyperlink>
        </w:p>
        <w:p w14:paraId="0F637032" w14:textId="203DC52A" w:rsidR="00607F18" w:rsidRDefault="00000000">
          <w:pPr>
            <w:pStyle w:val="Verzeichnis1"/>
            <w:tabs>
              <w:tab w:val="left" w:pos="567"/>
              <w:tab w:val="right" w:leader="dot" w:pos="9062"/>
            </w:tabs>
            <w:rPr>
              <w:rFonts w:cstheme="minorBidi"/>
              <w:noProof/>
              <w:kern w:val="2"/>
              <w14:ligatures w14:val="standardContextual"/>
            </w:rPr>
          </w:pPr>
          <w:hyperlink w:anchor="_Toc162964672" w:history="1">
            <w:r w:rsidR="00607F18" w:rsidRPr="00F07AA0">
              <w:rPr>
                <w:rStyle w:val="Hyperlink"/>
                <w:noProof/>
                <w:lang w:val="en-US"/>
              </w:rPr>
              <w:t>7.</w:t>
            </w:r>
            <w:r w:rsidR="00607F18">
              <w:rPr>
                <w:rFonts w:cstheme="minorBidi"/>
                <w:noProof/>
                <w:kern w:val="2"/>
                <w14:ligatures w14:val="standardContextual"/>
              </w:rPr>
              <w:tab/>
            </w:r>
            <w:r w:rsidR="00607F18" w:rsidRPr="00F07AA0">
              <w:rPr>
                <w:rStyle w:val="Hyperlink"/>
                <w:noProof/>
                <w:lang w:val="en-US"/>
              </w:rPr>
              <w:t>Conclusions &amp; Outlook</w:t>
            </w:r>
            <w:r w:rsidR="00607F18">
              <w:rPr>
                <w:noProof/>
                <w:webHidden/>
              </w:rPr>
              <w:tab/>
            </w:r>
            <w:r w:rsidR="00607F18">
              <w:rPr>
                <w:noProof/>
                <w:webHidden/>
              </w:rPr>
              <w:fldChar w:fldCharType="begin"/>
            </w:r>
            <w:r w:rsidR="00607F18">
              <w:rPr>
                <w:noProof/>
                <w:webHidden/>
              </w:rPr>
              <w:instrText xml:space="preserve"> PAGEREF _Toc162964672 \h </w:instrText>
            </w:r>
            <w:r w:rsidR="00607F18">
              <w:rPr>
                <w:noProof/>
                <w:webHidden/>
              </w:rPr>
            </w:r>
            <w:r w:rsidR="00607F18">
              <w:rPr>
                <w:noProof/>
                <w:webHidden/>
              </w:rPr>
              <w:fldChar w:fldCharType="separate"/>
            </w:r>
            <w:r w:rsidR="00607F18">
              <w:rPr>
                <w:noProof/>
                <w:webHidden/>
              </w:rPr>
              <w:t>9</w:t>
            </w:r>
            <w:r w:rsidR="00607F18">
              <w:rPr>
                <w:noProof/>
                <w:webHidden/>
              </w:rPr>
              <w:fldChar w:fldCharType="end"/>
            </w:r>
          </w:hyperlink>
        </w:p>
        <w:p w14:paraId="74D3EE87" w14:textId="5736C05B" w:rsidR="00607F18" w:rsidRDefault="00000000">
          <w:pPr>
            <w:pStyle w:val="Verzeichnis1"/>
            <w:tabs>
              <w:tab w:val="left" w:pos="567"/>
              <w:tab w:val="right" w:leader="dot" w:pos="9062"/>
            </w:tabs>
            <w:rPr>
              <w:rFonts w:cstheme="minorBidi"/>
              <w:noProof/>
              <w:kern w:val="2"/>
              <w14:ligatures w14:val="standardContextual"/>
            </w:rPr>
          </w:pPr>
          <w:hyperlink w:anchor="_Toc162964673" w:history="1">
            <w:r w:rsidR="00607F18" w:rsidRPr="00F07AA0">
              <w:rPr>
                <w:rStyle w:val="Hyperlink"/>
                <w:noProof/>
                <w:lang w:val="en-US"/>
              </w:rPr>
              <w:t>8.</w:t>
            </w:r>
            <w:r w:rsidR="00607F18">
              <w:rPr>
                <w:rFonts w:cstheme="minorBidi"/>
                <w:noProof/>
                <w:kern w:val="2"/>
                <w14:ligatures w14:val="standardContextual"/>
              </w:rPr>
              <w:tab/>
            </w:r>
            <w:r w:rsidR="00607F18" w:rsidRPr="00F07AA0">
              <w:rPr>
                <w:rStyle w:val="Hyperlink"/>
                <w:noProof/>
                <w:lang w:val="en-US"/>
              </w:rPr>
              <w:t>Ten Theses</w:t>
            </w:r>
            <w:r w:rsidR="00607F18">
              <w:rPr>
                <w:noProof/>
                <w:webHidden/>
              </w:rPr>
              <w:tab/>
            </w:r>
            <w:r w:rsidR="00607F18">
              <w:rPr>
                <w:noProof/>
                <w:webHidden/>
              </w:rPr>
              <w:fldChar w:fldCharType="begin"/>
            </w:r>
            <w:r w:rsidR="00607F18">
              <w:rPr>
                <w:noProof/>
                <w:webHidden/>
              </w:rPr>
              <w:instrText xml:space="preserve"> PAGEREF _Toc162964673 \h </w:instrText>
            </w:r>
            <w:r w:rsidR="00607F18">
              <w:rPr>
                <w:noProof/>
                <w:webHidden/>
              </w:rPr>
            </w:r>
            <w:r w:rsidR="00607F18">
              <w:rPr>
                <w:noProof/>
                <w:webHidden/>
              </w:rPr>
              <w:fldChar w:fldCharType="separate"/>
            </w:r>
            <w:r w:rsidR="00607F18">
              <w:rPr>
                <w:noProof/>
                <w:webHidden/>
              </w:rPr>
              <w:t>10</w:t>
            </w:r>
            <w:r w:rsidR="00607F18">
              <w:rPr>
                <w:noProof/>
                <w:webHidden/>
              </w:rPr>
              <w:fldChar w:fldCharType="end"/>
            </w:r>
          </w:hyperlink>
        </w:p>
        <w:p w14:paraId="0172A303" w14:textId="0F95463A" w:rsidR="00607F18" w:rsidRDefault="00000000">
          <w:pPr>
            <w:pStyle w:val="Verzeichnis1"/>
            <w:tabs>
              <w:tab w:val="left" w:pos="567"/>
              <w:tab w:val="right" w:leader="dot" w:pos="9062"/>
            </w:tabs>
            <w:rPr>
              <w:rFonts w:cstheme="minorBidi"/>
              <w:noProof/>
              <w:kern w:val="2"/>
              <w14:ligatures w14:val="standardContextual"/>
            </w:rPr>
          </w:pPr>
          <w:hyperlink w:anchor="_Toc162964674" w:history="1">
            <w:r w:rsidR="00607F18" w:rsidRPr="00F07AA0">
              <w:rPr>
                <w:rStyle w:val="Hyperlink"/>
                <w:noProof/>
                <w:lang w:val="en-US"/>
              </w:rPr>
              <w:t>9.</w:t>
            </w:r>
            <w:r w:rsidR="00607F18">
              <w:rPr>
                <w:rFonts w:cstheme="minorBidi"/>
                <w:noProof/>
                <w:kern w:val="2"/>
                <w14:ligatures w14:val="standardContextual"/>
              </w:rPr>
              <w:tab/>
            </w:r>
            <w:r w:rsidR="00607F18" w:rsidRPr="00F07AA0">
              <w:rPr>
                <w:rStyle w:val="Hyperlink"/>
                <w:noProof/>
                <w:lang w:val="en-US"/>
              </w:rPr>
              <w:t>References</w:t>
            </w:r>
            <w:r w:rsidR="00607F18">
              <w:rPr>
                <w:noProof/>
                <w:webHidden/>
              </w:rPr>
              <w:tab/>
            </w:r>
            <w:r w:rsidR="00607F18">
              <w:rPr>
                <w:noProof/>
                <w:webHidden/>
              </w:rPr>
              <w:fldChar w:fldCharType="begin"/>
            </w:r>
            <w:r w:rsidR="00607F18">
              <w:rPr>
                <w:noProof/>
                <w:webHidden/>
              </w:rPr>
              <w:instrText xml:space="preserve"> PAGEREF _Toc162964674 \h </w:instrText>
            </w:r>
            <w:r w:rsidR="00607F18">
              <w:rPr>
                <w:noProof/>
                <w:webHidden/>
              </w:rPr>
            </w:r>
            <w:r w:rsidR="00607F18">
              <w:rPr>
                <w:noProof/>
                <w:webHidden/>
              </w:rPr>
              <w:fldChar w:fldCharType="separate"/>
            </w:r>
            <w:r w:rsidR="00607F18">
              <w:rPr>
                <w:noProof/>
                <w:webHidden/>
              </w:rPr>
              <w:t>11</w:t>
            </w:r>
            <w:r w:rsidR="00607F18">
              <w:rPr>
                <w:noProof/>
                <w:webHidden/>
              </w:rPr>
              <w:fldChar w:fldCharType="end"/>
            </w:r>
          </w:hyperlink>
        </w:p>
        <w:p w14:paraId="25E46835" w14:textId="787B6996" w:rsidR="00607F18" w:rsidRDefault="00000000">
          <w:pPr>
            <w:pStyle w:val="Verzeichnis1"/>
            <w:tabs>
              <w:tab w:val="right" w:leader="dot" w:pos="9062"/>
            </w:tabs>
            <w:rPr>
              <w:rFonts w:cstheme="minorBidi"/>
              <w:noProof/>
              <w:kern w:val="2"/>
              <w14:ligatures w14:val="standardContextual"/>
            </w:rPr>
          </w:pPr>
          <w:hyperlink w:anchor="_Toc162964675" w:history="1">
            <w:r w:rsidR="00607F18" w:rsidRPr="00F07AA0">
              <w:rPr>
                <w:rStyle w:val="Hyperlink"/>
                <w:noProof/>
                <w:lang w:val="en-US"/>
              </w:rPr>
              <w:t>Appendix</w:t>
            </w:r>
            <w:r w:rsidR="00607F18">
              <w:rPr>
                <w:noProof/>
                <w:webHidden/>
              </w:rPr>
              <w:tab/>
            </w:r>
            <w:r w:rsidR="00607F18">
              <w:rPr>
                <w:noProof/>
                <w:webHidden/>
              </w:rPr>
              <w:fldChar w:fldCharType="begin"/>
            </w:r>
            <w:r w:rsidR="00607F18">
              <w:rPr>
                <w:noProof/>
                <w:webHidden/>
              </w:rPr>
              <w:instrText xml:space="preserve"> PAGEREF _Toc162964675 \h </w:instrText>
            </w:r>
            <w:r w:rsidR="00607F18">
              <w:rPr>
                <w:noProof/>
                <w:webHidden/>
              </w:rPr>
            </w:r>
            <w:r w:rsidR="00607F18">
              <w:rPr>
                <w:noProof/>
                <w:webHidden/>
              </w:rPr>
              <w:fldChar w:fldCharType="separate"/>
            </w:r>
            <w:r w:rsidR="00607F18">
              <w:rPr>
                <w:noProof/>
                <w:webHidden/>
              </w:rPr>
              <w:t>12</w:t>
            </w:r>
            <w:r w:rsidR="00607F18">
              <w:rPr>
                <w:noProof/>
                <w:webHidden/>
              </w:rPr>
              <w:fldChar w:fldCharType="end"/>
            </w:r>
          </w:hyperlink>
        </w:p>
        <w:p w14:paraId="467E82FC" w14:textId="4642983B" w:rsidR="00607F18" w:rsidRDefault="00000000">
          <w:pPr>
            <w:pStyle w:val="Verzeichnis2"/>
            <w:rPr>
              <w:rFonts w:cstheme="minorBidi"/>
              <w:noProof/>
              <w:kern w:val="2"/>
              <w14:ligatures w14:val="standardContextual"/>
            </w:rPr>
          </w:pPr>
          <w:hyperlink w:anchor="_Toc162964676" w:history="1">
            <w:r w:rsidR="00607F18" w:rsidRPr="00F07AA0">
              <w:rPr>
                <w:rStyle w:val="Hyperlink"/>
                <w:noProof/>
                <w:lang w:val="en-US"/>
              </w:rPr>
              <w:t>i.</w:t>
            </w:r>
            <w:r w:rsidR="00607F18">
              <w:rPr>
                <w:rFonts w:cstheme="minorBidi"/>
                <w:noProof/>
                <w:kern w:val="2"/>
                <w14:ligatures w14:val="standardContextual"/>
              </w:rPr>
              <w:tab/>
            </w:r>
            <w:r w:rsidR="00607F18" w:rsidRPr="00F07AA0">
              <w:rPr>
                <w:rStyle w:val="Hyperlink"/>
                <w:noProof/>
                <w:lang w:val="en-US"/>
              </w:rPr>
              <w:t>Second level numbered heading</w:t>
            </w:r>
            <w:r w:rsidR="00607F18">
              <w:rPr>
                <w:noProof/>
                <w:webHidden/>
              </w:rPr>
              <w:tab/>
            </w:r>
            <w:r w:rsidR="00607F18">
              <w:rPr>
                <w:noProof/>
                <w:webHidden/>
              </w:rPr>
              <w:fldChar w:fldCharType="begin"/>
            </w:r>
            <w:r w:rsidR="00607F18">
              <w:rPr>
                <w:noProof/>
                <w:webHidden/>
              </w:rPr>
              <w:instrText xml:space="preserve"> PAGEREF _Toc162964676 \h </w:instrText>
            </w:r>
            <w:r w:rsidR="00607F18">
              <w:rPr>
                <w:noProof/>
                <w:webHidden/>
              </w:rPr>
            </w:r>
            <w:r w:rsidR="00607F18">
              <w:rPr>
                <w:noProof/>
                <w:webHidden/>
              </w:rPr>
              <w:fldChar w:fldCharType="separate"/>
            </w:r>
            <w:r w:rsidR="00607F18">
              <w:rPr>
                <w:noProof/>
                <w:webHidden/>
              </w:rPr>
              <w:t>12</w:t>
            </w:r>
            <w:r w:rsidR="00607F18">
              <w:rPr>
                <w:noProof/>
                <w:webHidden/>
              </w:rPr>
              <w:fldChar w:fldCharType="end"/>
            </w:r>
          </w:hyperlink>
        </w:p>
        <w:p w14:paraId="7E73D8B2" w14:textId="5D8F081C" w:rsidR="00607F18" w:rsidRDefault="00000000">
          <w:pPr>
            <w:pStyle w:val="Verzeichnis1"/>
            <w:tabs>
              <w:tab w:val="right" w:leader="dot" w:pos="9062"/>
            </w:tabs>
            <w:rPr>
              <w:rFonts w:cstheme="minorBidi"/>
              <w:noProof/>
              <w:kern w:val="2"/>
              <w14:ligatures w14:val="standardContextual"/>
            </w:rPr>
          </w:pPr>
          <w:hyperlink w:anchor="_Toc162964677" w:history="1">
            <w:r w:rsidR="00607F18" w:rsidRPr="00F07AA0">
              <w:rPr>
                <w:rStyle w:val="Hyperlink"/>
                <w:noProof/>
                <w:lang w:val="en-US"/>
              </w:rPr>
              <w:t>Publications</w:t>
            </w:r>
            <w:r w:rsidR="00607F18">
              <w:rPr>
                <w:noProof/>
                <w:webHidden/>
              </w:rPr>
              <w:tab/>
            </w:r>
            <w:r w:rsidR="00607F18">
              <w:rPr>
                <w:noProof/>
                <w:webHidden/>
              </w:rPr>
              <w:fldChar w:fldCharType="begin"/>
            </w:r>
            <w:r w:rsidR="00607F18">
              <w:rPr>
                <w:noProof/>
                <w:webHidden/>
              </w:rPr>
              <w:instrText xml:space="preserve"> PAGEREF _Toc162964677 \h </w:instrText>
            </w:r>
            <w:r w:rsidR="00607F18">
              <w:rPr>
                <w:noProof/>
                <w:webHidden/>
              </w:rPr>
            </w:r>
            <w:r w:rsidR="00607F18">
              <w:rPr>
                <w:noProof/>
                <w:webHidden/>
              </w:rPr>
              <w:fldChar w:fldCharType="separate"/>
            </w:r>
            <w:r w:rsidR="00607F18">
              <w:rPr>
                <w:noProof/>
                <w:webHidden/>
              </w:rPr>
              <w:t>14</w:t>
            </w:r>
            <w:r w:rsidR="00607F18">
              <w:rPr>
                <w:noProof/>
                <w:webHidden/>
              </w:rPr>
              <w:fldChar w:fldCharType="end"/>
            </w:r>
          </w:hyperlink>
        </w:p>
        <w:p w14:paraId="3D4D1069" w14:textId="33EF6006" w:rsidR="00607F18" w:rsidRDefault="00000000">
          <w:pPr>
            <w:pStyle w:val="Verzeichnis2"/>
            <w:rPr>
              <w:rFonts w:cstheme="minorBidi"/>
              <w:noProof/>
              <w:kern w:val="2"/>
              <w14:ligatures w14:val="standardContextual"/>
            </w:rPr>
          </w:pPr>
          <w:hyperlink w:anchor="_Toc162964678" w:history="1">
            <w:r w:rsidR="00607F18" w:rsidRPr="00F07AA0">
              <w:rPr>
                <w:rStyle w:val="Hyperlink"/>
                <w:iCs/>
                <w:noProof/>
                <w:lang w:val="en-US"/>
              </w:rPr>
              <w:t>Paper I</w:t>
            </w:r>
            <w:r w:rsidR="00607F18">
              <w:rPr>
                <w:noProof/>
                <w:webHidden/>
              </w:rPr>
              <w:tab/>
            </w:r>
            <w:r w:rsidR="00607F18" w:rsidRPr="00607F18">
              <w:rPr>
                <w:noProof/>
                <w:webHidden/>
              </w:rPr>
              <w:tab/>
            </w:r>
            <w:r w:rsidR="00607F18">
              <w:rPr>
                <w:noProof/>
                <w:webHidden/>
              </w:rPr>
              <w:fldChar w:fldCharType="begin"/>
            </w:r>
            <w:r w:rsidR="00607F18">
              <w:rPr>
                <w:noProof/>
                <w:webHidden/>
              </w:rPr>
              <w:instrText xml:space="preserve"> PAGEREF _Toc162964678 \h </w:instrText>
            </w:r>
            <w:r w:rsidR="00607F18">
              <w:rPr>
                <w:noProof/>
                <w:webHidden/>
              </w:rPr>
            </w:r>
            <w:r w:rsidR="00607F18">
              <w:rPr>
                <w:noProof/>
                <w:webHidden/>
              </w:rPr>
              <w:fldChar w:fldCharType="separate"/>
            </w:r>
            <w:r w:rsidR="00607F18">
              <w:rPr>
                <w:noProof/>
                <w:webHidden/>
              </w:rPr>
              <w:t>15</w:t>
            </w:r>
            <w:r w:rsidR="00607F18">
              <w:rPr>
                <w:noProof/>
                <w:webHidden/>
              </w:rPr>
              <w:fldChar w:fldCharType="end"/>
            </w:r>
          </w:hyperlink>
        </w:p>
        <w:p w14:paraId="507B6DC7" w14:textId="5CD535EA" w:rsidR="00607F18" w:rsidRDefault="00000000">
          <w:pPr>
            <w:pStyle w:val="Verzeichnis2"/>
            <w:rPr>
              <w:rFonts w:cstheme="minorBidi"/>
              <w:noProof/>
              <w:kern w:val="2"/>
              <w14:ligatures w14:val="standardContextual"/>
            </w:rPr>
          </w:pPr>
          <w:hyperlink w:anchor="_Toc162964679" w:history="1">
            <w:r w:rsidR="00607F18" w:rsidRPr="00F07AA0">
              <w:rPr>
                <w:rStyle w:val="Hyperlink"/>
                <w:noProof/>
                <w:lang w:val="en-US"/>
              </w:rPr>
              <w:t>Paper II</w:t>
            </w:r>
            <w:r w:rsidR="00607F18">
              <w:rPr>
                <w:noProof/>
                <w:webHidden/>
              </w:rPr>
              <w:tab/>
            </w:r>
            <w:r w:rsidR="00607F18" w:rsidRPr="00607F18">
              <w:rPr>
                <w:noProof/>
                <w:webHidden/>
              </w:rPr>
              <w:tab/>
            </w:r>
            <w:r w:rsidR="00607F18">
              <w:rPr>
                <w:noProof/>
                <w:webHidden/>
              </w:rPr>
              <w:fldChar w:fldCharType="begin"/>
            </w:r>
            <w:r w:rsidR="00607F18">
              <w:rPr>
                <w:noProof/>
                <w:webHidden/>
              </w:rPr>
              <w:instrText xml:space="preserve"> PAGEREF _Toc162964679 \h </w:instrText>
            </w:r>
            <w:r w:rsidR="00607F18">
              <w:rPr>
                <w:noProof/>
                <w:webHidden/>
              </w:rPr>
            </w:r>
            <w:r w:rsidR="00607F18">
              <w:rPr>
                <w:noProof/>
                <w:webHidden/>
              </w:rPr>
              <w:fldChar w:fldCharType="separate"/>
            </w:r>
            <w:r w:rsidR="00607F18">
              <w:rPr>
                <w:noProof/>
                <w:webHidden/>
              </w:rPr>
              <w:t>93</w:t>
            </w:r>
            <w:r w:rsidR="00607F18">
              <w:rPr>
                <w:noProof/>
                <w:webHidden/>
              </w:rPr>
              <w:fldChar w:fldCharType="end"/>
            </w:r>
          </w:hyperlink>
        </w:p>
        <w:p w14:paraId="2A2F38C5" w14:textId="1B32C220" w:rsidR="00607F18" w:rsidRDefault="00000000">
          <w:pPr>
            <w:pStyle w:val="Verzeichnis2"/>
            <w:rPr>
              <w:rFonts w:cstheme="minorBidi"/>
              <w:noProof/>
              <w:kern w:val="2"/>
              <w14:ligatures w14:val="standardContextual"/>
            </w:rPr>
          </w:pPr>
          <w:hyperlink w:anchor="_Toc162964680" w:history="1">
            <w:r w:rsidR="00607F18" w:rsidRPr="00F07AA0">
              <w:rPr>
                <w:rStyle w:val="Hyperlink"/>
                <w:noProof/>
                <w:lang w:val="en-US"/>
              </w:rPr>
              <w:t>Paper III</w:t>
            </w:r>
            <w:r w:rsidR="00607F18">
              <w:rPr>
                <w:noProof/>
                <w:webHidden/>
              </w:rPr>
              <w:tab/>
            </w:r>
            <w:r w:rsidR="00607F18" w:rsidRPr="00607F18">
              <w:rPr>
                <w:noProof/>
                <w:webHidden/>
              </w:rPr>
              <w:tab/>
            </w:r>
            <w:r w:rsidR="00607F18">
              <w:rPr>
                <w:noProof/>
                <w:webHidden/>
              </w:rPr>
              <w:fldChar w:fldCharType="begin"/>
            </w:r>
            <w:r w:rsidR="00607F18">
              <w:rPr>
                <w:noProof/>
                <w:webHidden/>
              </w:rPr>
              <w:instrText xml:space="preserve"> PAGEREF _Toc162964680 \h </w:instrText>
            </w:r>
            <w:r w:rsidR="00607F18">
              <w:rPr>
                <w:noProof/>
                <w:webHidden/>
              </w:rPr>
            </w:r>
            <w:r w:rsidR="00607F18">
              <w:rPr>
                <w:noProof/>
                <w:webHidden/>
              </w:rPr>
              <w:fldChar w:fldCharType="separate"/>
            </w:r>
            <w:r w:rsidR="00607F18">
              <w:rPr>
                <w:noProof/>
                <w:webHidden/>
              </w:rPr>
              <w:t>113</w:t>
            </w:r>
            <w:r w:rsidR="00607F18">
              <w:rPr>
                <w:noProof/>
                <w:webHidden/>
              </w:rPr>
              <w:fldChar w:fldCharType="end"/>
            </w:r>
          </w:hyperlink>
        </w:p>
        <w:p w14:paraId="2AD70C30" w14:textId="70A1B05C" w:rsidR="00920103" w:rsidRPr="00C174D5" w:rsidRDefault="0091249A" w:rsidP="000811D0">
          <w:pPr>
            <w:spacing w:line="240" w:lineRule="auto"/>
          </w:pPr>
          <w:r w:rsidRPr="00C174D5">
            <w:fldChar w:fldCharType="end"/>
          </w:r>
        </w:p>
      </w:sdtContent>
    </w:sdt>
    <w:p w14:paraId="27FC2AE7" w14:textId="77777777" w:rsidR="0095750F" w:rsidRPr="00C174D5" w:rsidRDefault="0095750F" w:rsidP="0087167C">
      <w:pPr>
        <w:rPr>
          <w:lang w:val="en-US"/>
        </w:rPr>
      </w:pPr>
    </w:p>
    <w:p w14:paraId="51DD7994" w14:textId="77777777" w:rsidR="007F1ACE" w:rsidRPr="00C174D5" w:rsidRDefault="007F1ACE" w:rsidP="0087167C">
      <w:pPr>
        <w:rPr>
          <w:lang w:val="en-US"/>
        </w:rPr>
      </w:pPr>
    </w:p>
    <w:p w14:paraId="7A848328" w14:textId="416B6B82" w:rsidR="007F1ACE" w:rsidRPr="00C174D5" w:rsidRDefault="007F1ACE" w:rsidP="0087167C">
      <w:pPr>
        <w:rPr>
          <w:lang w:val="en-US"/>
        </w:rPr>
        <w:sectPr w:rsidR="007F1ACE" w:rsidRPr="00C174D5" w:rsidSect="00924E63">
          <w:pgSz w:w="11906" w:h="16838"/>
          <w:pgMar w:top="1417" w:right="1417" w:bottom="1134" w:left="1417" w:header="708" w:footer="709" w:gutter="0"/>
          <w:pgNumType w:fmt="upperRoman"/>
          <w:cols w:space="708"/>
          <w:docGrid w:linePitch="360"/>
        </w:sectPr>
      </w:pPr>
    </w:p>
    <w:p w14:paraId="18B385EE" w14:textId="18C58EF1" w:rsidR="0087167C" w:rsidRPr="00C174D5" w:rsidRDefault="0087167C" w:rsidP="000A7A89">
      <w:pPr>
        <w:pStyle w:val="berschrift1"/>
        <w:rPr>
          <w:lang w:val="en-US"/>
        </w:rPr>
      </w:pPr>
      <w:bookmarkStart w:id="22" w:name="_Toc162964653"/>
      <w:commentRangeStart w:id="23"/>
      <w:r w:rsidRPr="00C174D5">
        <w:rPr>
          <w:lang w:val="en-US"/>
        </w:rPr>
        <w:lastRenderedPageBreak/>
        <w:t>Acknowledgements</w:t>
      </w:r>
      <w:bookmarkEnd w:id="22"/>
      <w:commentRangeEnd w:id="23"/>
      <w:r w:rsidR="000A4F29">
        <w:rPr>
          <w:rStyle w:val="Kommentarzeichen"/>
          <w:rFonts w:eastAsiaTheme="minorHAnsi" w:cstheme="minorBidi"/>
          <w:b w:val="0"/>
          <w:bCs w:val="0"/>
          <w:color w:val="auto"/>
        </w:rPr>
        <w:commentReference w:id="23"/>
      </w:r>
    </w:p>
    <w:p w14:paraId="58B6017A" w14:textId="77777777" w:rsidR="00B33D40" w:rsidRPr="00FD2063" w:rsidRDefault="00B33D40" w:rsidP="00FD2063">
      <w:pPr>
        <w:pStyle w:val="Listenabsatz"/>
        <w:numPr>
          <w:ilvl w:val="0"/>
          <w:numId w:val="35"/>
        </w:numPr>
        <w:jc w:val="both"/>
        <w:rPr>
          <w:i/>
          <w:iCs/>
        </w:rPr>
      </w:pPr>
      <w:r w:rsidRPr="00FD2063">
        <w:rPr>
          <w:i/>
          <w:iCs/>
        </w:rPr>
        <w:t>Must contain funding sources / financial support, incl. projects with project number.</w:t>
      </w:r>
    </w:p>
    <w:p w14:paraId="59639556" w14:textId="77777777" w:rsidR="00B33D40" w:rsidRPr="00FD2063" w:rsidRDefault="00B33D40" w:rsidP="00FD2063">
      <w:pPr>
        <w:pStyle w:val="Listenabsatz"/>
        <w:numPr>
          <w:ilvl w:val="0"/>
          <w:numId w:val="35"/>
        </w:numPr>
        <w:jc w:val="both"/>
        <w:rPr>
          <w:i/>
          <w:iCs/>
        </w:rPr>
      </w:pPr>
      <w:r w:rsidRPr="00FD2063">
        <w:rPr>
          <w:i/>
          <w:iCs/>
        </w:rPr>
        <w:t>Must contain all people that contributed to thesis (as the thesis is a single person authorship publication and only in this chapter there is space to articulate contributions). Missing the announcement of contributors is a scientific fraud (same as if you would leave an author away in a publication).</w:t>
      </w:r>
    </w:p>
    <w:p w14:paraId="5C64F349" w14:textId="2FA92DD1" w:rsidR="00B33D40" w:rsidRPr="00FD2063" w:rsidRDefault="00B33D40" w:rsidP="00FD2063">
      <w:pPr>
        <w:pStyle w:val="Listenabsatz"/>
        <w:numPr>
          <w:ilvl w:val="0"/>
          <w:numId w:val="35"/>
        </w:numPr>
        <w:jc w:val="both"/>
        <w:rPr>
          <w:i/>
          <w:iCs/>
        </w:rPr>
      </w:pPr>
      <w:r w:rsidRPr="00FD2063">
        <w:rPr>
          <w:i/>
          <w:iCs/>
        </w:rPr>
        <w:t>In cumulative thesis: also</w:t>
      </w:r>
      <w:r w:rsidR="003F1527" w:rsidRPr="00FD2063">
        <w:rPr>
          <w:i/>
          <w:iCs/>
        </w:rPr>
        <w:t>,</w:t>
      </w:r>
      <w:r w:rsidRPr="00FD2063">
        <w:rPr>
          <w:i/>
          <w:iCs/>
        </w:rPr>
        <w:t xml:space="preserve"> all co-authors of publications </w:t>
      </w:r>
      <w:proofErr w:type="gramStart"/>
      <w:r w:rsidRPr="00FD2063">
        <w:rPr>
          <w:i/>
          <w:iCs/>
        </w:rPr>
        <w:t>have to</w:t>
      </w:r>
      <w:proofErr w:type="gramEnd"/>
      <w:r w:rsidRPr="00FD2063">
        <w:rPr>
          <w:i/>
          <w:iCs/>
        </w:rPr>
        <w:t xml:space="preserve"> be listed.</w:t>
      </w:r>
    </w:p>
    <w:p w14:paraId="27D618B4" w14:textId="77777777" w:rsidR="00B33D40" w:rsidRPr="007B5958" w:rsidRDefault="00B33D40" w:rsidP="00FD2063">
      <w:pPr>
        <w:rPr>
          <w:lang w:val="en-US"/>
        </w:rPr>
      </w:pPr>
      <w:r w:rsidRPr="006D0842">
        <w:rPr>
          <w:lang w:val="en-US"/>
        </w:rPr>
        <w:t xml:space="preserve">Lorem ipsum dolor sit </w:t>
      </w:r>
      <w:proofErr w:type="spellStart"/>
      <w:r w:rsidRPr="006D0842">
        <w:rPr>
          <w:lang w:val="en-US"/>
        </w:rPr>
        <w:t>amet</w:t>
      </w:r>
      <w:proofErr w:type="spellEnd"/>
      <w:r w:rsidRPr="006D0842">
        <w:rPr>
          <w:lang w:val="en-US"/>
        </w:rPr>
        <w:t xml:space="preserve">, </w:t>
      </w:r>
      <w:proofErr w:type="spellStart"/>
      <w:r w:rsidRPr="006D0842">
        <w:rPr>
          <w:lang w:val="en-US"/>
        </w:rPr>
        <w:t>consetetur</w:t>
      </w:r>
      <w:proofErr w:type="spellEnd"/>
      <w:r w:rsidRPr="006D0842">
        <w:rPr>
          <w:lang w:val="en-US"/>
        </w:rPr>
        <w:t xml:space="preserve"> </w:t>
      </w:r>
      <w:proofErr w:type="spellStart"/>
      <w:r w:rsidRPr="006D0842">
        <w:rPr>
          <w:lang w:val="en-US"/>
        </w:rPr>
        <w:t>sadipscing</w:t>
      </w:r>
      <w:proofErr w:type="spellEnd"/>
      <w:r w:rsidRPr="006D0842">
        <w:rPr>
          <w:lang w:val="en-US"/>
        </w:rPr>
        <w:t xml:space="preserve"> </w:t>
      </w:r>
      <w:proofErr w:type="spellStart"/>
      <w:r w:rsidRPr="006D0842">
        <w:rPr>
          <w:lang w:val="en-US"/>
        </w:rPr>
        <w:t>elitr</w:t>
      </w:r>
      <w:proofErr w:type="spellEnd"/>
      <w:r w:rsidRPr="006D0842">
        <w:rPr>
          <w:lang w:val="en-US"/>
        </w:rPr>
        <w:t xml:space="preserve">, sed diam </w:t>
      </w:r>
      <w:proofErr w:type="spellStart"/>
      <w:r w:rsidRPr="006D0842">
        <w:rPr>
          <w:lang w:val="en-US"/>
        </w:rPr>
        <w:t>nonumy</w:t>
      </w:r>
      <w:proofErr w:type="spellEnd"/>
      <w:r w:rsidRPr="006D0842">
        <w:rPr>
          <w:lang w:val="en-US"/>
        </w:rPr>
        <w:t xml:space="preserve"> </w:t>
      </w:r>
      <w:proofErr w:type="spellStart"/>
      <w:r w:rsidRPr="006D0842">
        <w:rPr>
          <w:lang w:val="en-US"/>
        </w:rPr>
        <w:t>eirmod</w:t>
      </w:r>
      <w:proofErr w:type="spellEnd"/>
      <w:r w:rsidRPr="006D0842">
        <w:rPr>
          <w:lang w:val="en-US"/>
        </w:rPr>
        <w:t xml:space="preserve"> </w:t>
      </w:r>
      <w:proofErr w:type="spellStart"/>
      <w:r w:rsidRPr="006D0842">
        <w:rPr>
          <w:lang w:val="en-US"/>
        </w:rPr>
        <w:t>tempor</w:t>
      </w:r>
      <w:proofErr w:type="spellEnd"/>
      <w:r w:rsidRPr="006D0842">
        <w:rPr>
          <w:lang w:val="en-US"/>
        </w:rPr>
        <w:t xml:space="preserve"> </w:t>
      </w:r>
      <w:proofErr w:type="spellStart"/>
      <w:r w:rsidRPr="006D0842">
        <w:rPr>
          <w:lang w:val="en-US"/>
        </w:rPr>
        <w:t>invidunt</w:t>
      </w:r>
      <w:proofErr w:type="spellEnd"/>
      <w:r w:rsidRPr="006D0842">
        <w:rPr>
          <w:lang w:val="en-US"/>
        </w:rPr>
        <w:t xml:space="preserve"> </w:t>
      </w:r>
      <w:proofErr w:type="spellStart"/>
      <w:r w:rsidRPr="006D0842">
        <w:rPr>
          <w:lang w:val="en-US"/>
        </w:rPr>
        <w:t>ut</w:t>
      </w:r>
      <w:proofErr w:type="spellEnd"/>
      <w:r w:rsidRPr="006D0842">
        <w:rPr>
          <w:lang w:val="en-US"/>
        </w:rPr>
        <w:t xml:space="preserve"> labore et dolore magna </w:t>
      </w:r>
      <w:proofErr w:type="spellStart"/>
      <w:r w:rsidRPr="006D0842">
        <w:rPr>
          <w:lang w:val="en-US"/>
        </w:rPr>
        <w:t>aliquyam</w:t>
      </w:r>
      <w:proofErr w:type="spellEnd"/>
      <w:r w:rsidRPr="006D0842">
        <w:rPr>
          <w:lang w:val="en-US"/>
        </w:rPr>
        <w:t xml:space="preserve"> </w:t>
      </w:r>
      <w:proofErr w:type="spellStart"/>
      <w:r w:rsidRPr="006D0842">
        <w:rPr>
          <w:lang w:val="en-US"/>
        </w:rPr>
        <w:t>erat</w:t>
      </w:r>
      <w:proofErr w:type="spellEnd"/>
      <w:r w:rsidRPr="006D0842">
        <w:rPr>
          <w:lang w:val="en-US"/>
        </w:rPr>
        <w:t xml:space="preserve">, sed diam </w:t>
      </w:r>
      <w:proofErr w:type="spellStart"/>
      <w:r w:rsidRPr="006D0842">
        <w:rPr>
          <w:lang w:val="en-US"/>
        </w:rPr>
        <w:t>voluptua</w:t>
      </w:r>
      <w:proofErr w:type="spellEnd"/>
      <w:r w:rsidRPr="006D0842">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0842">
        <w:rPr>
          <w:lang w:val="en-US"/>
        </w:rPr>
        <w:t xml:space="preserve">Stet </w:t>
      </w:r>
      <w:proofErr w:type="spellStart"/>
      <w:r w:rsidRPr="006D0842">
        <w:rPr>
          <w:lang w:val="en-US"/>
        </w:rPr>
        <w:t>clita</w:t>
      </w:r>
      <w:proofErr w:type="spellEnd"/>
      <w:r w:rsidRPr="006D0842">
        <w:rPr>
          <w:lang w:val="en-US"/>
        </w:rPr>
        <w:t xml:space="preserve"> </w:t>
      </w:r>
      <w:proofErr w:type="spellStart"/>
      <w:r w:rsidRPr="006D0842">
        <w:rPr>
          <w:lang w:val="en-US"/>
        </w:rPr>
        <w:t>kasd</w:t>
      </w:r>
      <w:proofErr w:type="spellEnd"/>
      <w:r w:rsidRPr="006D0842">
        <w:rPr>
          <w:lang w:val="en-US"/>
        </w:rPr>
        <w:t xml:space="preserve"> </w:t>
      </w:r>
      <w:proofErr w:type="spellStart"/>
      <w:r w:rsidRPr="006D0842">
        <w:rPr>
          <w:lang w:val="en-US"/>
        </w:rPr>
        <w:t>gubergren</w:t>
      </w:r>
      <w:proofErr w:type="spellEnd"/>
      <w:r w:rsidRPr="006D0842">
        <w:rPr>
          <w:lang w:val="en-US"/>
        </w:rPr>
        <w:t xml:space="preserve">, no sea </w:t>
      </w:r>
      <w:proofErr w:type="spellStart"/>
      <w:r w:rsidRPr="006D0842">
        <w:rPr>
          <w:lang w:val="en-US"/>
        </w:rPr>
        <w:t>takimata</w:t>
      </w:r>
      <w:proofErr w:type="spellEnd"/>
      <w:r w:rsidRPr="006D0842">
        <w:rPr>
          <w:lang w:val="en-US"/>
        </w:rPr>
        <w:t xml:space="preserve"> </w:t>
      </w:r>
      <w:proofErr w:type="spellStart"/>
      <w:r w:rsidRPr="006D0842">
        <w:rPr>
          <w:lang w:val="en-US"/>
        </w:rPr>
        <w:t>sanctus</w:t>
      </w:r>
      <w:proofErr w:type="spellEnd"/>
      <w:r w:rsidRPr="006D0842">
        <w:rPr>
          <w:lang w:val="en-US"/>
        </w:rPr>
        <w:t xml:space="preserve"> </w:t>
      </w:r>
      <w:proofErr w:type="spellStart"/>
      <w:r w:rsidRPr="006D0842">
        <w:rPr>
          <w:lang w:val="en-US"/>
        </w:rPr>
        <w:t>est</w:t>
      </w:r>
      <w:proofErr w:type="spellEnd"/>
      <w:r w:rsidRPr="006D0842">
        <w:rPr>
          <w:lang w:val="en-US"/>
        </w:rPr>
        <w:t xml:space="preserve"> Lorem ipsum dolor </w:t>
      </w:r>
      <w:proofErr w:type="gramStart"/>
      <w:r w:rsidRPr="006D0842">
        <w:rPr>
          <w:lang w:val="en-US"/>
        </w:rPr>
        <w:t>sit</w:t>
      </w:r>
      <w:proofErr w:type="gramEnd"/>
      <w:r w:rsidRPr="006D0842">
        <w:rPr>
          <w:lang w:val="en-US"/>
        </w:rPr>
        <w:t xml:space="preserve"> </w:t>
      </w:r>
      <w:proofErr w:type="spellStart"/>
      <w:r w:rsidRPr="006D0842">
        <w:rPr>
          <w:lang w:val="en-US"/>
        </w:rPr>
        <w:t>amet</w:t>
      </w:r>
      <w:proofErr w:type="spellEnd"/>
      <w:r w:rsidRPr="006D0842">
        <w:rPr>
          <w:lang w:val="en-US"/>
        </w:rPr>
        <w:t xml:space="preserve">. Lorem ipsum dolor sit </w:t>
      </w:r>
      <w:proofErr w:type="spellStart"/>
      <w:r w:rsidRPr="006D0842">
        <w:rPr>
          <w:lang w:val="en-US"/>
        </w:rPr>
        <w:t>amet</w:t>
      </w:r>
      <w:proofErr w:type="spellEnd"/>
      <w:r w:rsidRPr="006D0842">
        <w:rPr>
          <w:lang w:val="en-US"/>
        </w:rPr>
        <w:t xml:space="preserve">, </w:t>
      </w:r>
      <w:proofErr w:type="spellStart"/>
      <w:r w:rsidRPr="006D0842">
        <w:rPr>
          <w:lang w:val="en-US"/>
        </w:rPr>
        <w:t>consetetur</w:t>
      </w:r>
      <w:proofErr w:type="spellEnd"/>
      <w:r w:rsidRPr="006D0842">
        <w:rPr>
          <w:lang w:val="en-US"/>
        </w:rPr>
        <w:t xml:space="preserve"> </w:t>
      </w:r>
      <w:proofErr w:type="spellStart"/>
      <w:r w:rsidRPr="006D0842">
        <w:rPr>
          <w:lang w:val="en-US"/>
        </w:rPr>
        <w:t>sadipscing</w:t>
      </w:r>
      <w:proofErr w:type="spellEnd"/>
      <w:r w:rsidRPr="006D0842">
        <w:rPr>
          <w:lang w:val="en-US"/>
        </w:rPr>
        <w:t xml:space="preserve"> </w:t>
      </w:r>
      <w:proofErr w:type="spellStart"/>
      <w:r w:rsidRPr="006D0842">
        <w:rPr>
          <w:lang w:val="en-US"/>
        </w:rPr>
        <w:t>elitr</w:t>
      </w:r>
      <w:proofErr w:type="spellEnd"/>
      <w:r w:rsidRPr="006D0842">
        <w:rPr>
          <w:lang w:val="en-US"/>
        </w:rPr>
        <w:t xml:space="preserve">, sed diam </w:t>
      </w:r>
      <w:proofErr w:type="spellStart"/>
      <w:r w:rsidRPr="006D0842">
        <w:rPr>
          <w:lang w:val="en-US"/>
        </w:rPr>
        <w:t>nonumy</w:t>
      </w:r>
      <w:proofErr w:type="spellEnd"/>
      <w:r w:rsidRPr="006D0842">
        <w:rPr>
          <w:lang w:val="en-US"/>
        </w:rPr>
        <w:t xml:space="preserve"> </w:t>
      </w:r>
      <w:proofErr w:type="spellStart"/>
      <w:r w:rsidRPr="006D0842">
        <w:rPr>
          <w:lang w:val="en-US"/>
        </w:rPr>
        <w:t>eirmod</w:t>
      </w:r>
      <w:proofErr w:type="spellEnd"/>
      <w:r w:rsidRPr="006D0842">
        <w:rPr>
          <w:lang w:val="en-US"/>
        </w:rPr>
        <w:t xml:space="preserve"> </w:t>
      </w:r>
      <w:proofErr w:type="spellStart"/>
      <w:r w:rsidRPr="006D0842">
        <w:rPr>
          <w:lang w:val="en-US"/>
        </w:rPr>
        <w:t>tempor</w:t>
      </w:r>
      <w:proofErr w:type="spellEnd"/>
      <w:r w:rsidRPr="006D0842">
        <w:rPr>
          <w:lang w:val="en-US"/>
        </w:rPr>
        <w:t xml:space="preserve"> </w:t>
      </w:r>
      <w:proofErr w:type="spellStart"/>
      <w:r w:rsidRPr="006D0842">
        <w:rPr>
          <w:lang w:val="en-US"/>
        </w:rPr>
        <w:t>invidunt</w:t>
      </w:r>
      <w:proofErr w:type="spellEnd"/>
      <w:r w:rsidRPr="006D0842">
        <w:rPr>
          <w:lang w:val="en-US"/>
        </w:rPr>
        <w:t xml:space="preserve"> </w:t>
      </w:r>
      <w:proofErr w:type="spellStart"/>
      <w:r w:rsidRPr="006D0842">
        <w:rPr>
          <w:lang w:val="en-US"/>
        </w:rPr>
        <w:t>ut</w:t>
      </w:r>
      <w:proofErr w:type="spellEnd"/>
      <w:r w:rsidRPr="006D0842">
        <w:rPr>
          <w:lang w:val="en-US"/>
        </w:rPr>
        <w:t xml:space="preserve"> labore et dolore magna </w:t>
      </w:r>
      <w:proofErr w:type="spellStart"/>
      <w:r w:rsidRPr="006D0842">
        <w:rPr>
          <w:lang w:val="en-US"/>
        </w:rPr>
        <w:t>aliquyam</w:t>
      </w:r>
      <w:proofErr w:type="spellEnd"/>
      <w:r w:rsidRPr="006D0842">
        <w:rPr>
          <w:lang w:val="en-US"/>
        </w:rPr>
        <w:t xml:space="preserve"> </w:t>
      </w:r>
      <w:proofErr w:type="spellStart"/>
      <w:r w:rsidRPr="006D0842">
        <w:rPr>
          <w:lang w:val="en-US"/>
        </w:rPr>
        <w:t>erat</w:t>
      </w:r>
      <w:proofErr w:type="spellEnd"/>
      <w:r w:rsidRPr="006D0842">
        <w:rPr>
          <w:lang w:val="en-US"/>
        </w:rPr>
        <w:t xml:space="preserve">, sed diam </w:t>
      </w:r>
      <w:proofErr w:type="spellStart"/>
      <w:r w:rsidRPr="006D0842">
        <w:rPr>
          <w:lang w:val="en-US"/>
        </w:rPr>
        <w:t>voluptua</w:t>
      </w:r>
      <w:proofErr w:type="spellEnd"/>
      <w:r w:rsidRPr="006D0842">
        <w:rPr>
          <w:lang w:val="en-US"/>
        </w:rPr>
        <w:t xml:space="preserve">. </w:t>
      </w:r>
      <w:r w:rsidRPr="00FC162F">
        <w:rPr>
          <w:lang w:val="fr-FR"/>
        </w:rPr>
        <w:t xml:space="preserve">At </w:t>
      </w:r>
      <w:proofErr w:type="spellStart"/>
      <w:r w:rsidRPr="00FC162F">
        <w:rPr>
          <w:lang w:val="fr-FR"/>
        </w:rPr>
        <w:t>vero</w:t>
      </w:r>
      <w:proofErr w:type="spellEnd"/>
      <w:r w:rsidRPr="00FC162F">
        <w:rPr>
          <w:lang w:val="fr-FR"/>
        </w:rPr>
        <w:t xml:space="preserve"> </w:t>
      </w:r>
      <w:proofErr w:type="spellStart"/>
      <w:r w:rsidRPr="00FC162F">
        <w:rPr>
          <w:lang w:val="fr-FR"/>
        </w:rPr>
        <w:t>eos</w:t>
      </w:r>
      <w:proofErr w:type="spellEnd"/>
      <w:r w:rsidRPr="00FC162F">
        <w:rPr>
          <w:lang w:val="fr-FR"/>
        </w:rPr>
        <w:t xml:space="preserve"> et </w:t>
      </w:r>
      <w:proofErr w:type="spellStart"/>
      <w:r w:rsidRPr="00FC162F">
        <w:rPr>
          <w:lang w:val="fr-FR"/>
        </w:rPr>
        <w:t>accusam</w:t>
      </w:r>
      <w:proofErr w:type="spellEnd"/>
      <w:r w:rsidRPr="00FC162F">
        <w:rPr>
          <w:lang w:val="fr-FR"/>
        </w:rPr>
        <w:t xml:space="preserve"> et </w:t>
      </w:r>
      <w:proofErr w:type="spellStart"/>
      <w:r w:rsidRPr="00FC162F">
        <w:rPr>
          <w:lang w:val="fr-FR"/>
        </w:rPr>
        <w:t>justo</w:t>
      </w:r>
      <w:proofErr w:type="spellEnd"/>
      <w:r w:rsidRPr="00FC162F">
        <w:rPr>
          <w:lang w:val="fr-FR"/>
        </w:rPr>
        <w:t xml:space="preserve"> duo </w:t>
      </w:r>
      <w:proofErr w:type="spellStart"/>
      <w:r w:rsidRPr="00FC162F">
        <w:rPr>
          <w:lang w:val="fr-FR"/>
        </w:rPr>
        <w:t>dolores</w:t>
      </w:r>
      <w:proofErr w:type="spellEnd"/>
      <w:r w:rsidRPr="00FC162F">
        <w:rPr>
          <w:lang w:val="fr-FR"/>
        </w:rPr>
        <w:t xml:space="preserve"> et </w:t>
      </w:r>
      <w:proofErr w:type="spellStart"/>
      <w:r w:rsidRPr="00FC162F">
        <w:rPr>
          <w:lang w:val="fr-FR"/>
        </w:rPr>
        <w:t>ea</w:t>
      </w:r>
      <w:proofErr w:type="spellEnd"/>
      <w:r w:rsidRPr="00FC162F">
        <w:rPr>
          <w:lang w:val="fr-FR"/>
        </w:rPr>
        <w:t xml:space="preserve"> </w:t>
      </w:r>
      <w:proofErr w:type="spellStart"/>
      <w:r w:rsidRPr="00FC162F">
        <w:rPr>
          <w:lang w:val="fr-FR"/>
        </w:rPr>
        <w:t>rebum</w:t>
      </w:r>
      <w:proofErr w:type="spellEnd"/>
      <w:r w:rsidRPr="00FC162F">
        <w:rPr>
          <w:lang w:val="fr-FR"/>
        </w:rPr>
        <w:t xml:space="preserve">. </w:t>
      </w:r>
      <w:r w:rsidRPr="006D0842">
        <w:rPr>
          <w:lang w:val="en-US"/>
        </w:rPr>
        <w:t xml:space="preserve">Stet </w:t>
      </w:r>
      <w:proofErr w:type="spellStart"/>
      <w:r w:rsidRPr="006D0842">
        <w:rPr>
          <w:lang w:val="en-US"/>
        </w:rPr>
        <w:t>clita</w:t>
      </w:r>
      <w:proofErr w:type="spellEnd"/>
      <w:r w:rsidRPr="006D0842">
        <w:rPr>
          <w:lang w:val="en-US"/>
        </w:rPr>
        <w:t xml:space="preserve"> </w:t>
      </w:r>
      <w:proofErr w:type="spellStart"/>
      <w:r w:rsidRPr="006D0842">
        <w:rPr>
          <w:lang w:val="en-US"/>
        </w:rPr>
        <w:t>kasd</w:t>
      </w:r>
      <w:proofErr w:type="spellEnd"/>
      <w:r w:rsidRPr="006D0842">
        <w:rPr>
          <w:lang w:val="en-US"/>
        </w:rPr>
        <w:t xml:space="preserve"> </w:t>
      </w:r>
      <w:proofErr w:type="spellStart"/>
      <w:r w:rsidRPr="006D0842">
        <w:rPr>
          <w:lang w:val="en-US"/>
        </w:rPr>
        <w:t>gubergren</w:t>
      </w:r>
      <w:proofErr w:type="spellEnd"/>
      <w:r w:rsidRPr="006D0842">
        <w:rPr>
          <w:lang w:val="en-US"/>
        </w:rPr>
        <w:t xml:space="preserve">, no sea </w:t>
      </w:r>
      <w:proofErr w:type="spellStart"/>
      <w:r w:rsidRPr="006D0842">
        <w:rPr>
          <w:lang w:val="en-US"/>
        </w:rPr>
        <w:t>takimata</w:t>
      </w:r>
      <w:proofErr w:type="spellEnd"/>
      <w:r w:rsidRPr="006D0842">
        <w:rPr>
          <w:lang w:val="en-US"/>
        </w:rPr>
        <w:t xml:space="preserve"> </w:t>
      </w:r>
      <w:proofErr w:type="spellStart"/>
      <w:r w:rsidRPr="006D0842">
        <w:rPr>
          <w:lang w:val="en-US"/>
        </w:rPr>
        <w:t>sanctus</w:t>
      </w:r>
      <w:proofErr w:type="spellEnd"/>
      <w:r w:rsidRPr="006D0842">
        <w:rPr>
          <w:lang w:val="en-US"/>
        </w:rPr>
        <w:t xml:space="preserve"> </w:t>
      </w:r>
      <w:proofErr w:type="spellStart"/>
      <w:r w:rsidRPr="006D0842">
        <w:rPr>
          <w:lang w:val="en-US"/>
        </w:rPr>
        <w:t>est</w:t>
      </w:r>
      <w:proofErr w:type="spellEnd"/>
      <w:r w:rsidRPr="006D0842">
        <w:rPr>
          <w:lang w:val="en-US"/>
        </w:rPr>
        <w:t xml:space="preserve"> Lorem ipsum dolor </w:t>
      </w:r>
      <w:proofErr w:type="gramStart"/>
      <w:r w:rsidRPr="006D0842">
        <w:rPr>
          <w:lang w:val="en-US"/>
        </w:rPr>
        <w:t>sit</w:t>
      </w:r>
      <w:proofErr w:type="gramEnd"/>
      <w:r w:rsidRPr="006D0842">
        <w:rPr>
          <w:lang w:val="en-US"/>
        </w:rPr>
        <w:t xml:space="preserve"> </w:t>
      </w:r>
      <w:proofErr w:type="spellStart"/>
      <w:r w:rsidRPr="006D0842">
        <w:rPr>
          <w:lang w:val="en-US"/>
        </w:rPr>
        <w:t>amet</w:t>
      </w:r>
      <w:proofErr w:type="spellEnd"/>
      <w:r w:rsidRPr="006D0842">
        <w:rPr>
          <w:lang w:val="en-US"/>
        </w:rPr>
        <w:t>.</w:t>
      </w:r>
    </w:p>
    <w:p w14:paraId="2AB5BEC1" w14:textId="7F392FE4" w:rsidR="00EF662B" w:rsidRPr="00C174D5" w:rsidRDefault="00EF662B" w:rsidP="007C07AA">
      <w:pPr>
        <w:spacing w:after="0"/>
        <w:rPr>
          <w:noProof/>
          <w:lang w:val="en-US"/>
        </w:rPr>
      </w:pPr>
    </w:p>
    <w:p w14:paraId="4FEF4CCA" w14:textId="77777777" w:rsidR="00EF662B" w:rsidRPr="00C174D5" w:rsidRDefault="00EF662B">
      <w:pPr>
        <w:jc w:val="left"/>
        <w:rPr>
          <w:noProof/>
          <w:lang w:val="en-US"/>
        </w:rPr>
      </w:pPr>
      <w:r w:rsidRPr="00C174D5">
        <w:rPr>
          <w:noProof/>
          <w:lang w:val="en-US"/>
        </w:rPr>
        <w:br w:type="page"/>
      </w:r>
    </w:p>
    <w:p w14:paraId="59286F0D" w14:textId="77777777" w:rsidR="007C07AA" w:rsidRPr="00C174D5" w:rsidRDefault="007C07AA" w:rsidP="007C07AA">
      <w:pPr>
        <w:spacing w:after="0"/>
        <w:rPr>
          <w:noProof/>
          <w:lang w:val="en-US"/>
        </w:rPr>
      </w:pPr>
    </w:p>
    <w:p w14:paraId="3EA6DF8F" w14:textId="77777777" w:rsidR="007C3F38" w:rsidRPr="00C174D5" w:rsidRDefault="007C3F38" w:rsidP="007C07AA">
      <w:pPr>
        <w:spacing w:after="0"/>
        <w:rPr>
          <w:noProof/>
          <w:lang w:val="en-US"/>
        </w:rPr>
      </w:pPr>
    </w:p>
    <w:p w14:paraId="18A5DB09" w14:textId="6389F5C8" w:rsidR="00EF662B" w:rsidRPr="00C174D5" w:rsidRDefault="00EF662B" w:rsidP="007C07AA">
      <w:pPr>
        <w:spacing w:after="0"/>
        <w:rPr>
          <w:noProof/>
          <w:lang w:val="en-US"/>
        </w:rPr>
        <w:sectPr w:rsidR="00EF662B" w:rsidRPr="00C174D5" w:rsidSect="00924E63">
          <w:headerReference w:type="default" r:id="rId23"/>
          <w:footerReference w:type="default" r:id="rId24"/>
          <w:type w:val="oddPage"/>
          <w:pgSz w:w="11906" w:h="16838"/>
          <w:pgMar w:top="1417" w:right="1417" w:bottom="1134" w:left="1417" w:header="708" w:footer="709" w:gutter="0"/>
          <w:pgNumType w:fmt="upperRoman"/>
          <w:cols w:space="708"/>
          <w:docGrid w:linePitch="360"/>
        </w:sectPr>
      </w:pPr>
    </w:p>
    <w:p w14:paraId="21A17E2A" w14:textId="776DB853" w:rsidR="001B3D59" w:rsidRPr="000A4F29" w:rsidRDefault="001B3D59" w:rsidP="00273075">
      <w:pPr>
        <w:pStyle w:val="berschrift1"/>
        <w:spacing w:after="240"/>
        <w:rPr>
          <w:rFonts w:ascii="Calibri" w:hAnsi="Calibri" w:cs="Calibri"/>
          <w:noProof/>
          <w:lang w:val="it-IT"/>
        </w:rPr>
      </w:pPr>
      <w:bookmarkStart w:id="24" w:name="_Toc162964654"/>
      <w:commentRangeStart w:id="25"/>
      <w:commentRangeStart w:id="26"/>
      <w:r w:rsidRPr="000A4F29">
        <w:rPr>
          <w:rFonts w:ascii="Calibri" w:hAnsi="Calibri" w:cs="Calibri"/>
          <w:noProof/>
          <w:lang w:val="it-IT"/>
        </w:rPr>
        <w:lastRenderedPageBreak/>
        <w:t>List</w:t>
      </w:r>
      <w:commentRangeEnd w:id="25"/>
      <w:r w:rsidR="000A4F29">
        <w:rPr>
          <w:rStyle w:val="Kommentarzeichen"/>
          <w:rFonts w:eastAsiaTheme="minorHAnsi" w:cstheme="minorBidi"/>
          <w:b w:val="0"/>
          <w:bCs w:val="0"/>
          <w:color w:val="auto"/>
        </w:rPr>
        <w:commentReference w:id="25"/>
      </w:r>
      <w:r w:rsidRPr="000A4F29">
        <w:rPr>
          <w:rFonts w:ascii="Calibri" w:hAnsi="Calibri" w:cs="Calibri"/>
          <w:noProof/>
          <w:lang w:val="it-IT"/>
        </w:rPr>
        <w:t xml:space="preserve"> of Abbreviations</w:t>
      </w:r>
      <w:r w:rsidR="00517C32" w:rsidRPr="000A4F29">
        <w:rPr>
          <w:rFonts w:ascii="Calibri" w:hAnsi="Calibri" w:cs="Calibri"/>
          <w:noProof/>
          <w:lang w:val="it-IT"/>
        </w:rPr>
        <w:t xml:space="preserve"> </w:t>
      </w:r>
      <w:r w:rsidR="00273075" w:rsidRPr="000A4F29">
        <w:rPr>
          <w:rFonts w:ascii="Calibri" w:hAnsi="Calibri" w:cs="Calibri"/>
          <w:noProof/>
          <w:lang w:val="it-IT"/>
        </w:rPr>
        <w:t xml:space="preserve"> </w:t>
      </w:r>
      <w:commentRangeEnd w:id="26"/>
      <w:r w:rsidR="00785D44">
        <w:rPr>
          <w:rStyle w:val="Kommentarzeichen"/>
          <w:rFonts w:eastAsiaTheme="minorHAnsi" w:cstheme="minorBidi"/>
          <w:b w:val="0"/>
          <w:bCs w:val="0"/>
          <w:color w:val="auto"/>
        </w:rPr>
        <w:commentReference w:id="26"/>
      </w:r>
      <w:bookmarkEnd w:id="24"/>
    </w:p>
    <w:p w14:paraId="2C7070E6" w14:textId="77777777" w:rsidR="0018482A" w:rsidRPr="000A4F29" w:rsidRDefault="0018482A" w:rsidP="0018482A">
      <w:pPr>
        <w:rPr>
          <w:b/>
          <w:bCs/>
          <w:sz w:val="28"/>
          <w:szCs w:val="28"/>
          <w:lang w:val="it-IT"/>
        </w:rPr>
      </w:pPr>
      <w:r w:rsidRPr="000A4F29">
        <w:rPr>
          <w:b/>
          <w:bCs/>
          <w:sz w:val="28"/>
          <w:szCs w:val="28"/>
          <w:lang w:val="it-IT"/>
        </w:rPr>
        <w:t xml:space="preserve">General </w:t>
      </w:r>
    </w:p>
    <w:p w14:paraId="45ED3C74" w14:textId="77777777" w:rsidR="0018482A" w:rsidRPr="00C174D5" w:rsidRDefault="0018482A" w:rsidP="0018482A">
      <w:pPr>
        <w:spacing w:after="0"/>
        <w:rPr>
          <w:noProof/>
          <w:lang w:val="it-IT"/>
        </w:rPr>
      </w:pPr>
      <w:r w:rsidRPr="00C174D5">
        <w:rPr>
          <w:i/>
          <w:iCs/>
          <w:noProof/>
          <w:lang w:val="it-IT"/>
        </w:rPr>
        <w:t>E. coli</w:t>
      </w:r>
      <w:r w:rsidRPr="00C174D5">
        <w:rPr>
          <w:i/>
          <w:iCs/>
          <w:noProof/>
          <w:lang w:val="it-IT"/>
        </w:rPr>
        <w:tab/>
      </w:r>
      <w:r w:rsidRPr="00C174D5">
        <w:rPr>
          <w:i/>
          <w:iCs/>
          <w:noProof/>
          <w:lang w:val="it-IT"/>
        </w:rPr>
        <w:tab/>
        <w:t>Escherichia coli</w:t>
      </w:r>
    </w:p>
    <w:p w14:paraId="29C85F8A" w14:textId="77777777" w:rsidR="0018482A" w:rsidRPr="00C174D5" w:rsidRDefault="0018482A" w:rsidP="0018482A">
      <w:pPr>
        <w:spacing w:after="0"/>
        <w:rPr>
          <w:noProof/>
          <w:lang w:val="en-US"/>
        </w:rPr>
      </w:pPr>
      <w:r w:rsidRPr="00C174D5">
        <w:rPr>
          <w:noProof/>
          <w:lang w:val="en-US"/>
        </w:rPr>
        <w:t>MTP</w:t>
      </w:r>
      <w:r w:rsidRPr="00C174D5">
        <w:rPr>
          <w:noProof/>
          <w:lang w:val="en-US"/>
        </w:rPr>
        <w:tab/>
      </w:r>
      <w:r w:rsidRPr="00C174D5">
        <w:rPr>
          <w:noProof/>
          <w:lang w:val="en-US"/>
        </w:rPr>
        <w:tab/>
        <w:t>Microtiter plate</w:t>
      </w:r>
    </w:p>
    <w:p w14:paraId="0B6480B7" w14:textId="77777777" w:rsidR="0018482A" w:rsidRPr="00C174D5" w:rsidRDefault="0018482A" w:rsidP="0018482A">
      <w:pPr>
        <w:spacing w:after="0"/>
        <w:rPr>
          <w:noProof/>
          <w:lang w:val="en-US"/>
        </w:rPr>
      </w:pPr>
      <w:r w:rsidRPr="00C174D5">
        <w:rPr>
          <w:noProof/>
          <w:lang w:val="en-US"/>
        </w:rPr>
        <w:t>OD</w:t>
      </w:r>
      <w:r w:rsidRPr="00C174D5">
        <w:rPr>
          <w:noProof/>
          <w:vertAlign w:val="subscript"/>
          <w:lang w:val="en-US"/>
        </w:rPr>
        <w:t>600</w:t>
      </w:r>
      <w:r w:rsidRPr="00C174D5">
        <w:rPr>
          <w:noProof/>
          <w:lang w:val="en-US"/>
        </w:rPr>
        <w:tab/>
      </w:r>
      <w:r w:rsidRPr="00C174D5">
        <w:rPr>
          <w:noProof/>
          <w:lang w:val="en-US"/>
        </w:rPr>
        <w:tab/>
        <w:t>Optical density at 600 nm</w:t>
      </w:r>
    </w:p>
    <w:p w14:paraId="7BF93733" w14:textId="77777777" w:rsidR="0018482A" w:rsidRPr="00C174D5" w:rsidRDefault="0018482A" w:rsidP="0018482A">
      <w:pPr>
        <w:spacing w:after="0"/>
        <w:rPr>
          <w:noProof/>
          <w:lang w:val="en-US"/>
        </w:rPr>
      </w:pPr>
      <w:r w:rsidRPr="00C174D5">
        <w:rPr>
          <w:noProof/>
          <w:lang w:val="en-US"/>
        </w:rPr>
        <w:t>R²</w:t>
      </w:r>
      <w:r w:rsidRPr="00C174D5">
        <w:rPr>
          <w:noProof/>
          <w:lang w:val="en-US"/>
        </w:rPr>
        <w:tab/>
      </w:r>
      <w:r w:rsidRPr="00C174D5">
        <w:rPr>
          <w:noProof/>
          <w:lang w:val="en-US"/>
        </w:rPr>
        <w:tab/>
        <w:t>Coefficient of determination</w:t>
      </w:r>
    </w:p>
    <w:p w14:paraId="76B1232A" w14:textId="77777777" w:rsidR="00C077D6" w:rsidRPr="003F28A6" w:rsidRDefault="00C077D6" w:rsidP="0018482A">
      <w:pPr>
        <w:spacing w:after="0"/>
        <w:rPr>
          <w:noProof/>
          <w:lang w:val="en-US"/>
        </w:rPr>
      </w:pPr>
    </w:p>
    <w:p w14:paraId="62490331" w14:textId="77777777" w:rsidR="0018482A" w:rsidRPr="003F28A6" w:rsidRDefault="0018482A" w:rsidP="0018482A">
      <w:pPr>
        <w:rPr>
          <w:b/>
          <w:bCs/>
          <w:i/>
          <w:noProof/>
          <w:sz w:val="28"/>
          <w:szCs w:val="28"/>
          <w:lang w:val="en-US"/>
        </w:rPr>
      </w:pPr>
      <w:commentRangeStart w:id="27"/>
      <w:r w:rsidRPr="003F28A6">
        <w:rPr>
          <w:b/>
          <w:bCs/>
          <w:noProof/>
          <w:sz w:val="28"/>
          <w:szCs w:val="28"/>
          <w:lang w:val="en-US"/>
        </w:rPr>
        <w:t>Symbols</w:t>
      </w:r>
      <w:commentRangeEnd w:id="27"/>
      <w:r w:rsidR="00785D44">
        <w:rPr>
          <w:rStyle w:val="Kommentarzeichen"/>
        </w:rPr>
        <w:commentReference w:id="27"/>
      </w:r>
    </w:p>
    <w:p w14:paraId="6CB1F321" w14:textId="718F2B0A" w:rsidR="0018482A" w:rsidRPr="00C174D5" w:rsidRDefault="00000000" w:rsidP="0018482A">
      <w:pPr>
        <w:spacing w:after="0"/>
        <w:rPr>
          <w:noProof/>
          <w:lang w:val="en-US"/>
        </w:rPr>
      </w:pPr>
      <m:oMath>
        <m:sSub>
          <m:sSubPr>
            <m:ctrlPr>
              <w:rPr>
                <w:rFonts w:ascii="Cambria Math" w:hAnsi="Cambria Math"/>
                <w:i/>
                <w:noProof/>
                <w:lang w:val="en-US"/>
              </w:rPr>
            </m:ctrlPr>
          </m:sSubPr>
          <m:e>
            <m:r>
              <w:rPr>
                <w:rFonts w:ascii="Cambria Math" w:hAnsi="Cambria Math"/>
                <w:noProof/>
                <w:lang w:val="en-US"/>
              </w:rPr>
              <m:t>µ</m:t>
            </m:r>
          </m:e>
          <m:sub>
            <m:r>
              <w:rPr>
                <w:rFonts w:ascii="Cambria Math" w:hAnsi="Cambria Math"/>
                <w:noProof/>
                <w:lang w:val="en-US"/>
              </w:rPr>
              <m:t>set</m:t>
            </m:r>
          </m:sub>
        </m:sSub>
      </m:oMath>
      <w:r w:rsidR="0018482A" w:rsidRPr="00C174D5">
        <w:rPr>
          <w:noProof/>
          <w:lang w:val="en-US"/>
        </w:rPr>
        <w:tab/>
      </w:r>
      <w:r w:rsidR="0018482A" w:rsidRPr="00C174D5">
        <w:rPr>
          <w:noProof/>
          <w:lang w:val="en-US"/>
        </w:rPr>
        <w:tab/>
      </w:r>
      <w:r w:rsidR="009B45B9" w:rsidRPr="00C174D5">
        <w:rPr>
          <w:noProof/>
          <w:lang w:val="en-US"/>
        </w:rPr>
        <w:t xml:space="preserve">setpoint for </w:t>
      </w:r>
      <w:r w:rsidR="0018482A" w:rsidRPr="00C174D5">
        <w:rPr>
          <w:noProof/>
          <w:lang w:val="en-US"/>
        </w:rPr>
        <w:t>specific growth rate</w:t>
      </w:r>
      <w:r w:rsidR="009B45B9" w:rsidRPr="00C174D5">
        <w:rPr>
          <w:noProof/>
          <w:lang w:val="en-US"/>
        </w:rPr>
        <w:t xml:space="preserve"> in substrate-limited fed-batch phase</w:t>
      </w:r>
      <w:r w:rsidR="0018482A" w:rsidRPr="00C174D5">
        <w:rPr>
          <w:noProof/>
          <w:lang w:val="en-US"/>
        </w:rPr>
        <w:t xml:space="preserve"> (h</w:t>
      </w:r>
      <w:r w:rsidR="0018482A" w:rsidRPr="00C174D5">
        <w:rPr>
          <w:noProof/>
          <w:vertAlign w:val="superscript"/>
          <w:lang w:val="en-US"/>
        </w:rPr>
        <w:t>-1</w:t>
      </w:r>
      <w:r w:rsidR="0018482A" w:rsidRPr="00C174D5">
        <w:rPr>
          <w:noProof/>
          <w:lang w:val="en-US"/>
        </w:rPr>
        <w:t>)</w:t>
      </w:r>
    </w:p>
    <w:p w14:paraId="1E0E90DC" w14:textId="44948B19" w:rsidR="004D28CB" w:rsidRPr="00C174D5" w:rsidRDefault="004D28CB" w:rsidP="0018482A">
      <w:pPr>
        <w:tabs>
          <w:tab w:val="left" w:pos="708"/>
          <w:tab w:val="left" w:pos="1416"/>
          <w:tab w:val="left" w:pos="2124"/>
          <w:tab w:val="left" w:pos="2832"/>
          <w:tab w:val="left" w:pos="3540"/>
          <w:tab w:val="left" w:pos="4248"/>
          <w:tab w:val="left" w:pos="4956"/>
          <w:tab w:val="left" w:pos="5664"/>
        </w:tabs>
        <w:spacing w:after="0"/>
        <w:rPr>
          <w:lang w:val="en-US"/>
        </w:rPr>
      </w:pPr>
    </w:p>
    <w:p w14:paraId="11A92569" w14:textId="77777777" w:rsidR="004D28CB" w:rsidRPr="00C174D5" w:rsidRDefault="004D28CB">
      <w:pPr>
        <w:jc w:val="left"/>
        <w:rPr>
          <w:lang w:val="en-US"/>
        </w:rPr>
      </w:pPr>
      <w:r w:rsidRPr="00C174D5">
        <w:rPr>
          <w:lang w:val="en-US"/>
        </w:rPr>
        <w:br w:type="page"/>
      </w:r>
    </w:p>
    <w:p w14:paraId="7FE9BA14" w14:textId="77777777" w:rsidR="0018482A" w:rsidRPr="00C174D5" w:rsidRDefault="0018482A" w:rsidP="0018482A">
      <w:pPr>
        <w:tabs>
          <w:tab w:val="left" w:pos="708"/>
          <w:tab w:val="left" w:pos="1416"/>
          <w:tab w:val="left" w:pos="2124"/>
          <w:tab w:val="left" w:pos="2832"/>
          <w:tab w:val="left" w:pos="3540"/>
          <w:tab w:val="left" w:pos="4248"/>
          <w:tab w:val="left" w:pos="4956"/>
          <w:tab w:val="left" w:pos="5664"/>
        </w:tabs>
        <w:spacing w:after="0"/>
        <w:rPr>
          <w:lang w:val="en-US"/>
        </w:rPr>
      </w:pPr>
    </w:p>
    <w:p w14:paraId="3AFAAD79" w14:textId="77777777" w:rsidR="007C3F38" w:rsidRPr="00C174D5" w:rsidRDefault="007C3F38" w:rsidP="0018482A">
      <w:pPr>
        <w:tabs>
          <w:tab w:val="left" w:pos="708"/>
          <w:tab w:val="left" w:pos="1416"/>
          <w:tab w:val="left" w:pos="2124"/>
          <w:tab w:val="left" w:pos="2832"/>
          <w:tab w:val="left" w:pos="3540"/>
          <w:tab w:val="left" w:pos="4248"/>
          <w:tab w:val="left" w:pos="4956"/>
          <w:tab w:val="left" w:pos="5664"/>
        </w:tabs>
        <w:spacing w:after="0"/>
        <w:rPr>
          <w:lang w:val="en-US"/>
        </w:rPr>
      </w:pPr>
    </w:p>
    <w:p w14:paraId="218EC11E" w14:textId="77777777" w:rsidR="007C3F38" w:rsidRPr="00C174D5" w:rsidRDefault="007C3F38" w:rsidP="0018482A">
      <w:pPr>
        <w:tabs>
          <w:tab w:val="left" w:pos="708"/>
          <w:tab w:val="left" w:pos="1416"/>
          <w:tab w:val="left" w:pos="2124"/>
          <w:tab w:val="left" w:pos="2832"/>
          <w:tab w:val="left" w:pos="3540"/>
          <w:tab w:val="left" w:pos="4248"/>
          <w:tab w:val="left" w:pos="4956"/>
          <w:tab w:val="left" w:pos="5664"/>
        </w:tabs>
        <w:spacing w:after="0"/>
        <w:rPr>
          <w:lang w:val="en-US"/>
        </w:rPr>
        <w:sectPr w:rsidR="007C3F38" w:rsidRPr="00C174D5" w:rsidSect="00924E63">
          <w:headerReference w:type="default" r:id="rId25"/>
          <w:footerReference w:type="default" r:id="rId26"/>
          <w:type w:val="oddPage"/>
          <w:pgSz w:w="11906" w:h="16838"/>
          <w:pgMar w:top="1417" w:right="1417" w:bottom="1134" w:left="1417" w:header="708" w:footer="709" w:gutter="0"/>
          <w:pgNumType w:fmt="upperRoman"/>
          <w:cols w:space="708"/>
          <w:docGrid w:linePitch="360"/>
        </w:sectPr>
      </w:pPr>
    </w:p>
    <w:p w14:paraId="73768F6C" w14:textId="145A6914" w:rsidR="00E95708" w:rsidRPr="00C174D5" w:rsidRDefault="00E95708" w:rsidP="00CE00FD">
      <w:pPr>
        <w:pStyle w:val="berschrift1"/>
        <w:rPr>
          <w:i/>
          <w:sz w:val="32"/>
          <w:lang w:val="en-US"/>
        </w:rPr>
      </w:pPr>
      <w:bookmarkStart w:id="28" w:name="_Toc162964655"/>
      <w:commentRangeStart w:id="29"/>
      <w:commentRangeStart w:id="30"/>
      <w:r w:rsidRPr="00C174D5">
        <w:rPr>
          <w:lang w:val="en-US"/>
        </w:rPr>
        <w:lastRenderedPageBreak/>
        <w:t>List</w:t>
      </w:r>
      <w:commentRangeEnd w:id="29"/>
      <w:r w:rsidR="000A4F29">
        <w:rPr>
          <w:rStyle w:val="Kommentarzeichen"/>
          <w:rFonts w:eastAsiaTheme="minorHAnsi" w:cstheme="minorBidi"/>
          <w:b w:val="0"/>
          <w:bCs w:val="0"/>
          <w:color w:val="auto"/>
        </w:rPr>
        <w:commentReference w:id="29"/>
      </w:r>
      <w:r w:rsidRPr="00C174D5">
        <w:rPr>
          <w:lang w:val="en-US"/>
        </w:rPr>
        <w:t xml:space="preserve"> of </w:t>
      </w:r>
      <w:r w:rsidR="00061563" w:rsidRPr="00C174D5">
        <w:rPr>
          <w:lang w:val="en-US"/>
        </w:rPr>
        <w:t>P</w:t>
      </w:r>
      <w:r w:rsidRPr="00C174D5">
        <w:rPr>
          <w:lang w:val="en-US"/>
        </w:rPr>
        <w:t>ublications</w:t>
      </w:r>
      <w:commentRangeEnd w:id="30"/>
      <w:r w:rsidR="00785D44">
        <w:rPr>
          <w:rStyle w:val="Kommentarzeichen"/>
          <w:rFonts w:eastAsiaTheme="minorHAnsi" w:cstheme="minorBidi"/>
          <w:b w:val="0"/>
          <w:bCs w:val="0"/>
          <w:color w:val="auto"/>
        </w:rPr>
        <w:commentReference w:id="30"/>
      </w:r>
      <w:bookmarkEnd w:id="28"/>
    </w:p>
    <w:p w14:paraId="7FE253DF" w14:textId="748F7834" w:rsidR="00987C11" w:rsidRPr="00C174D5" w:rsidRDefault="00987C11" w:rsidP="00785D44">
      <w:pPr>
        <w:spacing w:after="0"/>
        <w:rPr>
          <w:iCs/>
          <w:lang w:val="en-US"/>
        </w:rPr>
      </w:pPr>
      <w:r w:rsidRPr="00C174D5">
        <w:rPr>
          <w:iCs/>
          <w:lang w:val="en-US"/>
        </w:rPr>
        <w:t xml:space="preserve">This thesis is based on the following publications, which either have been published in peer-reviewed </w:t>
      </w:r>
      <w:proofErr w:type="gramStart"/>
      <w:r w:rsidRPr="00C174D5">
        <w:rPr>
          <w:iCs/>
          <w:lang w:val="en-US"/>
        </w:rPr>
        <w:t xml:space="preserve">journals, </w:t>
      </w:r>
      <w:r w:rsidR="00B81D1C">
        <w:rPr>
          <w:iCs/>
          <w:lang w:val="en-US"/>
        </w:rPr>
        <w:t>or</w:t>
      </w:r>
      <w:proofErr w:type="gramEnd"/>
      <w:r w:rsidRPr="00C174D5">
        <w:rPr>
          <w:iCs/>
          <w:lang w:val="en-US"/>
        </w:rPr>
        <w:t xml:space="preserve"> are currently under consideration by peer-reviewed journals. They are listed in chronological order. </w:t>
      </w:r>
    </w:p>
    <w:p w14:paraId="28B89045" w14:textId="77777777" w:rsidR="00987C11" w:rsidRPr="00C174D5" w:rsidRDefault="00987C11" w:rsidP="00785D44">
      <w:pPr>
        <w:spacing w:after="0"/>
        <w:rPr>
          <w:iCs/>
          <w:lang w:val="en-US"/>
        </w:rPr>
      </w:pPr>
      <w:r w:rsidRPr="00C174D5">
        <w:rPr>
          <w:iCs/>
          <w:vertAlign w:val="superscript"/>
          <w:lang w:val="en-US"/>
        </w:rPr>
        <w:t>#</w:t>
      </w:r>
      <w:r w:rsidRPr="00C174D5">
        <w:rPr>
          <w:iCs/>
          <w:lang w:val="en-US"/>
        </w:rPr>
        <w:t xml:space="preserve"> denotes an equal contribution of these authors</w:t>
      </w:r>
    </w:p>
    <w:p w14:paraId="1F6B1B03" w14:textId="3F208D02" w:rsidR="00640456" w:rsidRPr="00C174D5" w:rsidRDefault="00640456" w:rsidP="00785D44">
      <w:pPr>
        <w:spacing w:after="0"/>
        <w:rPr>
          <w:iCs/>
          <w:lang w:val="en-US"/>
        </w:rPr>
      </w:pPr>
      <w:r w:rsidRPr="00C174D5">
        <w:rPr>
          <w:iCs/>
          <w:lang w:val="en-US"/>
        </w:rPr>
        <w:t xml:space="preserve">For contributions </w:t>
      </w:r>
      <w:r w:rsidR="003360CE" w:rsidRPr="00C174D5">
        <w:rPr>
          <w:iCs/>
          <w:lang w:val="en-US"/>
        </w:rPr>
        <w:t xml:space="preserve">according to </w:t>
      </w:r>
      <w:r w:rsidR="003360CE" w:rsidRPr="00C174D5">
        <w:rPr>
          <w:iCs/>
          <w:lang w:val="en-US"/>
        </w:rPr>
        <w:fldChar w:fldCharType="begin"/>
      </w:r>
      <w:r w:rsidR="003360CE" w:rsidRPr="00C174D5">
        <w:rPr>
          <w:iCs/>
          <w:lang w:val="en-US"/>
        </w:rPr>
        <w:instrText xml:space="preserve"> ADDIN ZOTERO_ITEM CSL_CITATION {"citationID":"a22cab4nddc","properties":{"formattedCitation":"(Brand et al., 2015)","plainCitation":"(Brand et al., 2015)","noteIndex":0},"citationItems":[{"id":30512,"uris":["http://zotero.org/groups/2896665/items/BFE68HYV"],"itemData":{"id":30512,"type":"article-journal","abstract":"Key points As the number of authors on scientific publications increases, ordered lists of author names are proving inadequate for the purposes of attribution and credit. A multi-stakeholder group has produced a contributor role taxonomy for use in scientific publications. Identifying specific contributions to published research will lead to appropriate credit, fewer author disputes, and fewer disincentives to collaboration and the sharing of data and code.","container-title":"Learned Publishing","DOI":"10.1087/20150211","ISSN":"1741-4857","issue":"2","language":"en","note":"_eprint: https://onlinelibrary.wiley.com/doi/pdf/10.1087/20150211","page":"151-155","source":"Wiley Online Library","title":"Beyond authorship: attribution, contribution, collaboration, and credit","title-short":"Beyond authorship","volume":"28","author":[{"family":"Brand","given":"Amy"},{"family":"Allen","given":"Liz"},{"family":"Altman","given":"Micah"},{"family":"Hlava","given":"Marjorie"},{"family":"Scott","given":"Jo"}],"issued":{"date-parts":[["2015"]]}}}],"schema":"https://github.com/citation-style-language/schema/raw/master/csl-citation.json"} </w:instrText>
      </w:r>
      <w:r w:rsidR="003360CE" w:rsidRPr="00C174D5">
        <w:rPr>
          <w:iCs/>
          <w:lang w:val="en-US"/>
        </w:rPr>
        <w:fldChar w:fldCharType="separate"/>
      </w:r>
      <w:r w:rsidR="003360CE" w:rsidRPr="00C174D5">
        <w:rPr>
          <w:rFonts w:ascii="Calibri" w:hAnsi="Calibri" w:cs="Calibri"/>
          <w:szCs w:val="24"/>
          <w:lang w:val="en-US"/>
        </w:rPr>
        <w:t>(Brand et al., 2015)</w:t>
      </w:r>
      <w:r w:rsidR="003360CE" w:rsidRPr="00C174D5">
        <w:rPr>
          <w:iCs/>
          <w:lang w:val="en-US"/>
        </w:rPr>
        <w:fldChar w:fldCharType="end"/>
      </w:r>
      <w:r w:rsidR="003360CE" w:rsidRPr="00C174D5">
        <w:rPr>
          <w:iCs/>
          <w:lang w:val="en-US"/>
        </w:rPr>
        <w:t xml:space="preserve"> </w:t>
      </w:r>
      <w:r w:rsidRPr="00C174D5">
        <w:rPr>
          <w:iCs/>
          <w:lang w:val="en-US"/>
        </w:rPr>
        <w:t>see chapter Publications.</w:t>
      </w:r>
    </w:p>
    <w:p w14:paraId="4B835D17" w14:textId="77777777" w:rsidR="00987C11" w:rsidRPr="00C174D5" w:rsidRDefault="00987C11" w:rsidP="00987C11">
      <w:pPr>
        <w:spacing w:after="0"/>
        <w:jc w:val="left"/>
        <w:rPr>
          <w:iCs/>
          <w:lang w:val="en-US"/>
        </w:rPr>
      </w:pPr>
    </w:p>
    <w:p w14:paraId="099713C6" w14:textId="696C1CD1" w:rsidR="00987C11" w:rsidRPr="00C174D5" w:rsidRDefault="004D234B" w:rsidP="00987C11">
      <w:pPr>
        <w:spacing w:after="0"/>
        <w:jc w:val="left"/>
        <w:rPr>
          <w:iCs/>
          <w:lang w:val="en-US"/>
        </w:rPr>
      </w:pPr>
      <w:commentRangeStart w:id="31"/>
      <w:r w:rsidRPr="00C174D5">
        <w:rPr>
          <w:iCs/>
          <w:lang w:val="en-US"/>
        </w:rPr>
        <w:t>First</w:t>
      </w:r>
      <w:r w:rsidR="00987C11" w:rsidRPr="00C174D5">
        <w:rPr>
          <w:iCs/>
          <w:lang w:val="en-US"/>
        </w:rPr>
        <w:t xml:space="preserve"> author publications</w:t>
      </w:r>
      <w:r w:rsidRPr="00C174D5">
        <w:rPr>
          <w:iCs/>
          <w:lang w:val="en-US"/>
        </w:rPr>
        <w:t xml:space="preserve"> discussed in this thesis</w:t>
      </w:r>
      <w:r w:rsidR="00987C11" w:rsidRPr="00C174D5">
        <w:rPr>
          <w:iCs/>
          <w:lang w:val="en-US"/>
        </w:rPr>
        <w:t>:</w:t>
      </w:r>
      <w:commentRangeEnd w:id="31"/>
      <w:r w:rsidR="00410437">
        <w:rPr>
          <w:rStyle w:val="Kommentarzeichen"/>
        </w:rPr>
        <w:commentReference w:id="31"/>
      </w:r>
    </w:p>
    <w:p w14:paraId="4D287D48" w14:textId="6F6119AE" w:rsidR="005804BD" w:rsidRPr="005804BD" w:rsidRDefault="005804BD" w:rsidP="005804BD">
      <w:pPr>
        <w:pStyle w:val="Listenabsatz"/>
        <w:numPr>
          <w:ilvl w:val="0"/>
          <w:numId w:val="9"/>
        </w:numPr>
        <w:spacing w:after="0"/>
        <w:jc w:val="left"/>
        <w:rPr>
          <w:rStyle w:val="hps"/>
          <w:rFonts w:ascii="Calibri" w:hAnsi="Calibri" w:cs="Calibri"/>
        </w:rPr>
      </w:pPr>
      <w:r w:rsidRPr="005804BD">
        <w:rPr>
          <w:b/>
          <w:bCs/>
          <w:iCs/>
        </w:rPr>
        <w:t>Kemmer, A.</w:t>
      </w:r>
      <w:r w:rsidRPr="005804BD">
        <w:rPr>
          <w:iCs/>
          <w:vertAlign w:val="superscript"/>
        </w:rPr>
        <w:t>#</w:t>
      </w:r>
      <w:r w:rsidRPr="005804BD">
        <w:rPr>
          <w:iCs/>
        </w:rPr>
        <w:t>, Cai, L.</w:t>
      </w:r>
      <w:r w:rsidRPr="005804BD">
        <w:rPr>
          <w:iCs/>
          <w:vertAlign w:val="superscript"/>
        </w:rPr>
        <w:t>#</w:t>
      </w:r>
      <w:r w:rsidRPr="005804BD">
        <w:rPr>
          <w:iCs/>
        </w:rPr>
        <w:t xml:space="preserve">, Cruz Bournazou, M. N., &amp; Neubauer, P. (2023) High-Throughput Expression of Inclusion Bodies on an Automated Platform. In </w:t>
      </w:r>
      <w:r w:rsidRPr="005804BD">
        <w:rPr>
          <w:i/>
        </w:rPr>
        <w:t>Inclusion Bodies – Methods and Protocols</w:t>
      </w:r>
      <w:r w:rsidRPr="005804BD">
        <w:rPr>
          <w:iCs/>
        </w:rPr>
        <w:t xml:space="preserve"> (1</w:t>
      </w:r>
      <w:r w:rsidRPr="005804BD">
        <w:rPr>
          <w:iCs/>
          <w:vertAlign w:val="superscript"/>
        </w:rPr>
        <w:t>st</w:t>
      </w:r>
      <w:r w:rsidRPr="005804BD">
        <w:rPr>
          <w:iCs/>
        </w:rPr>
        <w:t xml:space="preserve"> ed.). Springer Protocols</w:t>
      </w:r>
      <w:r w:rsidRPr="00792ADB">
        <w:rPr>
          <w:iCs/>
        </w:rPr>
        <w:t xml:space="preserve">. </w:t>
      </w:r>
      <w:hyperlink r:id="rId27" w:history="1">
        <w:r w:rsidR="00792ADB" w:rsidRPr="00792ADB">
          <w:rPr>
            <w:rStyle w:val="Hyperlink"/>
            <w:iCs/>
            <w:color w:val="auto"/>
          </w:rPr>
          <w:t>https://doi.org/10.1007/978-1-0716-2930-7</w:t>
        </w:r>
      </w:hyperlink>
      <w:r w:rsidR="00792ADB" w:rsidRPr="00792ADB">
        <w:rPr>
          <w:iCs/>
        </w:rPr>
        <w:t xml:space="preserve"> </w:t>
      </w:r>
    </w:p>
    <w:p w14:paraId="33F59876" w14:textId="77777777" w:rsidR="00792ADB" w:rsidRDefault="005804BD" w:rsidP="00792ADB">
      <w:pPr>
        <w:pStyle w:val="Listenabsatz"/>
        <w:numPr>
          <w:ilvl w:val="0"/>
          <w:numId w:val="9"/>
        </w:numPr>
        <w:spacing w:after="0"/>
        <w:jc w:val="left"/>
        <w:rPr>
          <w:iCs/>
        </w:rPr>
      </w:pPr>
      <w:r w:rsidRPr="005804BD">
        <w:rPr>
          <w:b/>
          <w:bCs/>
          <w:iCs/>
        </w:rPr>
        <w:t>Kemmer, A.</w:t>
      </w:r>
      <w:r w:rsidRPr="005804BD">
        <w:rPr>
          <w:iCs/>
          <w:vertAlign w:val="superscript"/>
        </w:rPr>
        <w:t>#</w:t>
      </w:r>
      <w:r w:rsidRPr="005804BD">
        <w:rPr>
          <w:iCs/>
        </w:rPr>
        <w:t>, Fischer, N.</w:t>
      </w:r>
      <w:r w:rsidRPr="005804BD">
        <w:rPr>
          <w:iCs/>
          <w:vertAlign w:val="superscript"/>
        </w:rPr>
        <w:t>#</w:t>
      </w:r>
      <w:r w:rsidRPr="005804BD">
        <w:rPr>
          <w:iCs/>
        </w:rPr>
        <w:t xml:space="preserve">, Wilms, T., Cai, L., Groß, S., King, R., Neubauer, P., &amp; Cruz Bournazou, M. N. (2023) Nonlinear state estimation as tool for online monitoring and adaptive feed in high-throughput cultivations. </w:t>
      </w:r>
      <w:r w:rsidRPr="005804BD">
        <w:rPr>
          <w:i/>
        </w:rPr>
        <w:t>Biotechnology and Bioengineering</w:t>
      </w:r>
      <w:r w:rsidRPr="005804BD">
        <w:rPr>
          <w:iCs/>
        </w:rPr>
        <w:t xml:space="preserve">. </w:t>
      </w:r>
      <w:hyperlink r:id="rId28" w:history="1">
        <w:r w:rsidR="00792ADB" w:rsidRPr="00792ADB">
          <w:rPr>
            <w:rStyle w:val="Hyperlink"/>
            <w:iCs/>
            <w:color w:val="auto"/>
          </w:rPr>
          <w:t>https://doi.org/10.1002/bit.28509</w:t>
        </w:r>
      </w:hyperlink>
      <w:r w:rsidR="00792ADB" w:rsidRPr="00792ADB">
        <w:rPr>
          <w:iCs/>
        </w:rPr>
        <w:t xml:space="preserve"> </w:t>
      </w:r>
    </w:p>
    <w:p w14:paraId="5AC09C62" w14:textId="77777777" w:rsidR="000544E4" w:rsidRPr="00C174D5" w:rsidRDefault="000544E4" w:rsidP="000544E4">
      <w:pPr>
        <w:pStyle w:val="Listenabsatz"/>
        <w:numPr>
          <w:ilvl w:val="0"/>
          <w:numId w:val="9"/>
        </w:numPr>
        <w:spacing w:after="0"/>
        <w:jc w:val="left"/>
        <w:rPr>
          <w:iCs/>
        </w:rPr>
      </w:pPr>
      <w:r w:rsidRPr="00C174D5">
        <w:rPr>
          <w:b/>
          <w:bCs/>
          <w:iCs/>
        </w:rPr>
        <w:t>Kemmer, A.</w:t>
      </w:r>
      <w:r>
        <w:rPr>
          <w:iCs/>
        </w:rPr>
        <w:t>,</w:t>
      </w:r>
      <w:r w:rsidRPr="00C174D5">
        <w:rPr>
          <w:iCs/>
        </w:rPr>
        <w:t xml:space="preserve"> Cai, L.</w:t>
      </w:r>
      <w:r>
        <w:rPr>
          <w:iCs/>
        </w:rPr>
        <w:t>,</w:t>
      </w:r>
      <w:r w:rsidRPr="00C174D5">
        <w:rPr>
          <w:iCs/>
        </w:rPr>
        <w:t xml:space="preserve"> Born, S.</w:t>
      </w:r>
      <w:r>
        <w:rPr>
          <w:iCs/>
        </w:rPr>
        <w:t>,</w:t>
      </w:r>
      <w:r w:rsidRPr="00C174D5">
        <w:rPr>
          <w:iCs/>
        </w:rPr>
        <w:t xml:space="preserve"> Cruz Bournazou, M. N.</w:t>
      </w:r>
      <w:r>
        <w:rPr>
          <w:iCs/>
        </w:rPr>
        <w:t>, &amp;</w:t>
      </w:r>
      <w:r w:rsidRPr="00C174D5">
        <w:rPr>
          <w:iCs/>
        </w:rPr>
        <w:t xml:space="preserve"> Neubauer, P. Modeling enzyme-mediated glucose release to facilitate continuous feed in miniaturized cultivations.</w:t>
      </w:r>
    </w:p>
    <w:p w14:paraId="2A3C3418" w14:textId="77777777" w:rsidR="000544E4" w:rsidRPr="00C174D5" w:rsidRDefault="000544E4" w:rsidP="000544E4">
      <w:pPr>
        <w:pStyle w:val="Listenabsatz"/>
        <w:spacing w:after="0"/>
        <w:ind w:left="720"/>
        <w:jc w:val="left"/>
        <w:rPr>
          <w:iCs/>
        </w:rPr>
      </w:pPr>
      <w:r w:rsidRPr="00C174D5">
        <w:rPr>
          <w:iCs/>
          <w:u w:val="single"/>
        </w:rPr>
        <w:t>Submitted</w:t>
      </w:r>
      <w:r w:rsidRPr="00C174D5">
        <w:rPr>
          <w:iCs/>
        </w:rPr>
        <w:t xml:space="preserve"> to Frontiers in Bioengineering and Biotechnology on </w:t>
      </w:r>
      <w:proofErr w:type="gramStart"/>
      <w:r w:rsidRPr="00C174D5">
        <w:rPr>
          <w:iCs/>
        </w:rPr>
        <w:t>23.12.2022</w:t>
      </w:r>
      <w:proofErr w:type="gramEnd"/>
    </w:p>
    <w:p w14:paraId="6C306C12" w14:textId="77777777" w:rsidR="00987C11" w:rsidRPr="00C174D5" w:rsidRDefault="00987C11" w:rsidP="00987C11">
      <w:pPr>
        <w:spacing w:after="0"/>
        <w:jc w:val="left"/>
        <w:rPr>
          <w:iCs/>
          <w:lang w:val="en-US"/>
        </w:rPr>
      </w:pPr>
    </w:p>
    <w:p w14:paraId="18AEEF7E" w14:textId="77777777" w:rsidR="00987C11" w:rsidRPr="00C174D5" w:rsidRDefault="00987C11" w:rsidP="00987C11">
      <w:pPr>
        <w:spacing w:after="0"/>
        <w:jc w:val="left"/>
        <w:rPr>
          <w:iCs/>
          <w:lang w:val="fr-FR"/>
        </w:rPr>
      </w:pPr>
      <w:commentRangeStart w:id="32"/>
      <w:proofErr w:type="spellStart"/>
      <w:r w:rsidRPr="00C174D5">
        <w:rPr>
          <w:iCs/>
          <w:lang w:val="fr-FR"/>
        </w:rPr>
        <w:t>Further</w:t>
      </w:r>
      <w:proofErr w:type="spellEnd"/>
      <w:r w:rsidRPr="00C174D5">
        <w:rPr>
          <w:iCs/>
          <w:lang w:val="fr-FR"/>
        </w:rPr>
        <w:t xml:space="preserve"> </w:t>
      </w:r>
      <w:proofErr w:type="gramStart"/>
      <w:r w:rsidRPr="00C174D5">
        <w:rPr>
          <w:iCs/>
          <w:lang w:val="fr-FR"/>
        </w:rPr>
        <w:t>publications:</w:t>
      </w:r>
      <w:commentRangeEnd w:id="32"/>
      <w:proofErr w:type="gramEnd"/>
      <w:r w:rsidR="00410437">
        <w:rPr>
          <w:rStyle w:val="Kommentarzeichen"/>
        </w:rPr>
        <w:commentReference w:id="32"/>
      </w:r>
    </w:p>
    <w:p w14:paraId="59D469A4" w14:textId="7D8196EB" w:rsidR="00C74629" w:rsidRPr="006F7C7A" w:rsidRDefault="00C74629" w:rsidP="005210F6">
      <w:pPr>
        <w:pStyle w:val="Listenabsatz"/>
        <w:numPr>
          <w:ilvl w:val="0"/>
          <w:numId w:val="22"/>
        </w:numPr>
        <w:jc w:val="left"/>
      </w:pPr>
      <w:proofErr w:type="spellStart"/>
      <w:r w:rsidRPr="006F7C7A">
        <w:rPr>
          <w:lang w:val="fr-FR"/>
        </w:rPr>
        <w:t>Anane</w:t>
      </w:r>
      <w:proofErr w:type="spellEnd"/>
      <w:r w:rsidRPr="006F7C7A">
        <w:rPr>
          <w:lang w:val="fr-FR"/>
        </w:rPr>
        <w:t xml:space="preserve">, E., </w:t>
      </w:r>
      <w:r w:rsidRPr="006F7C7A">
        <w:rPr>
          <w:b/>
          <w:bCs/>
          <w:lang w:val="fr-FR"/>
        </w:rPr>
        <w:t>Sawatzki, A.</w:t>
      </w:r>
      <w:r w:rsidRPr="006F7C7A">
        <w:rPr>
          <w:lang w:val="fr-FR"/>
        </w:rPr>
        <w:t xml:space="preserve">, Neubauer, P., &amp; Cruz-Bournazou, M. N. (2019). </w:t>
      </w:r>
      <w:r w:rsidRPr="00BE22F2">
        <w:t xml:space="preserve">Modelling concentration gradients in fed-batch cultivations of E. coli – towards the flexible </w:t>
      </w:r>
      <w:r w:rsidRPr="006F7C7A">
        <w:t xml:space="preserve">design of scale-down experiments. </w:t>
      </w:r>
      <w:r w:rsidRPr="006F7C7A">
        <w:rPr>
          <w:i/>
          <w:iCs/>
        </w:rPr>
        <w:t>Journal of Chemical Technology &amp; Biotechnology</w:t>
      </w:r>
      <w:r w:rsidRPr="006F7C7A">
        <w:t xml:space="preserve">, </w:t>
      </w:r>
      <w:r w:rsidRPr="006F7C7A">
        <w:rPr>
          <w:i/>
          <w:iCs/>
        </w:rPr>
        <w:t>94</w:t>
      </w:r>
      <w:r w:rsidRPr="006F7C7A">
        <w:t xml:space="preserve">(2), 516–526. </w:t>
      </w:r>
      <w:hyperlink r:id="rId29" w:history="1">
        <w:r w:rsidR="001279E7" w:rsidRPr="006F7C7A">
          <w:rPr>
            <w:rStyle w:val="Hyperlink"/>
            <w:color w:val="auto"/>
          </w:rPr>
          <w:t>https://doi.org/10.1002/jctb.5798</w:t>
        </w:r>
      </w:hyperlink>
      <w:r w:rsidR="001279E7" w:rsidRPr="006F7C7A">
        <w:t xml:space="preserve"> </w:t>
      </w:r>
    </w:p>
    <w:p w14:paraId="7AEB896E" w14:textId="169714F6" w:rsidR="004D28CB" w:rsidRPr="006F7C7A" w:rsidRDefault="00602973" w:rsidP="00A52CF4">
      <w:pPr>
        <w:pStyle w:val="Listenabsatz"/>
        <w:numPr>
          <w:ilvl w:val="0"/>
          <w:numId w:val="22"/>
        </w:numPr>
        <w:jc w:val="left"/>
        <w:rPr>
          <w:iCs/>
        </w:rPr>
      </w:pPr>
      <w:r w:rsidRPr="006F7C7A">
        <w:rPr>
          <w:iCs/>
        </w:rPr>
        <w:t xml:space="preserve">Aizpuru, </w:t>
      </w:r>
      <w:r w:rsidR="00284646" w:rsidRPr="006F7C7A">
        <w:rPr>
          <w:iCs/>
        </w:rPr>
        <w:t>J</w:t>
      </w:r>
      <w:r w:rsidRPr="006F7C7A">
        <w:rPr>
          <w:iCs/>
        </w:rPr>
        <w:t xml:space="preserve">., </w:t>
      </w:r>
      <w:r w:rsidRPr="006F7C7A">
        <w:rPr>
          <w:b/>
          <w:bCs/>
          <w:iCs/>
        </w:rPr>
        <w:t>Kemmer, A.</w:t>
      </w:r>
      <w:r w:rsidRPr="006F7C7A">
        <w:rPr>
          <w:iCs/>
        </w:rPr>
        <w:t>, Kim, J. W., Born, S., Neubauer, P., Cruz Bournazou, M. N., &amp; B</w:t>
      </w:r>
      <w:r w:rsidR="00D704A3" w:rsidRPr="006F7C7A">
        <w:rPr>
          <w:iCs/>
        </w:rPr>
        <w:t xml:space="preserve">arz, T. (2022). Fitting nonlinear models to continuous oxygen data with oscillatory signal variations via a loss based on Dynamic Time Warping. </w:t>
      </w:r>
      <w:r w:rsidR="00D704A3" w:rsidRPr="006F7C7A">
        <w:rPr>
          <w:i/>
        </w:rPr>
        <w:t>IFAC-</w:t>
      </w:r>
      <w:proofErr w:type="spellStart"/>
      <w:r w:rsidR="00D704A3" w:rsidRPr="006F7C7A">
        <w:rPr>
          <w:i/>
        </w:rPr>
        <w:t>PapersOnLine</w:t>
      </w:r>
      <w:proofErr w:type="spellEnd"/>
      <w:r w:rsidR="005210F6" w:rsidRPr="006F7C7A">
        <w:rPr>
          <w:iCs/>
        </w:rPr>
        <w:t xml:space="preserve">, </w:t>
      </w:r>
      <w:r w:rsidR="005210F6" w:rsidRPr="006F7C7A">
        <w:rPr>
          <w:i/>
        </w:rPr>
        <w:t>55</w:t>
      </w:r>
      <w:r w:rsidR="005210F6" w:rsidRPr="006F7C7A">
        <w:rPr>
          <w:iCs/>
        </w:rPr>
        <w:t xml:space="preserve">(7), 216-221, </w:t>
      </w:r>
      <w:hyperlink r:id="rId30" w:history="1">
        <w:r w:rsidR="005210F6" w:rsidRPr="006F7C7A">
          <w:rPr>
            <w:rStyle w:val="Hyperlink"/>
            <w:iCs/>
            <w:color w:val="auto"/>
          </w:rPr>
          <w:t>https://doi.org/10.1016/j.ifacol.2022.07.447</w:t>
        </w:r>
      </w:hyperlink>
      <w:r w:rsidR="00987C11" w:rsidRPr="006F7C7A">
        <w:rPr>
          <w:iCs/>
        </w:rPr>
        <w:t xml:space="preserve"> </w:t>
      </w:r>
    </w:p>
    <w:p w14:paraId="100D0CCF" w14:textId="5C0161D9" w:rsidR="006F7C7A" w:rsidRPr="00A52CF4" w:rsidRDefault="00410437" w:rsidP="00A52CF4">
      <w:pPr>
        <w:pStyle w:val="Listenabsatz"/>
        <w:numPr>
          <w:ilvl w:val="0"/>
          <w:numId w:val="22"/>
        </w:numPr>
        <w:jc w:val="left"/>
        <w:rPr>
          <w:iCs/>
        </w:rPr>
      </w:pPr>
      <w:r>
        <w:rPr>
          <w:iCs/>
        </w:rPr>
        <w:t>…</w:t>
      </w:r>
    </w:p>
    <w:p w14:paraId="6B5B90F2" w14:textId="79DEA003" w:rsidR="007F1ACE" w:rsidRPr="00C174D5" w:rsidRDefault="004D28CB" w:rsidP="00322B40">
      <w:pPr>
        <w:jc w:val="left"/>
        <w:rPr>
          <w:i/>
          <w:lang w:val="en-US"/>
        </w:rPr>
      </w:pPr>
      <w:r w:rsidRPr="00C174D5">
        <w:rPr>
          <w:i/>
          <w:lang w:val="en-US"/>
        </w:rPr>
        <w:br w:type="page"/>
      </w:r>
    </w:p>
    <w:p w14:paraId="7DD545AB" w14:textId="54C3A207" w:rsidR="00322B40" w:rsidRPr="00C174D5" w:rsidRDefault="007F1ACE" w:rsidP="00322B40">
      <w:pPr>
        <w:jc w:val="left"/>
        <w:rPr>
          <w:i/>
          <w:lang w:val="en-US"/>
        </w:rPr>
        <w:sectPr w:rsidR="00322B40" w:rsidRPr="00C174D5" w:rsidSect="00924E63">
          <w:headerReference w:type="default" r:id="rId31"/>
          <w:footerReference w:type="default" r:id="rId32"/>
          <w:type w:val="oddPage"/>
          <w:pgSz w:w="11906" w:h="16838"/>
          <w:pgMar w:top="1417" w:right="1417" w:bottom="1134" w:left="1417" w:header="708" w:footer="709" w:gutter="0"/>
          <w:pgNumType w:fmt="upperRoman"/>
          <w:cols w:space="708"/>
          <w:docGrid w:linePitch="360"/>
        </w:sectPr>
      </w:pPr>
      <w:r w:rsidRPr="00C174D5">
        <w:rPr>
          <w:i/>
          <w:lang w:val="en-US"/>
        </w:rPr>
        <w:lastRenderedPageBreak/>
        <w:br w:type="page"/>
      </w:r>
    </w:p>
    <w:p w14:paraId="1B5F1E7A" w14:textId="082216BC" w:rsidR="004F1C0C" w:rsidRPr="00C174D5" w:rsidRDefault="004F1C0C" w:rsidP="00670094">
      <w:pPr>
        <w:pStyle w:val="berschrift1"/>
        <w:numPr>
          <w:ilvl w:val="0"/>
          <w:numId w:val="11"/>
        </w:numPr>
        <w:rPr>
          <w:lang w:val="en-US"/>
        </w:rPr>
      </w:pPr>
      <w:bookmarkStart w:id="33" w:name="_Toc162964656"/>
      <w:commentRangeStart w:id="34"/>
      <w:r w:rsidRPr="00C174D5">
        <w:rPr>
          <w:lang w:val="en-US"/>
        </w:rPr>
        <w:lastRenderedPageBreak/>
        <w:t>Introduction</w:t>
      </w:r>
      <w:bookmarkStart w:id="35" w:name="_Toc500162540"/>
      <w:bookmarkEnd w:id="33"/>
      <w:commentRangeEnd w:id="34"/>
      <w:r w:rsidR="000A4F29">
        <w:rPr>
          <w:rStyle w:val="Kommentarzeichen"/>
          <w:rFonts w:eastAsiaTheme="minorHAnsi" w:cstheme="minorBidi"/>
          <w:b w:val="0"/>
          <w:bCs w:val="0"/>
          <w:color w:val="auto"/>
        </w:rPr>
        <w:commentReference w:id="34"/>
      </w:r>
    </w:p>
    <w:p w14:paraId="7150E1E4" w14:textId="696650F3" w:rsidR="00BA4BC0" w:rsidRPr="00FD2063" w:rsidRDefault="00BA4BC0" w:rsidP="00FD2063">
      <w:pPr>
        <w:pStyle w:val="Listenabsatz"/>
        <w:numPr>
          <w:ilvl w:val="0"/>
          <w:numId w:val="34"/>
        </w:numPr>
        <w:jc w:val="both"/>
        <w:rPr>
          <w:i/>
          <w:iCs/>
        </w:rPr>
      </w:pPr>
      <w:r w:rsidRPr="00FD2063">
        <w:rPr>
          <w:i/>
          <w:iCs/>
        </w:rPr>
        <w:t>1-2 pages max.</w:t>
      </w:r>
    </w:p>
    <w:p w14:paraId="46F6E914" w14:textId="0D9D0B56" w:rsidR="00BA4BC0" w:rsidRPr="00FD2063" w:rsidRDefault="00BA4BC0" w:rsidP="00FD2063">
      <w:pPr>
        <w:pStyle w:val="Listenabsatz"/>
        <w:numPr>
          <w:ilvl w:val="0"/>
          <w:numId w:val="34"/>
        </w:numPr>
        <w:jc w:val="both"/>
        <w:rPr>
          <w:i/>
          <w:iCs/>
        </w:rPr>
      </w:pPr>
      <w:r w:rsidRPr="00FD2063">
        <w:rPr>
          <w:i/>
          <w:iCs/>
        </w:rPr>
        <w:t>Should introduce to the general subject of the thesis and sum up the structure of the work (overview).</w:t>
      </w:r>
    </w:p>
    <w:p w14:paraId="09588AD9" w14:textId="185313D2" w:rsidR="00BA4BC0" w:rsidRPr="00FD2063" w:rsidRDefault="00BA4BC0" w:rsidP="00FD2063">
      <w:pPr>
        <w:pStyle w:val="Listenabsatz"/>
        <w:numPr>
          <w:ilvl w:val="0"/>
          <w:numId w:val="34"/>
        </w:numPr>
        <w:jc w:val="both"/>
        <w:rPr>
          <w:i/>
          <w:iCs/>
        </w:rPr>
      </w:pPr>
      <w:r w:rsidRPr="00FD2063">
        <w:rPr>
          <w:i/>
          <w:iCs/>
        </w:rPr>
        <w:t>Must describe the scientific gap, niche.</w:t>
      </w:r>
    </w:p>
    <w:p w14:paraId="24D34D7F" w14:textId="475820FA" w:rsidR="00BA4BC0" w:rsidRPr="00FD2063" w:rsidRDefault="00BA4BC0" w:rsidP="00FD2063">
      <w:pPr>
        <w:pStyle w:val="Listenabsatz"/>
        <w:numPr>
          <w:ilvl w:val="0"/>
          <w:numId w:val="34"/>
        </w:numPr>
        <w:jc w:val="both"/>
        <w:rPr>
          <w:i/>
          <w:iCs/>
        </w:rPr>
      </w:pPr>
      <w:r w:rsidRPr="00FD2063">
        <w:rPr>
          <w:i/>
          <w:iCs/>
        </w:rPr>
        <w:t>Clearly different from literature review!</w:t>
      </w:r>
    </w:p>
    <w:p w14:paraId="5950D07C" w14:textId="43AAA261" w:rsidR="00BA4BC0" w:rsidRPr="00FD2063" w:rsidRDefault="00BA4BC0" w:rsidP="00FD2063">
      <w:pPr>
        <w:pStyle w:val="Listenabsatz"/>
        <w:numPr>
          <w:ilvl w:val="0"/>
          <w:numId w:val="34"/>
        </w:numPr>
        <w:jc w:val="both"/>
        <w:rPr>
          <w:i/>
          <w:iCs/>
        </w:rPr>
      </w:pPr>
      <w:r w:rsidRPr="00FD2063">
        <w:rPr>
          <w:i/>
          <w:iCs/>
        </w:rPr>
        <w:t>Should not double with abstract!</w:t>
      </w:r>
    </w:p>
    <w:p w14:paraId="39F06797" w14:textId="77777777" w:rsidR="00BA4BC0" w:rsidRPr="000A4F29" w:rsidRDefault="00BA4BC0" w:rsidP="00BA4BC0">
      <w:pPr>
        <w:spacing w:after="60"/>
        <w:rPr>
          <w:i/>
          <w:lang w:val="en-US"/>
        </w:rPr>
      </w:pPr>
    </w:p>
    <w:p w14:paraId="1BFF2479" w14:textId="148117BC" w:rsidR="00BA4BC0" w:rsidRPr="000A4F29" w:rsidRDefault="00BA4BC0" w:rsidP="00BA4BC0">
      <w:pPr>
        <w:spacing w:after="60"/>
        <w:rPr>
          <w:lang w:val="en-US"/>
        </w:rPr>
      </w:pPr>
      <w:r w:rsidRPr="00BA4BC0">
        <w:rPr>
          <w:lang w:val="en-US"/>
        </w:rPr>
        <w:t xml:space="preserve">Lorem ipsum dolor sit </w:t>
      </w:r>
      <w:proofErr w:type="spellStart"/>
      <w:r w:rsidRPr="00BA4BC0">
        <w:rPr>
          <w:lang w:val="en-US"/>
        </w:rPr>
        <w:t>amet</w:t>
      </w:r>
      <w:proofErr w:type="spellEnd"/>
      <w:r w:rsidRPr="00BA4BC0">
        <w:rPr>
          <w:lang w:val="en-US"/>
        </w:rPr>
        <w:t xml:space="preserve">, </w:t>
      </w:r>
      <w:proofErr w:type="spellStart"/>
      <w:r w:rsidRPr="00BA4BC0">
        <w:rPr>
          <w:lang w:val="en-US"/>
        </w:rPr>
        <w:t>consetetur</w:t>
      </w:r>
      <w:proofErr w:type="spellEnd"/>
      <w:r w:rsidRPr="00BA4BC0">
        <w:rPr>
          <w:lang w:val="en-US"/>
        </w:rPr>
        <w:t xml:space="preserve"> </w:t>
      </w:r>
      <w:proofErr w:type="spellStart"/>
      <w:r w:rsidRPr="00BA4BC0">
        <w:rPr>
          <w:lang w:val="en-US"/>
        </w:rPr>
        <w:t>sadipscing</w:t>
      </w:r>
      <w:proofErr w:type="spellEnd"/>
      <w:r w:rsidRPr="00BA4BC0">
        <w:rPr>
          <w:lang w:val="en-US"/>
        </w:rPr>
        <w:t xml:space="preserve"> </w:t>
      </w:r>
      <w:proofErr w:type="spellStart"/>
      <w:r w:rsidRPr="00BA4BC0">
        <w:rPr>
          <w:lang w:val="en-US"/>
        </w:rPr>
        <w:t>elitr</w:t>
      </w:r>
      <w:proofErr w:type="spellEnd"/>
      <w:r w:rsidRPr="00BA4BC0">
        <w:rPr>
          <w:lang w:val="en-US"/>
        </w:rPr>
        <w:t xml:space="preserve">, sed diam </w:t>
      </w:r>
      <w:proofErr w:type="spellStart"/>
      <w:r w:rsidRPr="00BA4BC0">
        <w:rPr>
          <w:lang w:val="en-US"/>
        </w:rPr>
        <w:t>nonumy</w:t>
      </w:r>
      <w:proofErr w:type="spellEnd"/>
      <w:r w:rsidRPr="00BA4BC0">
        <w:rPr>
          <w:lang w:val="en-US"/>
        </w:rPr>
        <w:t xml:space="preserve"> </w:t>
      </w:r>
      <w:proofErr w:type="spellStart"/>
      <w:r w:rsidRPr="00BA4BC0">
        <w:rPr>
          <w:lang w:val="en-US"/>
        </w:rPr>
        <w:t>eirmod</w:t>
      </w:r>
      <w:proofErr w:type="spellEnd"/>
      <w:r w:rsidRPr="00BA4BC0">
        <w:rPr>
          <w:lang w:val="en-US"/>
        </w:rPr>
        <w:t xml:space="preserve"> </w:t>
      </w:r>
      <w:proofErr w:type="spellStart"/>
      <w:r w:rsidRPr="00BA4BC0">
        <w:rPr>
          <w:lang w:val="en-US"/>
        </w:rPr>
        <w:t>tempor</w:t>
      </w:r>
      <w:proofErr w:type="spellEnd"/>
      <w:r w:rsidRPr="00BA4BC0">
        <w:rPr>
          <w:lang w:val="en-US"/>
        </w:rPr>
        <w:t xml:space="preserve"> </w:t>
      </w:r>
      <w:proofErr w:type="spellStart"/>
      <w:r w:rsidRPr="00BA4BC0">
        <w:rPr>
          <w:lang w:val="en-US"/>
        </w:rPr>
        <w:t>invidunt</w:t>
      </w:r>
      <w:proofErr w:type="spellEnd"/>
      <w:r w:rsidRPr="00BA4BC0">
        <w:rPr>
          <w:lang w:val="en-US"/>
        </w:rPr>
        <w:t xml:space="preserve"> </w:t>
      </w:r>
      <w:proofErr w:type="spellStart"/>
      <w:r w:rsidRPr="00BA4BC0">
        <w:rPr>
          <w:lang w:val="en-US"/>
        </w:rPr>
        <w:t>ut</w:t>
      </w:r>
      <w:proofErr w:type="spellEnd"/>
      <w:r w:rsidRPr="00BA4BC0">
        <w:rPr>
          <w:lang w:val="en-US"/>
        </w:rPr>
        <w:t xml:space="preserve"> labore et dolore magna </w:t>
      </w:r>
      <w:proofErr w:type="spellStart"/>
      <w:r w:rsidRPr="00BA4BC0">
        <w:rPr>
          <w:lang w:val="en-US"/>
        </w:rPr>
        <w:t>aliquyam</w:t>
      </w:r>
      <w:proofErr w:type="spellEnd"/>
      <w:r w:rsidRPr="00BA4BC0">
        <w:rPr>
          <w:lang w:val="en-US"/>
        </w:rPr>
        <w:t xml:space="preserve"> </w:t>
      </w:r>
      <w:proofErr w:type="spellStart"/>
      <w:r w:rsidRPr="00BA4BC0">
        <w:rPr>
          <w:lang w:val="en-US"/>
        </w:rPr>
        <w:t>erat</w:t>
      </w:r>
      <w:proofErr w:type="spellEnd"/>
      <w:r w:rsidRPr="00BA4BC0">
        <w:rPr>
          <w:lang w:val="en-US"/>
        </w:rPr>
        <w:t xml:space="preserve">, sed diam </w:t>
      </w:r>
      <w:proofErr w:type="spellStart"/>
      <w:r w:rsidRPr="00BA4BC0">
        <w:rPr>
          <w:lang w:val="en-US"/>
        </w:rPr>
        <w:t>voluptua</w:t>
      </w:r>
      <w:proofErr w:type="spellEnd"/>
      <w:r w:rsidRPr="00BA4BC0">
        <w:rPr>
          <w:lang w:val="en-US"/>
        </w:rPr>
        <w:t xml:space="preserve">. </w:t>
      </w:r>
      <w:r w:rsidRPr="00BA4BC0">
        <w:rPr>
          <w:lang w:val="fr-FR"/>
        </w:rPr>
        <w:t xml:space="preserve">At </w:t>
      </w:r>
      <w:proofErr w:type="spellStart"/>
      <w:r w:rsidRPr="00BA4BC0">
        <w:rPr>
          <w:lang w:val="fr-FR"/>
        </w:rPr>
        <w:t>vero</w:t>
      </w:r>
      <w:proofErr w:type="spellEnd"/>
      <w:r w:rsidRPr="00BA4BC0">
        <w:rPr>
          <w:lang w:val="fr-FR"/>
        </w:rPr>
        <w:t xml:space="preserve"> </w:t>
      </w:r>
      <w:proofErr w:type="spellStart"/>
      <w:r w:rsidRPr="00BA4BC0">
        <w:rPr>
          <w:lang w:val="fr-FR"/>
        </w:rPr>
        <w:t>eos</w:t>
      </w:r>
      <w:proofErr w:type="spellEnd"/>
      <w:r w:rsidRPr="00BA4BC0">
        <w:rPr>
          <w:lang w:val="fr-FR"/>
        </w:rPr>
        <w:t xml:space="preserve"> et </w:t>
      </w:r>
      <w:proofErr w:type="spellStart"/>
      <w:r w:rsidRPr="00BA4BC0">
        <w:rPr>
          <w:lang w:val="fr-FR"/>
        </w:rPr>
        <w:t>accusam</w:t>
      </w:r>
      <w:proofErr w:type="spellEnd"/>
      <w:r w:rsidRPr="00BA4BC0">
        <w:rPr>
          <w:lang w:val="fr-FR"/>
        </w:rPr>
        <w:t xml:space="preserve"> et </w:t>
      </w:r>
      <w:proofErr w:type="spellStart"/>
      <w:r w:rsidRPr="00BA4BC0">
        <w:rPr>
          <w:lang w:val="fr-FR"/>
        </w:rPr>
        <w:t>justo</w:t>
      </w:r>
      <w:proofErr w:type="spellEnd"/>
      <w:r w:rsidRPr="00BA4BC0">
        <w:rPr>
          <w:lang w:val="fr-FR"/>
        </w:rPr>
        <w:t xml:space="preserve"> duo </w:t>
      </w:r>
      <w:proofErr w:type="spellStart"/>
      <w:r w:rsidRPr="00BA4BC0">
        <w:rPr>
          <w:lang w:val="fr-FR"/>
        </w:rPr>
        <w:t>dolores</w:t>
      </w:r>
      <w:proofErr w:type="spellEnd"/>
      <w:r w:rsidRPr="00BA4BC0">
        <w:rPr>
          <w:lang w:val="fr-FR"/>
        </w:rPr>
        <w:t xml:space="preserve"> et </w:t>
      </w:r>
      <w:proofErr w:type="spellStart"/>
      <w:r w:rsidRPr="00BA4BC0">
        <w:rPr>
          <w:lang w:val="fr-FR"/>
        </w:rPr>
        <w:t>ea</w:t>
      </w:r>
      <w:proofErr w:type="spellEnd"/>
      <w:r w:rsidRPr="00BA4BC0">
        <w:rPr>
          <w:lang w:val="fr-FR"/>
        </w:rPr>
        <w:t xml:space="preserve"> </w:t>
      </w:r>
      <w:proofErr w:type="spellStart"/>
      <w:r w:rsidRPr="00BA4BC0">
        <w:rPr>
          <w:lang w:val="fr-FR"/>
        </w:rPr>
        <w:t>rebum</w:t>
      </w:r>
      <w:proofErr w:type="spellEnd"/>
      <w:r w:rsidRPr="00BA4BC0">
        <w:rPr>
          <w:lang w:val="fr-FR"/>
        </w:rPr>
        <w:t xml:space="preserve">. </w:t>
      </w:r>
      <w:r w:rsidRPr="000A4F29">
        <w:rPr>
          <w:lang w:val="en-US"/>
        </w:rPr>
        <w:t xml:space="preserve">Stet </w:t>
      </w:r>
      <w:proofErr w:type="spellStart"/>
      <w:r w:rsidRPr="000A4F29">
        <w:rPr>
          <w:lang w:val="en-US"/>
        </w:rPr>
        <w:t>clita</w:t>
      </w:r>
      <w:proofErr w:type="spellEnd"/>
      <w:r w:rsidRPr="000A4F29">
        <w:rPr>
          <w:lang w:val="en-US"/>
        </w:rPr>
        <w:t xml:space="preserve"> </w:t>
      </w:r>
      <w:proofErr w:type="spellStart"/>
      <w:r w:rsidRPr="000A4F29">
        <w:rPr>
          <w:lang w:val="en-US"/>
        </w:rPr>
        <w:t>kasd</w:t>
      </w:r>
      <w:proofErr w:type="spellEnd"/>
      <w:r w:rsidRPr="000A4F29">
        <w:rPr>
          <w:lang w:val="en-US"/>
        </w:rPr>
        <w:t xml:space="preserve"> </w:t>
      </w:r>
      <w:proofErr w:type="spellStart"/>
      <w:r w:rsidRPr="000A4F29">
        <w:rPr>
          <w:lang w:val="en-US"/>
        </w:rPr>
        <w:t>gubergren</w:t>
      </w:r>
      <w:proofErr w:type="spellEnd"/>
      <w:r w:rsidRPr="000A4F29">
        <w:rPr>
          <w:lang w:val="en-US"/>
        </w:rPr>
        <w:t xml:space="preserve">, no sea </w:t>
      </w:r>
      <w:proofErr w:type="spellStart"/>
      <w:r w:rsidRPr="000A4F29">
        <w:rPr>
          <w:lang w:val="en-US"/>
        </w:rPr>
        <w:t>takimata</w:t>
      </w:r>
      <w:proofErr w:type="spellEnd"/>
      <w:r w:rsidRPr="000A4F29">
        <w:rPr>
          <w:lang w:val="en-US"/>
        </w:rPr>
        <w:t xml:space="preserve"> </w:t>
      </w:r>
      <w:proofErr w:type="spellStart"/>
      <w:r w:rsidRPr="000A4F29">
        <w:rPr>
          <w:lang w:val="en-US"/>
        </w:rPr>
        <w:t>sanctus</w:t>
      </w:r>
      <w:proofErr w:type="spellEnd"/>
      <w:r w:rsidRPr="000A4F29">
        <w:rPr>
          <w:lang w:val="en-US"/>
        </w:rPr>
        <w:t xml:space="preserve"> </w:t>
      </w:r>
      <w:proofErr w:type="spellStart"/>
      <w:r w:rsidRPr="000A4F29">
        <w:rPr>
          <w:lang w:val="en-US"/>
        </w:rPr>
        <w:t>est</w:t>
      </w:r>
      <w:proofErr w:type="spellEnd"/>
      <w:r w:rsidRPr="000A4F29">
        <w:rPr>
          <w:lang w:val="en-US"/>
        </w:rPr>
        <w:t xml:space="preserve"> Lorem ipsum dolor </w:t>
      </w:r>
      <w:proofErr w:type="gramStart"/>
      <w:r w:rsidRPr="000A4F29">
        <w:rPr>
          <w:lang w:val="en-US"/>
        </w:rPr>
        <w:t>sit</w:t>
      </w:r>
      <w:proofErr w:type="gramEnd"/>
      <w:r w:rsidRPr="000A4F29">
        <w:rPr>
          <w:lang w:val="en-US"/>
        </w:rPr>
        <w:t xml:space="preserve"> </w:t>
      </w:r>
      <w:proofErr w:type="spellStart"/>
      <w:r w:rsidRPr="000A4F29">
        <w:rPr>
          <w:lang w:val="en-US"/>
        </w:rPr>
        <w:t>amet</w:t>
      </w:r>
      <w:proofErr w:type="spellEnd"/>
      <w:r w:rsidRPr="000A4F29">
        <w:rPr>
          <w:lang w:val="en-US"/>
        </w:rPr>
        <w:t xml:space="preserve">. Lorem ipsum dolor sit </w:t>
      </w:r>
      <w:proofErr w:type="spellStart"/>
      <w:r w:rsidRPr="000A4F29">
        <w:rPr>
          <w:lang w:val="en-US"/>
        </w:rPr>
        <w:t>amet</w:t>
      </w:r>
      <w:proofErr w:type="spellEnd"/>
      <w:r w:rsidRPr="000A4F29">
        <w:rPr>
          <w:lang w:val="en-US"/>
        </w:rPr>
        <w:t xml:space="preserve">, </w:t>
      </w:r>
      <w:proofErr w:type="spellStart"/>
      <w:r w:rsidRPr="000A4F29">
        <w:rPr>
          <w:lang w:val="en-US"/>
        </w:rPr>
        <w:t>consetetur</w:t>
      </w:r>
      <w:proofErr w:type="spellEnd"/>
      <w:r w:rsidRPr="000A4F29">
        <w:rPr>
          <w:lang w:val="en-US"/>
        </w:rPr>
        <w:t xml:space="preserve"> </w:t>
      </w:r>
      <w:proofErr w:type="spellStart"/>
      <w:r w:rsidRPr="000A4F29">
        <w:rPr>
          <w:lang w:val="en-US"/>
        </w:rPr>
        <w:t>sadipscing</w:t>
      </w:r>
      <w:proofErr w:type="spellEnd"/>
      <w:r w:rsidRPr="000A4F29">
        <w:rPr>
          <w:lang w:val="en-US"/>
        </w:rPr>
        <w:t xml:space="preserve"> </w:t>
      </w:r>
      <w:proofErr w:type="spellStart"/>
      <w:r w:rsidRPr="000A4F29">
        <w:rPr>
          <w:lang w:val="en-US"/>
        </w:rPr>
        <w:t>elitr</w:t>
      </w:r>
      <w:proofErr w:type="spellEnd"/>
      <w:r w:rsidRPr="000A4F29">
        <w:rPr>
          <w:lang w:val="en-US"/>
        </w:rPr>
        <w:t xml:space="preserve">, sed diam </w:t>
      </w:r>
      <w:proofErr w:type="spellStart"/>
      <w:r w:rsidRPr="000A4F29">
        <w:rPr>
          <w:lang w:val="en-US"/>
        </w:rPr>
        <w:t>nonumy</w:t>
      </w:r>
      <w:proofErr w:type="spellEnd"/>
      <w:r w:rsidRPr="000A4F29">
        <w:rPr>
          <w:lang w:val="en-US"/>
        </w:rPr>
        <w:t xml:space="preserve"> </w:t>
      </w:r>
      <w:proofErr w:type="spellStart"/>
      <w:r w:rsidRPr="000A4F29">
        <w:rPr>
          <w:lang w:val="en-US"/>
        </w:rPr>
        <w:t>eirmod</w:t>
      </w:r>
      <w:proofErr w:type="spellEnd"/>
      <w:r w:rsidRPr="000A4F29">
        <w:rPr>
          <w:lang w:val="en-US"/>
        </w:rPr>
        <w:t xml:space="preserve"> </w:t>
      </w:r>
      <w:proofErr w:type="spellStart"/>
      <w:r w:rsidRPr="000A4F29">
        <w:rPr>
          <w:lang w:val="en-US"/>
        </w:rPr>
        <w:t>tempor</w:t>
      </w:r>
      <w:proofErr w:type="spellEnd"/>
      <w:r w:rsidRPr="000A4F29">
        <w:rPr>
          <w:lang w:val="en-US"/>
        </w:rPr>
        <w:t xml:space="preserve"> </w:t>
      </w:r>
      <w:proofErr w:type="spellStart"/>
      <w:r w:rsidRPr="000A4F29">
        <w:rPr>
          <w:lang w:val="en-US"/>
        </w:rPr>
        <w:t>invidunt</w:t>
      </w:r>
      <w:proofErr w:type="spellEnd"/>
      <w:r w:rsidRPr="000A4F29">
        <w:rPr>
          <w:lang w:val="en-US"/>
        </w:rPr>
        <w:t xml:space="preserve"> </w:t>
      </w:r>
      <w:proofErr w:type="spellStart"/>
      <w:r w:rsidRPr="000A4F29">
        <w:rPr>
          <w:lang w:val="en-US"/>
        </w:rPr>
        <w:t>ut</w:t>
      </w:r>
      <w:proofErr w:type="spellEnd"/>
      <w:r w:rsidRPr="000A4F29">
        <w:rPr>
          <w:lang w:val="en-US"/>
        </w:rPr>
        <w:t xml:space="preserve"> labore et dolore magna </w:t>
      </w:r>
      <w:proofErr w:type="spellStart"/>
      <w:r w:rsidRPr="000A4F29">
        <w:rPr>
          <w:lang w:val="en-US"/>
        </w:rPr>
        <w:t>aliquyam</w:t>
      </w:r>
      <w:proofErr w:type="spellEnd"/>
      <w:r w:rsidRPr="000A4F29">
        <w:rPr>
          <w:lang w:val="en-US"/>
        </w:rPr>
        <w:t xml:space="preserve"> </w:t>
      </w:r>
      <w:proofErr w:type="spellStart"/>
      <w:r w:rsidRPr="000A4F29">
        <w:rPr>
          <w:lang w:val="en-US"/>
        </w:rPr>
        <w:t>erat</w:t>
      </w:r>
      <w:proofErr w:type="spellEnd"/>
      <w:r w:rsidRPr="000A4F29">
        <w:rPr>
          <w:lang w:val="en-US"/>
        </w:rPr>
        <w:t xml:space="preserve">, sed diam </w:t>
      </w:r>
      <w:proofErr w:type="spellStart"/>
      <w:r w:rsidRPr="000A4F29">
        <w:rPr>
          <w:lang w:val="en-US"/>
        </w:rPr>
        <w:t>voluptua</w:t>
      </w:r>
      <w:proofErr w:type="spellEnd"/>
      <w:r w:rsidRPr="000A4F29">
        <w:rPr>
          <w:lang w:val="en-US"/>
        </w:rPr>
        <w:t xml:space="preserve">. </w:t>
      </w:r>
      <w:r w:rsidRPr="00BA4BC0">
        <w:rPr>
          <w:lang w:val="fr-FR"/>
        </w:rPr>
        <w:t xml:space="preserve">At </w:t>
      </w:r>
      <w:proofErr w:type="spellStart"/>
      <w:r w:rsidRPr="00BA4BC0">
        <w:rPr>
          <w:lang w:val="fr-FR"/>
        </w:rPr>
        <w:t>vero</w:t>
      </w:r>
      <w:proofErr w:type="spellEnd"/>
      <w:r w:rsidRPr="00BA4BC0">
        <w:rPr>
          <w:lang w:val="fr-FR"/>
        </w:rPr>
        <w:t xml:space="preserve"> </w:t>
      </w:r>
      <w:proofErr w:type="spellStart"/>
      <w:r w:rsidRPr="00BA4BC0">
        <w:rPr>
          <w:lang w:val="fr-FR"/>
        </w:rPr>
        <w:t>eos</w:t>
      </w:r>
      <w:proofErr w:type="spellEnd"/>
      <w:r w:rsidRPr="00BA4BC0">
        <w:rPr>
          <w:lang w:val="fr-FR"/>
        </w:rPr>
        <w:t xml:space="preserve"> et </w:t>
      </w:r>
      <w:proofErr w:type="spellStart"/>
      <w:r w:rsidRPr="00BA4BC0">
        <w:rPr>
          <w:lang w:val="fr-FR"/>
        </w:rPr>
        <w:t>accusam</w:t>
      </w:r>
      <w:proofErr w:type="spellEnd"/>
      <w:r w:rsidRPr="00BA4BC0">
        <w:rPr>
          <w:lang w:val="fr-FR"/>
        </w:rPr>
        <w:t xml:space="preserve"> et </w:t>
      </w:r>
      <w:proofErr w:type="spellStart"/>
      <w:r w:rsidRPr="00BA4BC0">
        <w:rPr>
          <w:lang w:val="fr-FR"/>
        </w:rPr>
        <w:t>justo</w:t>
      </w:r>
      <w:proofErr w:type="spellEnd"/>
      <w:r w:rsidRPr="00BA4BC0">
        <w:rPr>
          <w:lang w:val="fr-FR"/>
        </w:rPr>
        <w:t xml:space="preserve"> duo </w:t>
      </w:r>
      <w:proofErr w:type="spellStart"/>
      <w:r w:rsidRPr="00BA4BC0">
        <w:rPr>
          <w:lang w:val="fr-FR"/>
        </w:rPr>
        <w:t>dolores</w:t>
      </w:r>
      <w:proofErr w:type="spellEnd"/>
      <w:r w:rsidRPr="00BA4BC0">
        <w:rPr>
          <w:lang w:val="fr-FR"/>
        </w:rPr>
        <w:t xml:space="preserve"> et </w:t>
      </w:r>
      <w:proofErr w:type="spellStart"/>
      <w:r w:rsidRPr="00BA4BC0">
        <w:rPr>
          <w:lang w:val="fr-FR"/>
        </w:rPr>
        <w:t>ea</w:t>
      </w:r>
      <w:proofErr w:type="spellEnd"/>
      <w:r w:rsidRPr="00BA4BC0">
        <w:rPr>
          <w:lang w:val="fr-FR"/>
        </w:rPr>
        <w:t xml:space="preserve"> </w:t>
      </w:r>
      <w:proofErr w:type="spellStart"/>
      <w:r w:rsidRPr="00BA4BC0">
        <w:rPr>
          <w:lang w:val="fr-FR"/>
        </w:rPr>
        <w:t>rebum</w:t>
      </w:r>
      <w:proofErr w:type="spellEnd"/>
      <w:r w:rsidRPr="00BA4BC0">
        <w:rPr>
          <w:lang w:val="fr-FR"/>
        </w:rPr>
        <w:t xml:space="preserve">. </w:t>
      </w:r>
      <w:r w:rsidRPr="000A4F29">
        <w:rPr>
          <w:lang w:val="en-US"/>
        </w:rPr>
        <w:t xml:space="preserve">Stet </w:t>
      </w:r>
      <w:proofErr w:type="spellStart"/>
      <w:r w:rsidRPr="000A4F29">
        <w:rPr>
          <w:lang w:val="en-US"/>
        </w:rPr>
        <w:t>clita</w:t>
      </w:r>
      <w:proofErr w:type="spellEnd"/>
      <w:r w:rsidRPr="000A4F29">
        <w:rPr>
          <w:lang w:val="en-US"/>
        </w:rPr>
        <w:t xml:space="preserve"> </w:t>
      </w:r>
      <w:proofErr w:type="spellStart"/>
      <w:r w:rsidRPr="000A4F29">
        <w:rPr>
          <w:lang w:val="en-US"/>
        </w:rPr>
        <w:t>kasd</w:t>
      </w:r>
      <w:proofErr w:type="spellEnd"/>
      <w:r w:rsidRPr="000A4F29">
        <w:rPr>
          <w:lang w:val="en-US"/>
        </w:rPr>
        <w:t xml:space="preserve"> </w:t>
      </w:r>
      <w:proofErr w:type="spellStart"/>
      <w:r w:rsidRPr="000A4F29">
        <w:rPr>
          <w:lang w:val="en-US"/>
        </w:rPr>
        <w:t>gubergren</w:t>
      </w:r>
      <w:proofErr w:type="spellEnd"/>
      <w:r w:rsidRPr="000A4F29">
        <w:rPr>
          <w:lang w:val="en-US"/>
        </w:rPr>
        <w:t xml:space="preserve">, no sea </w:t>
      </w:r>
      <w:proofErr w:type="spellStart"/>
      <w:r w:rsidRPr="000A4F29">
        <w:rPr>
          <w:lang w:val="en-US"/>
        </w:rPr>
        <w:t>takimata</w:t>
      </w:r>
      <w:proofErr w:type="spellEnd"/>
      <w:r w:rsidRPr="000A4F29">
        <w:rPr>
          <w:lang w:val="en-US"/>
        </w:rPr>
        <w:t xml:space="preserve"> </w:t>
      </w:r>
      <w:proofErr w:type="spellStart"/>
      <w:r w:rsidRPr="000A4F29">
        <w:rPr>
          <w:lang w:val="en-US"/>
        </w:rPr>
        <w:t>sanctus</w:t>
      </w:r>
      <w:proofErr w:type="spellEnd"/>
      <w:r w:rsidRPr="000A4F29">
        <w:rPr>
          <w:lang w:val="en-US"/>
        </w:rPr>
        <w:t xml:space="preserve"> </w:t>
      </w:r>
      <w:proofErr w:type="spellStart"/>
      <w:r w:rsidRPr="000A4F29">
        <w:rPr>
          <w:lang w:val="en-US"/>
        </w:rPr>
        <w:t>est</w:t>
      </w:r>
      <w:proofErr w:type="spellEnd"/>
      <w:r w:rsidRPr="000A4F29">
        <w:rPr>
          <w:lang w:val="en-US"/>
        </w:rPr>
        <w:t xml:space="preserve"> Lorem ipsum dolor </w:t>
      </w:r>
      <w:proofErr w:type="gramStart"/>
      <w:r w:rsidRPr="000A4F29">
        <w:rPr>
          <w:lang w:val="en-US"/>
        </w:rPr>
        <w:t>sit</w:t>
      </w:r>
      <w:proofErr w:type="gramEnd"/>
      <w:r w:rsidRPr="000A4F29">
        <w:rPr>
          <w:lang w:val="en-US"/>
        </w:rPr>
        <w:t xml:space="preserve"> </w:t>
      </w:r>
      <w:proofErr w:type="spellStart"/>
      <w:r w:rsidRPr="000A4F29">
        <w:rPr>
          <w:lang w:val="en-US"/>
        </w:rPr>
        <w:t>amet</w:t>
      </w:r>
      <w:proofErr w:type="spellEnd"/>
      <w:r w:rsidRPr="000A4F29">
        <w:rPr>
          <w:lang w:val="en-US"/>
        </w:rPr>
        <w:t xml:space="preserve">. Lorem ipsum dolor sit </w:t>
      </w:r>
      <w:proofErr w:type="spellStart"/>
      <w:r w:rsidRPr="000A4F29">
        <w:rPr>
          <w:lang w:val="en-US"/>
        </w:rPr>
        <w:t>amet</w:t>
      </w:r>
      <w:proofErr w:type="spellEnd"/>
      <w:r w:rsidRPr="000A4F29">
        <w:rPr>
          <w:lang w:val="en-US"/>
        </w:rPr>
        <w:t xml:space="preserve">, </w:t>
      </w:r>
      <w:proofErr w:type="spellStart"/>
      <w:r w:rsidRPr="000A4F29">
        <w:rPr>
          <w:lang w:val="en-US"/>
        </w:rPr>
        <w:t>consetetur</w:t>
      </w:r>
      <w:proofErr w:type="spellEnd"/>
      <w:r w:rsidRPr="000A4F29">
        <w:rPr>
          <w:lang w:val="en-US"/>
        </w:rPr>
        <w:t xml:space="preserve"> </w:t>
      </w:r>
      <w:proofErr w:type="spellStart"/>
      <w:r w:rsidRPr="000A4F29">
        <w:rPr>
          <w:lang w:val="en-US"/>
        </w:rPr>
        <w:t>sadipscing</w:t>
      </w:r>
      <w:proofErr w:type="spellEnd"/>
      <w:r w:rsidRPr="000A4F29">
        <w:rPr>
          <w:lang w:val="en-US"/>
        </w:rPr>
        <w:t xml:space="preserve"> </w:t>
      </w:r>
      <w:proofErr w:type="spellStart"/>
      <w:r w:rsidRPr="000A4F29">
        <w:rPr>
          <w:lang w:val="en-US"/>
        </w:rPr>
        <w:t>elitr</w:t>
      </w:r>
      <w:proofErr w:type="spellEnd"/>
      <w:r w:rsidRPr="000A4F29">
        <w:rPr>
          <w:lang w:val="en-US"/>
        </w:rPr>
        <w:t xml:space="preserve">, sed diam </w:t>
      </w:r>
      <w:proofErr w:type="spellStart"/>
      <w:r w:rsidRPr="000A4F29">
        <w:rPr>
          <w:lang w:val="en-US"/>
        </w:rPr>
        <w:t>nonumy</w:t>
      </w:r>
      <w:proofErr w:type="spellEnd"/>
      <w:r w:rsidRPr="000A4F29">
        <w:rPr>
          <w:lang w:val="en-US"/>
        </w:rPr>
        <w:t xml:space="preserve"> </w:t>
      </w:r>
      <w:proofErr w:type="spellStart"/>
      <w:r w:rsidRPr="000A4F29">
        <w:rPr>
          <w:lang w:val="en-US"/>
        </w:rPr>
        <w:t>eirmod</w:t>
      </w:r>
      <w:proofErr w:type="spellEnd"/>
      <w:r w:rsidRPr="000A4F29">
        <w:rPr>
          <w:lang w:val="en-US"/>
        </w:rPr>
        <w:t xml:space="preserve"> </w:t>
      </w:r>
      <w:proofErr w:type="spellStart"/>
      <w:r w:rsidRPr="000A4F29">
        <w:rPr>
          <w:lang w:val="en-US"/>
        </w:rPr>
        <w:t>tempor</w:t>
      </w:r>
      <w:proofErr w:type="spellEnd"/>
      <w:r w:rsidRPr="000A4F29">
        <w:rPr>
          <w:lang w:val="en-US"/>
        </w:rPr>
        <w:t xml:space="preserve"> </w:t>
      </w:r>
      <w:proofErr w:type="spellStart"/>
      <w:r w:rsidRPr="000A4F29">
        <w:rPr>
          <w:lang w:val="en-US"/>
        </w:rPr>
        <w:t>invidunt</w:t>
      </w:r>
      <w:proofErr w:type="spellEnd"/>
      <w:r w:rsidRPr="000A4F29">
        <w:rPr>
          <w:lang w:val="en-US"/>
        </w:rPr>
        <w:t xml:space="preserve"> </w:t>
      </w:r>
      <w:proofErr w:type="spellStart"/>
      <w:r w:rsidRPr="000A4F29">
        <w:rPr>
          <w:lang w:val="en-US"/>
        </w:rPr>
        <w:t>ut</w:t>
      </w:r>
      <w:proofErr w:type="spellEnd"/>
      <w:r w:rsidRPr="000A4F29">
        <w:rPr>
          <w:lang w:val="en-US"/>
        </w:rPr>
        <w:t xml:space="preserve"> labore et dolore magna </w:t>
      </w:r>
      <w:proofErr w:type="spellStart"/>
      <w:r w:rsidRPr="000A4F29">
        <w:rPr>
          <w:lang w:val="en-US"/>
        </w:rPr>
        <w:t>aliquyam</w:t>
      </w:r>
      <w:proofErr w:type="spellEnd"/>
      <w:r w:rsidRPr="000A4F29">
        <w:rPr>
          <w:lang w:val="en-US"/>
        </w:rPr>
        <w:t xml:space="preserve"> </w:t>
      </w:r>
      <w:proofErr w:type="spellStart"/>
      <w:r w:rsidRPr="000A4F29">
        <w:rPr>
          <w:lang w:val="en-US"/>
        </w:rPr>
        <w:t>erat</w:t>
      </w:r>
      <w:proofErr w:type="spellEnd"/>
      <w:r w:rsidRPr="000A4F29">
        <w:rPr>
          <w:lang w:val="en-US"/>
        </w:rPr>
        <w:t xml:space="preserve">, sed diam </w:t>
      </w:r>
      <w:proofErr w:type="spellStart"/>
      <w:r w:rsidRPr="000A4F29">
        <w:rPr>
          <w:lang w:val="en-US"/>
        </w:rPr>
        <w:t>voluptua</w:t>
      </w:r>
      <w:proofErr w:type="spellEnd"/>
      <w:r w:rsidRPr="000A4F29">
        <w:rPr>
          <w:lang w:val="en-US"/>
        </w:rPr>
        <w:t xml:space="preserve">. </w:t>
      </w:r>
      <w:r w:rsidRPr="00BA4BC0">
        <w:rPr>
          <w:lang w:val="fr-FR"/>
        </w:rPr>
        <w:t xml:space="preserve">At </w:t>
      </w:r>
      <w:proofErr w:type="spellStart"/>
      <w:r w:rsidRPr="00BA4BC0">
        <w:rPr>
          <w:lang w:val="fr-FR"/>
        </w:rPr>
        <w:t>vero</w:t>
      </w:r>
      <w:proofErr w:type="spellEnd"/>
      <w:r w:rsidRPr="00BA4BC0">
        <w:rPr>
          <w:lang w:val="fr-FR"/>
        </w:rPr>
        <w:t xml:space="preserve"> </w:t>
      </w:r>
      <w:proofErr w:type="spellStart"/>
      <w:r w:rsidRPr="00BA4BC0">
        <w:rPr>
          <w:lang w:val="fr-FR"/>
        </w:rPr>
        <w:t>eos</w:t>
      </w:r>
      <w:proofErr w:type="spellEnd"/>
      <w:r w:rsidRPr="00BA4BC0">
        <w:rPr>
          <w:lang w:val="fr-FR"/>
        </w:rPr>
        <w:t xml:space="preserve"> et </w:t>
      </w:r>
      <w:proofErr w:type="spellStart"/>
      <w:r w:rsidRPr="00BA4BC0">
        <w:rPr>
          <w:lang w:val="fr-FR"/>
        </w:rPr>
        <w:t>accusam</w:t>
      </w:r>
      <w:proofErr w:type="spellEnd"/>
      <w:r w:rsidRPr="00BA4BC0">
        <w:rPr>
          <w:lang w:val="fr-FR"/>
        </w:rPr>
        <w:t xml:space="preserve"> et </w:t>
      </w:r>
      <w:proofErr w:type="spellStart"/>
      <w:r w:rsidRPr="00BA4BC0">
        <w:rPr>
          <w:lang w:val="fr-FR"/>
        </w:rPr>
        <w:t>justo</w:t>
      </w:r>
      <w:proofErr w:type="spellEnd"/>
      <w:r w:rsidRPr="00BA4BC0">
        <w:rPr>
          <w:lang w:val="fr-FR"/>
        </w:rPr>
        <w:t xml:space="preserve"> duo </w:t>
      </w:r>
      <w:proofErr w:type="spellStart"/>
      <w:r w:rsidRPr="00BA4BC0">
        <w:rPr>
          <w:lang w:val="fr-FR"/>
        </w:rPr>
        <w:t>dolores</w:t>
      </w:r>
      <w:proofErr w:type="spellEnd"/>
      <w:r w:rsidRPr="00BA4BC0">
        <w:rPr>
          <w:lang w:val="fr-FR"/>
        </w:rPr>
        <w:t xml:space="preserve"> et </w:t>
      </w:r>
      <w:proofErr w:type="spellStart"/>
      <w:r w:rsidRPr="00BA4BC0">
        <w:rPr>
          <w:lang w:val="fr-FR"/>
        </w:rPr>
        <w:t>ea</w:t>
      </w:r>
      <w:proofErr w:type="spellEnd"/>
      <w:r w:rsidRPr="00BA4BC0">
        <w:rPr>
          <w:lang w:val="fr-FR"/>
        </w:rPr>
        <w:t xml:space="preserve"> </w:t>
      </w:r>
      <w:proofErr w:type="spellStart"/>
      <w:r w:rsidRPr="00BA4BC0">
        <w:rPr>
          <w:lang w:val="fr-FR"/>
        </w:rPr>
        <w:t>rebum</w:t>
      </w:r>
      <w:proofErr w:type="spellEnd"/>
      <w:r w:rsidRPr="00BA4BC0">
        <w:rPr>
          <w:lang w:val="fr-FR"/>
        </w:rPr>
        <w:t xml:space="preserve">. </w:t>
      </w:r>
      <w:r w:rsidRPr="000A4F29">
        <w:rPr>
          <w:lang w:val="en-US"/>
        </w:rPr>
        <w:t xml:space="preserve">Stet </w:t>
      </w:r>
      <w:proofErr w:type="spellStart"/>
      <w:r w:rsidRPr="000A4F29">
        <w:rPr>
          <w:lang w:val="en-US"/>
        </w:rPr>
        <w:t>clita</w:t>
      </w:r>
      <w:proofErr w:type="spellEnd"/>
      <w:r w:rsidRPr="000A4F29">
        <w:rPr>
          <w:lang w:val="en-US"/>
        </w:rPr>
        <w:t xml:space="preserve"> </w:t>
      </w:r>
      <w:proofErr w:type="spellStart"/>
      <w:r w:rsidRPr="000A4F29">
        <w:rPr>
          <w:lang w:val="en-US"/>
        </w:rPr>
        <w:t>kasd</w:t>
      </w:r>
      <w:proofErr w:type="spellEnd"/>
      <w:r w:rsidRPr="000A4F29">
        <w:rPr>
          <w:lang w:val="en-US"/>
        </w:rPr>
        <w:t xml:space="preserve"> </w:t>
      </w:r>
      <w:proofErr w:type="spellStart"/>
      <w:r w:rsidRPr="000A4F29">
        <w:rPr>
          <w:lang w:val="en-US"/>
        </w:rPr>
        <w:t>gubergren</w:t>
      </w:r>
      <w:proofErr w:type="spellEnd"/>
      <w:r w:rsidRPr="000A4F29">
        <w:rPr>
          <w:lang w:val="en-US"/>
        </w:rPr>
        <w:t xml:space="preserve">, no sea </w:t>
      </w:r>
      <w:proofErr w:type="spellStart"/>
      <w:r w:rsidRPr="000A4F29">
        <w:rPr>
          <w:lang w:val="en-US"/>
        </w:rPr>
        <w:t>takimata</w:t>
      </w:r>
      <w:proofErr w:type="spellEnd"/>
      <w:r w:rsidRPr="000A4F29">
        <w:rPr>
          <w:lang w:val="en-US"/>
        </w:rPr>
        <w:t xml:space="preserve"> </w:t>
      </w:r>
      <w:proofErr w:type="spellStart"/>
      <w:r w:rsidRPr="000A4F29">
        <w:rPr>
          <w:lang w:val="en-US"/>
        </w:rPr>
        <w:t>sanctus</w:t>
      </w:r>
      <w:proofErr w:type="spellEnd"/>
      <w:r w:rsidRPr="000A4F29">
        <w:rPr>
          <w:lang w:val="en-US"/>
        </w:rPr>
        <w:t xml:space="preserve"> </w:t>
      </w:r>
      <w:proofErr w:type="spellStart"/>
      <w:r w:rsidRPr="000A4F29">
        <w:rPr>
          <w:lang w:val="en-US"/>
        </w:rPr>
        <w:t>est</w:t>
      </w:r>
      <w:proofErr w:type="spellEnd"/>
      <w:r w:rsidRPr="000A4F29">
        <w:rPr>
          <w:lang w:val="en-US"/>
        </w:rPr>
        <w:t xml:space="preserve"> Lorem ipsum dolor </w:t>
      </w:r>
      <w:proofErr w:type="gramStart"/>
      <w:r w:rsidRPr="000A4F29">
        <w:rPr>
          <w:lang w:val="en-US"/>
        </w:rPr>
        <w:t>sit</w:t>
      </w:r>
      <w:proofErr w:type="gramEnd"/>
      <w:r w:rsidRPr="000A4F29">
        <w:rPr>
          <w:lang w:val="en-US"/>
        </w:rPr>
        <w:t xml:space="preserve"> </w:t>
      </w:r>
      <w:proofErr w:type="spellStart"/>
      <w:r w:rsidRPr="000A4F29">
        <w:rPr>
          <w:lang w:val="en-US"/>
        </w:rPr>
        <w:t>amet</w:t>
      </w:r>
      <w:proofErr w:type="spellEnd"/>
      <w:r w:rsidRPr="000A4F29">
        <w:rPr>
          <w:lang w:val="en-US"/>
        </w:rPr>
        <w:t>.</w:t>
      </w:r>
    </w:p>
    <w:p w14:paraId="1CF93B88" w14:textId="4D848E38" w:rsidR="003D6684" w:rsidRPr="00C174D5" w:rsidRDefault="0056650D" w:rsidP="00BA4BC0">
      <w:pPr>
        <w:rPr>
          <w:lang w:val="en-US"/>
        </w:rPr>
      </w:pPr>
      <w:r w:rsidRPr="00C174D5">
        <w:rPr>
          <w:lang w:val="en-US"/>
        </w:rPr>
        <w:t xml:space="preserve"> </w:t>
      </w:r>
      <w:r w:rsidR="003D6684" w:rsidRPr="00C174D5">
        <w:rPr>
          <w:lang w:val="en-US"/>
        </w:rPr>
        <w:br w:type="page"/>
      </w:r>
    </w:p>
    <w:p w14:paraId="3276A278" w14:textId="75DA9CA1" w:rsidR="00FC6323" w:rsidRDefault="007B2750" w:rsidP="00670094">
      <w:pPr>
        <w:pStyle w:val="berschrift1"/>
        <w:numPr>
          <w:ilvl w:val="0"/>
          <w:numId w:val="11"/>
        </w:numPr>
        <w:rPr>
          <w:lang w:val="en-US"/>
        </w:rPr>
      </w:pPr>
      <w:bookmarkStart w:id="36" w:name="_Toc122001823"/>
      <w:bookmarkStart w:id="37" w:name="_Toc162964657"/>
      <w:bookmarkEnd w:id="35"/>
      <w:r w:rsidRPr="00C174D5">
        <w:rPr>
          <w:lang w:val="en-US"/>
        </w:rPr>
        <w:lastRenderedPageBreak/>
        <w:t>S</w:t>
      </w:r>
      <w:r w:rsidR="00FC6323" w:rsidRPr="00C174D5">
        <w:rPr>
          <w:lang w:val="en-US"/>
        </w:rPr>
        <w:t>cientific Background</w:t>
      </w:r>
      <w:bookmarkEnd w:id="36"/>
      <w:bookmarkEnd w:id="37"/>
    </w:p>
    <w:p w14:paraId="51853A2A" w14:textId="77777777" w:rsidR="000D05B9" w:rsidRPr="000D05B9" w:rsidRDefault="000D05B9" w:rsidP="00FD2063">
      <w:pPr>
        <w:pStyle w:val="Listenabsatz"/>
        <w:numPr>
          <w:ilvl w:val="0"/>
          <w:numId w:val="33"/>
        </w:numPr>
        <w:jc w:val="both"/>
        <w:rPr>
          <w:i/>
          <w:iCs/>
        </w:rPr>
      </w:pPr>
      <w:r w:rsidRPr="000D05B9">
        <w:rPr>
          <w:i/>
          <w:iCs/>
        </w:rPr>
        <w:t>Presents state of the art.</w:t>
      </w:r>
    </w:p>
    <w:p w14:paraId="2B658F3C" w14:textId="6955F94D" w:rsidR="000D05B9" w:rsidRPr="000D05B9" w:rsidRDefault="000D05B9" w:rsidP="00FD2063">
      <w:pPr>
        <w:pStyle w:val="Listenabsatz"/>
        <w:numPr>
          <w:ilvl w:val="0"/>
          <w:numId w:val="33"/>
        </w:numPr>
        <w:jc w:val="both"/>
        <w:rPr>
          <w:i/>
          <w:iCs/>
        </w:rPr>
      </w:pPr>
      <w:r w:rsidRPr="000D05B9">
        <w:rPr>
          <w:i/>
          <w:iCs/>
        </w:rPr>
        <w:t>Should be</w:t>
      </w:r>
      <w:r w:rsidR="00FD2063">
        <w:rPr>
          <w:i/>
          <w:iCs/>
        </w:rPr>
        <w:t xml:space="preserve"> written</w:t>
      </w:r>
      <w:r w:rsidRPr="000D05B9">
        <w:rPr>
          <w:i/>
          <w:iCs/>
        </w:rPr>
        <w:t xml:space="preserve"> like journal or book review. List most important articles in relation to thesis / your research.</w:t>
      </w:r>
    </w:p>
    <w:p w14:paraId="7234B38E" w14:textId="1F8BD209" w:rsidR="000D05B9" w:rsidRPr="000D05B9" w:rsidRDefault="000D05B9" w:rsidP="00FD2063">
      <w:pPr>
        <w:pStyle w:val="Listenabsatz"/>
        <w:numPr>
          <w:ilvl w:val="0"/>
          <w:numId w:val="33"/>
        </w:numPr>
        <w:jc w:val="both"/>
        <w:rPr>
          <w:i/>
          <w:iCs/>
        </w:rPr>
      </w:pPr>
      <w:r w:rsidRPr="000D05B9">
        <w:rPr>
          <w:i/>
          <w:iCs/>
        </w:rPr>
        <w:t xml:space="preserve">Focus on most recent articles / literature. (It is important to focus on articles of the last </w:t>
      </w:r>
      <w:r w:rsidRPr="00FD2063">
        <w:rPr>
          <w:b/>
          <w:bCs/>
          <w:i/>
          <w:iCs/>
        </w:rPr>
        <w:t>3-5 years</w:t>
      </w:r>
      <w:r w:rsidRPr="000D05B9">
        <w:rPr>
          <w:i/>
          <w:iCs/>
        </w:rPr>
        <w:t xml:space="preserve"> to show that your research is at the edge of science.)</w:t>
      </w:r>
    </w:p>
    <w:p w14:paraId="6AD948B7" w14:textId="1CCBDD7A" w:rsidR="000D05B9" w:rsidRPr="000D05B9" w:rsidRDefault="000D05B9" w:rsidP="00FD2063">
      <w:pPr>
        <w:pStyle w:val="Listenabsatz"/>
        <w:numPr>
          <w:ilvl w:val="0"/>
          <w:numId w:val="33"/>
        </w:numPr>
        <w:jc w:val="both"/>
        <w:rPr>
          <w:i/>
          <w:iCs/>
        </w:rPr>
      </w:pPr>
      <w:r w:rsidRPr="000D05B9">
        <w:rPr>
          <w:i/>
          <w:iCs/>
        </w:rPr>
        <w:t>Beside understanding of the topic</w:t>
      </w:r>
      <w:r w:rsidR="00FD2063">
        <w:rPr>
          <w:i/>
          <w:iCs/>
        </w:rPr>
        <w:t>,</w:t>
      </w:r>
      <w:r w:rsidRPr="000D05B9">
        <w:rPr>
          <w:i/>
          <w:iCs/>
        </w:rPr>
        <w:t xml:space="preserve"> it helps to connect to results and to discussion.</w:t>
      </w:r>
    </w:p>
    <w:p w14:paraId="2CC797AE" w14:textId="162F4715" w:rsidR="000D05B9" w:rsidRPr="000D05B9" w:rsidRDefault="000D05B9" w:rsidP="00FD2063">
      <w:pPr>
        <w:pStyle w:val="Listenabsatz"/>
        <w:numPr>
          <w:ilvl w:val="0"/>
          <w:numId w:val="33"/>
        </w:numPr>
        <w:jc w:val="both"/>
        <w:rPr>
          <w:i/>
          <w:iCs/>
        </w:rPr>
      </w:pPr>
      <w:r w:rsidRPr="000D05B9">
        <w:rPr>
          <w:i/>
          <w:iCs/>
        </w:rPr>
        <w:t>Chapter</w:t>
      </w:r>
      <w:r w:rsidR="00FD2063">
        <w:rPr>
          <w:i/>
          <w:iCs/>
        </w:rPr>
        <w:t>s</w:t>
      </w:r>
      <w:r w:rsidRPr="000D05B9">
        <w:rPr>
          <w:i/>
          <w:iCs/>
        </w:rPr>
        <w:t xml:space="preserve"> can have subtitles, which represent the different subjects that </w:t>
      </w:r>
      <w:proofErr w:type="gramStart"/>
      <w:r w:rsidRPr="000D05B9">
        <w:rPr>
          <w:i/>
          <w:iCs/>
        </w:rPr>
        <w:t>have to</w:t>
      </w:r>
      <w:proofErr w:type="gramEnd"/>
      <w:r w:rsidRPr="000D05B9">
        <w:rPr>
          <w:i/>
          <w:iCs/>
        </w:rPr>
        <w:t xml:space="preserve"> be introduced.</w:t>
      </w:r>
    </w:p>
    <w:p w14:paraId="0012CA27" w14:textId="5A7EBB17" w:rsidR="000D05B9" w:rsidRPr="000D05B9" w:rsidRDefault="00FD2063" w:rsidP="00FD2063">
      <w:pPr>
        <w:pStyle w:val="Listenabsatz"/>
        <w:numPr>
          <w:ilvl w:val="0"/>
          <w:numId w:val="33"/>
        </w:numPr>
        <w:jc w:val="both"/>
        <w:rPr>
          <w:i/>
          <w:iCs/>
        </w:rPr>
      </w:pPr>
      <w:r>
        <w:rPr>
          <w:i/>
          <w:iCs/>
        </w:rPr>
        <w:t>Self-c</w:t>
      </w:r>
      <w:r w:rsidR="000D05B9" w:rsidRPr="000D05B9">
        <w:rPr>
          <w:i/>
          <w:iCs/>
        </w:rPr>
        <w:t>iting should be avoided and better placed into the results part (for cumulative thesis). Always avoid self-copying / self-plagiarizing!</w:t>
      </w:r>
    </w:p>
    <w:p w14:paraId="6BE1E8C5" w14:textId="7FE4605A" w:rsidR="000D05B9" w:rsidRPr="000D05B9" w:rsidRDefault="00FD2063" w:rsidP="00FD2063">
      <w:pPr>
        <w:pStyle w:val="Listenabsatz"/>
        <w:numPr>
          <w:ilvl w:val="0"/>
          <w:numId w:val="33"/>
        </w:numPr>
        <w:jc w:val="both"/>
        <w:rPr>
          <w:i/>
          <w:iCs/>
        </w:rPr>
      </w:pPr>
      <w:r>
        <w:rPr>
          <w:i/>
          <w:iCs/>
        </w:rPr>
        <w:t>However, a</w:t>
      </w:r>
      <w:r w:rsidR="000D05B9" w:rsidRPr="000D05B9">
        <w:rPr>
          <w:i/>
          <w:iCs/>
        </w:rPr>
        <w:t xml:space="preserve">n own review can be integrated as a chapter or parts of it can be integrated in the text (if the review covers more than the thesis field). Indicate on the first relevant page as a footnote or in the section title: “parts of it were taken from …” and modify). </w:t>
      </w:r>
      <w:r w:rsidR="000D05B9" w:rsidRPr="00FD2063">
        <w:rPr>
          <w:b/>
          <w:bCs/>
          <w:i/>
          <w:iCs/>
        </w:rPr>
        <w:t xml:space="preserve">(Discuss </w:t>
      </w:r>
      <w:r>
        <w:rPr>
          <w:b/>
          <w:bCs/>
          <w:i/>
          <w:iCs/>
        </w:rPr>
        <w:t xml:space="preserve">this </w:t>
      </w:r>
      <w:r w:rsidR="000D05B9" w:rsidRPr="00FD2063">
        <w:rPr>
          <w:b/>
          <w:bCs/>
          <w:i/>
          <w:iCs/>
        </w:rPr>
        <w:t>with your main supervisor!!!!)</w:t>
      </w:r>
    </w:p>
    <w:p w14:paraId="5DE51F3E" w14:textId="3319734E" w:rsidR="000D05B9" w:rsidRPr="00FD2063" w:rsidRDefault="000D05B9" w:rsidP="00FD2063">
      <w:pPr>
        <w:pStyle w:val="Listenabsatz"/>
        <w:numPr>
          <w:ilvl w:val="0"/>
          <w:numId w:val="37"/>
        </w:numPr>
        <w:rPr>
          <w:i/>
          <w:iCs/>
        </w:rPr>
      </w:pPr>
      <w:r w:rsidRPr="00FD2063">
        <w:rPr>
          <w:i/>
          <w:iCs/>
        </w:rPr>
        <w:t>This review also needs to be listed in the publication list at the end as well in cumulative case.</w:t>
      </w:r>
    </w:p>
    <w:p w14:paraId="01D073D5" w14:textId="77777777" w:rsidR="002526AE" w:rsidRDefault="002526AE" w:rsidP="00FD2063">
      <w:pPr>
        <w:rPr>
          <w:lang w:val="en-US"/>
        </w:rPr>
      </w:pPr>
    </w:p>
    <w:p w14:paraId="6E44FEBD" w14:textId="109A12D0" w:rsidR="000D05B9" w:rsidRDefault="000D05B9" w:rsidP="00FD2063">
      <w:pPr>
        <w:rPr>
          <w:lang w:val="en-US"/>
        </w:rPr>
      </w:pPr>
      <w:r w:rsidRPr="000D05B9">
        <w:rPr>
          <w:lang w:val="en-US"/>
        </w:rPr>
        <w:t xml:space="preserve">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 xml:space="preserve">. 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w:t>
      </w:r>
    </w:p>
    <w:p w14:paraId="183B8EB4" w14:textId="56CBDD1D" w:rsidR="00FC6323" w:rsidRPr="00C174D5" w:rsidRDefault="00FD2063" w:rsidP="005B3E6B">
      <w:pPr>
        <w:pStyle w:val="berschrift2"/>
        <w:numPr>
          <w:ilvl w:val="1"/>
          <w:numId w:val="11"/>
        </w:numPr>
        <w:rPr>
          <w:lang w:val="en-US"/>
        </w:rPr>
      </w:pPr>
      <w:bookmarkStart w:id="38" w:name="_Toc162964658"/>
      <w:r>
        <w:rPr>
          <w:lang w:val="en-US"/>
        </w:rPr>
        <w:t>Second level numbered heading</w:t>
      </w:r>
      <w:bookmarkEnd w:id="38"/>
    </w:p>
    <w:p w14:paraId="7E88BD7E" w14:textId="60D86029" w:rsidR="00FD2063" w:rsidRPr="00FD2063" w:rsidRDefault="00FD2063" w:rsidP="003F5791">
      <w:pPr>
        <w:rPr>
          <w:lang w:val="en-US"/>
        </w:rPr>
      </w:pPr>
      <w:r w:rsidRPr="000D05B9">
        <w:rPr>
          <w:lang w:val="en-US"/>
        </w:rPr>
        <w:t xml:space="preserve">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 xml:space="preserve">. </w:t>
      </w:r>
    </w:p>
    <w:p w14:paraId="703784E8" w14:textId="07A844E4" w:rsidR="008B4AD8" w:rsidRPr="00C174D5" w:rsidRDefault="00FD2063" w:rsidP="00AA49B8">
      <w:pPr>
        <w:pStyle w:val="berschrift3"/>
        <w:numPr>
          <w:ilvl w:val="2"/>
          <w:numId w:val="11"/>
        </w:numPr>
        <w:rPr>
          <w:lang w:val="en-US"/>
        </w:rPr>
      </w:pPr>
      <w:bookmarkStart w:id="39" w:name="_Toc162964659"/>
      <w:r>
        <w:rPr>
          <w:lang w:val="en-US"/>
        </w:rPr>
        <w:t>Third level numbered heading</w:t>
      </w:r>
      <w:bookmarkEnd w:id="39"/>
    </w:p>
    <w:p w14:paraId="0F7B2009" w14:textId="2BE91BC0" w:rsidR="00FD2063" w:rsidRDefault="00FD2063" w:rsidP="003F5791">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7DE5C072" w14:textId="4782835B" w:rsidR="00DE4A6B" w:rsidRPr="00C174D5" w:rsidRDefault="00FD2063" w:rsidP="00670094">
      <w:pPr>
        <w:pStyle w:val="berschrift4"/>
        <w:numPr>
          <w:ilvl w:val="3"/>
          <w:numId w:val="11"/>
        </w:numPr>
        <w:rPr>
          <w:lang w:val="en-US"/>
        </w:rPr>
      </w:pPr>
      <w:r>
        <w:rPr>
          <w:lang w:val="en-US"/>
        </w:rPr>
        <w:t>Fourth level numbered heading</w:t>
      </w:r>
    </w:p>
    <w:p w14:paraId="386AC7FE" w14:textId="434BA8FB" w:rsidR="007B2750" w:rsidRPr="00C174D5" w:rsidRDefault="00FD2063" w:rsidP="00FD2063">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4CE062A6" w14:textId="3C197A04" w:rsidR="007B2750" w:rsidRPr="00C174D5" w:rsidRDefault="007B2750" w:rsidP="009E22C7">
      <w:pPr>
        <w:tabs>
          <w:tab w:val="left" w:pos="980"/>
        </w:tabs>
        <w:rPr>
          <w:lang w:val="en-US"/>
        </w:rPr>
        <w:sectPr w:rsidR="007B2750" w:rsidRPr="00C174D5" w:rsidSect="00924E63">
          <w:headerReference w:type="even" r:id="rId33"/>
          <w:headerReference w:type="default" r:id="rId34"/>
          <w:footerReference w:type="even" r:id="rId35"/>
          <w:footerReference w:type="default" r:id="rId36"/>
          <w:pgSz w:w="11906" w:h="16838"/>
          <w:pgMar w:top="1417" w:right="1417" w:bottom="1134" w:left="1417" w:header="708" w:footer="709" w:gutter="0"/>
          <w:pgNumType w:start="1"/>
          <w:cols w:space="708"/>
          <w:docGrid w:linePitch="360"/>
        </w:sectPr>
      </w:pPr>
    </w:p>
    <w:p w14:paraId="17CF441C" w14:textId="27620CD2" w:rsidR="00710D13" w:rsidRPr="00C174D5" w:rsidRDefault="009E0269" w:rsidP="007A5859">
      <w:pPr>
        <w:pStyle w:val="berschrift1"/>
        <w:numPr>
          <w:ilvl w:val="0"/>
          <w:numId w:val="11"/>
        </w:numPr>
        <w:spacing w:before="0"/>
        <w:rPr>
          <w:lang w:val="en-US"/>
        </w:rPr>
      </w:pPr>
      <w:bookmarkStart w:id="40" w:name="_Toc162964660"/>
      <w:bookmarkEnd w:id="0"/>
      <w:bookmarkEnd w:id="1"/>
      <w:bookmarkEnd w:id="2"/>
      <w:bookmarkEnd w:id="3"/>
      <w:bookmarkEnd w:id="4"/>
      <w:bookmarkEnd w:id="5"/>
      <w:r w:rsidRPr="00C174D5">
        <w:rPr>
          <w:lang w:val="en-US"/>
        </w:rPr>
        <w:lastRenderedPageBreak/>
        <w:t xml:space="preserve">Research </w:t>
      </w:r>
      <w:r w:rsidR="00432604">
        <w:rPr>
          <w:lang w:val="en-US"/>
        </w:rPr>
        <w:t xml:space="preserve">Questions / </w:t>
      </w:r>
      <w:r w:rsidR="00023F9A" w:rsidRPr="00C174D5">
        <w:rPr>
          <w:lang w:val="en-US"/>
        </w:rPr>
        <w:t>Hypotheses</w:t>
      </w:r>
      <w:bookmarkEnd w:id="40"/>
    </w:p>
    <w:p w14:paraId="41439F57" w14:textId="2C0DA76F" w:rsidR="00B30B66" w:rsidRPr="00B30B66" w:rsidRDefault="00B30B66" w:rsidP="00B30B66">
      <w:pPr>
        <w:pStyle w:val="Listenabsatz"/>
        <w:numPr>
          <w:ilvl w:val="0"/>
          <w:numId w:val="38"/>
        </w:numPr>
        <w:jc w:val="both"/>
        <w:rPr>
          <w:rFonts w:cstheme="minorHAnsi"/>
          <w:i/>
          <w:iCs/>
        </w:rPr>
      </w:pPr>
      <w:r w:rsidRPr="00B30B66">
        <w:rPr>
          <w:rFonts w:cstheme="minorHAnsi"/>
          <w:i/>
          <w:iCs/>
        </w:rPr>
        <w:t xml:space="preserve">Should introduce research questions (RQ1-x) / tasks /aim </w:t>
      </w:r>
      <w:r w:rsidR="00BA7FC3" w:rsidRPr="00BA7FC3">
        <w:rPr>
          <w:rFonts w:cstheme="minorHAnsi"/>
          <w:i/>
          <w:iCs/>
        </w:rPr>
        <w:sym w:font="Wingdings" w:char="F0E0"/>
      </w:r>
      <w:r w:rsidRPr="00B30B66">
        <w:rPr>
          <w:rFonts w:cstheme="minorHAnsi"/>
          <w:i/>
          <w:iCs/>
        </w:rPr>
        <w:t xml:space="preserve"> then answer questions in the discussion, confirm or refute.</w:t>
      </w:r>
    </w:p>
    <w:p w14:paraId="5A4498A8" w14:textId="4DE33B6B" w:rsidR="00B30B66" w:rsidRPr="00B30B66" w:rsidRDefault="00B30B66" w:rsidP="00B30B66">
      <w:pPr>
        <w:pStyle w:val="Listenabsatz"/>
        <w:numPr>
          <w:ilvl w:val="0"/>
          <w:numId w:val="38"/>
        </w:numPr>
        <w:jc w:val="both"/>
        <w:rPr>
          <w:rFonts w:cstheme="minorHAnsi"/>
          <w:i/>
          <w:iCs/>
        </w:rPr>
      </w:pPr>
      <w:r w:rsidRPr="00B30B66">
        <w:rPr>
          <w:rFonts w:cstheme="minorHAnsi"/>
          <w:i/>
          <w:iCs/>
        </w:rPr>
        <w:t>These questions can also be hypothesis driven (research hypotheses).</w:t>
      </w:r>
    </w:p>
    <w:p w14:paraId="14A14CE3" w14:textId="2CD8BD69" w:rsidR="00B30B66" w:rsidRPr="00B30B66" w:rsidRDefault="00B30B66" w:rsidP="00B30B66">
      <w:pPr>
        <w:pStyle w:val="Listenabsatz"/>
        <w:numPr>
          <w:ilvl w:val="0"/>
          <w:numId w:val="38"/>
        </w:numPr>
        <w:jc w:val="both"/>
        <w:rPr>
          <w:rFonts w:cstheme="minorHAnsi"/>
          <w:i/>
          <w:iCs/>
        </w:rPr>
      </w:pPr>
      <w:r w:rsidRPr="00B30B66">
        <w:rPr>
          <w:rFonts w:cstheme="minorHAnsi"/>
          <w:i/>
          <w:iCs/>
        </w:rPr>
        <w:t xml:space="preserve">Give short explanations (1-2 sentences) about the meaning of the questions / hypothesis and about the plan and actions how they should be answered / confirmed. Good example is </w:t>
      </w:r>
      <w:proofErr w:type="spellStart"/>
      <w:r w:rsidRPr="00B30B66">
        <w:rPr>
          <w:rFonts w:cstheme="minorHAnsi"/>
          <w:i/>
          <w:iCs/>
        </w:rPr>
        <w:t>Haringa</w:t>
      </w:r>
      <w:proofErr w:type="spellEnd"/>
      <w:r w:rsidRPr="00B30B66">
        <w:rPr>
          <w:rFonts w:cstheme="minorHAnsi"/>
          <w:i/>
          <w:iCs/>
        </w:rPr>
        <w:t xml:space="preserve">: </w:t>
      </w:r>
      <w:hyperlink r:id="rId37" w:history="1">
        <w:r w:rsidR="00460401" w:rsidRPr="007A463F">
          <w:rPr>
            <w:rStyle w:val="Hyperlink"/>
            <w:rFonts w:cstheme="minorHAnsi"/>
            <w:i/>
            <w:iCs/>
          </w:rPr>
          <w:t>https://repository.tudelft.nl/islandora/object/uuid%3A441ec955-cd8d-4ae0-b2f0-98fbf91a570a?collection=research</w:t>
        </w:r>
      </w:hyperlink>
      <w:r w:rsidRPr="00B30B66">
        <w:rPr>
          <w:rFonts w:cstheme="minorHAnsi"/>
          <w:i/>
          <w:iCs/>
        </w:rPr>
        <w:t>.</w:t>
      </w:r>
    </w:p>
    <w:p w14:paraId="0B0F4A81" w14:textId="03E19B82" w:rsidR="00B30B66" w:rsidRPr="00B30B66" w:rsidRDefault="00B30B66" w:rsidP="00B30B66">
      <w:pPr>
        <w:pStyle w:val="Listenabsatz"/>
        <w:numPr>
          <w:ilvl w:val="0"/>
          <w:numId w:val="38"/>
        </w:numPr>
        <w:jc w:val="both"/>
        <w:rPr>
          <w:rFonts w:cstheme="minorHAnsi"/>
          <w:i/>
          <w:iCs/>
        </w:rPr>
      </w:pPr>
      <w:r w:rsidRPr="00B30B66">
        <w:rPr>
          <w:rFonts w:cstheme="minorHAnsi"/>
          <w:i/>
          <w:iCs/>
        </w:rPr>
        <w:t xml:space="preserve">Questions need to be answered, hypothesis confirmed or refuted in the discussion. </w:t>
      </w:r>
    </w:p>
    <w:p w14:paraId="64A9E684" w14:textId="66AAFED4" w:rsidR="00B30B66" w:rsidRPr="00B30B66" w:rsidRDefault="00B30B66" w:rsidP="00B30B66">
      <w:pPr>
        <w:pStyle w:val="Listenabsatz"/>
        <w:numPr>
          <w:ilvl w:val="0"/>
          <w:numId w:val="38"/>
        </w:numPr>
        <w:jc w:val="both"/>
        <w:rPr>
          <w:rFonts w:cstheme="minorHAnsi"/>
          <w:i/>
          <w:iCs/>
        </w:rPr>
      </w:pPr>
      <w:r w:rsidRPr="00B30B66">
        <w:rPr>
          <w:rFonts w:cstheme="minorHAnsi"/>
          <w:i/>
          <w:iCs/>
        </w:rPr>
        <w:t xml:space="preserve">Discussion can be structured accordingly </w:t>
      </w:r>
      <w:r w:rsidRPr="00B30B66">
        <w:rPr>
          <w:rFonts w:cstheme="minorHAnsi"/>
          <w:i/>
          <w:iCs/>
        </w:rPr>
        <w:sym w:font="Wingdings" w:char="F0E0"/>
      </w:r>
      <w:r w:rsidRPr="00B30B66">
        <w:rPr>
          <w:rFonts w:cstheme="minorHAnsi"/>
          <w:i/>
          <w:iCs/>
        </w:rPr>
        <w:t xml:space="preserve"> subchapters, for example.</w:t>
      </w:r>
    </w:p>
    <w:p w14:paraId="12E1F7CD" w14:textId="717FE3A9" w:rsidR="00B30B66" w:rsidRDefault="00B30B66" w:rsidP="00B30B66">
      <w:pPr>
        <w:pStyle w:val="Listenabsatz"/>
        <w:numPr>
          <w:ilvl w:val="0"/>
          <w:numId w:val="38"/>
        </w:numPr>
        <w:jc w:val="both"/>
        <w:rPr>
          <w:rFonts w:cstheme="minorHAnsi"/>
          <w:i/>
          <w:iCs/>
        </w:rPr>
      </w:pPr>
      <w:r w:rsidRPr="00B30B66">
        <w:rPr>
          <w:rFonts w:cstheme="minorHAnsi"/>
          <w:i/>
          <w:iCs/>
        </w:rPr>
        <w:t>It is important to think in advance whether you decide for research questions or research hypotheses. The way or your decision has consequences for the discussion part (answering a question, evaluation of a hypothesis (accepting/rejecting).</w:t>
      </w:r>
    </w:p>
    <w:p w14:paraId="624C1015" w14:textId="77777777" w:rsidR="00B245AD" w:rsidRPr="000A4F29" w:rsidRDefault="00B245AD" w:rsidP="00B245AD">
      <w:pPr>
        <w:rPr>
          <w:rFonts w:cstheme="minorHAnsi"/>
          <w:i/>
          <w:iCs/>
          <w:lang w:val="en-US"/>
        </w:rPr>
      </w:pPr>
    </w:p>
    <w:p w14:paraId="47704AC9" w14:textId="77A649B5" w:rsidR="00DC46CF" w:rsidRDefault="0018568B" w:rsidP="00DC46CF">
      <w:pPr>
        <w:rPr>
          <w:lang w:val="en-US"/>
        </w:rPr>
      </w:pPr>
      <w:r>
        <w:rPr>
          <w:rFonts w:cstheme="minorHAnsi"/>
          <w:lang w:val="en-US"/>
        </w:rPr>
        <w:t xml:space="preserve">Here first: </w:t>
      </w:r>
      <w:r w:rsidR="0037049E">
        <w:rPr>
          <w:rFonts w:cstheme="minorHAnsi"/>
          <w:lang w:val="en-US"/>
        </w:rPr>
        <w:t>s</w:t>
      </w:r>
      <w:r>
        <w:rPr>
          <w:rFonts w:cstheme="minorHAnsi"/>
          <w:lang w:val="en-US"/>
        </w:rPr>
        <w:t>hort introduction into the topic/general aim.</w:t>
      </w:r>
    </w:p>
    <w:p w14:paraId="0161D65F" w14:textId="19A970C7" w:rsidR="009D6F3D" w:rsidRPr="00C174D5" w:rsidRDefault="00B245AD" w:rsidP="009D6F3D">
      <w:pPr>
        <w:pStyle w:val="Listenabsatz"/>
        <w:numPr>
          <w:ilvl w:val="0"/>
          <w:numId w:val="15"/>
        </w:numPr>
        <w:suppressAutoHyphens/>
        <w:spacing w:line="276" w:lineRule="auto"/>
        <w:ind w:left="284" w:hanging="284"/>
        <w:jc w:val="both"/>
        <w:rPr>
          <w:i/>
          <w:sz w:val="22"/>
        </w:rPr>
      </w:pPr>
      <w:r>
        <w:rPr>
          <w:i/>
          <w:sz w:val="22"/>
        </w:rPr>
        <w:t>Research question 1? / Hypothesis 1</w:t>
      </w:r>
      <w:r w:rsidR="009D6F3D" w:rsidRPr="00C174D5">
        <w:rPr>
          <w:i/>
          <w:sz w:val="22"/>
        </w:rPr>
        <w:t>.</w:t>
      </w:r>
    </w:p>
    <w:p w14:paraId="21699ABC" w14:textId="335149A1" w:rsidR="009D6F3D" w:rsidRPr="00C174D5" w:rsidRDefault="00B245AD" w:rsidP="009D6F3D">
      <w:pPr>
        <w:rPr>
          <w:i/>
          <w:lang w:val="en-US"/>
        </w:rPr>
      </w:pPr>
      <w:r>
        <w:rPr>
          <w:lang w:val="en-US"/>
        </w:rPr>
        <w:t>Answer or explanation 1</w:t>
      </w:r>
      <w:r w:rsidR="009D6F3D" w:rsidRPr="00C174D5">
        <w:rPr>
          <w:lang w:val="en-US"/>
        </w:rPr>
        <w:t>.</w:t>
      </w:r>
    </w:p>
    <w:p w14:paraId="28C6A593" w14:textId="380B25A1" w:rsidR="00B245AD" w:rsidRPr="00C174D5" w:rsidRDefault="00B245AD" w:rsidP="00B245AD">
      <w:pPr>
        <w:pStyle w:val="Listenabsatz"/>
        <w:numPr>
          <w:ilvl w:val="0"/>
          <w:numId w:val="15"/>
        </w:numPr>
        <w:suppressAutoHyphens/>
        <w:spacing w:line="276" w:lineRule="auto"/>
        <w:ind w:left="284" w:hanging="284"/>
        <w:jc w:val="both"/>
        <w:rPr>
          <w:i/>
          <w:sz w:val="22"/>
        </w:rPr>
      </w:pPr>
      <w:r>
        <w:rPr>
          <w:i/>
          <w:sz w:val="22"/>
        </w:rPr>
        <w:t xml:space="preserve">Research question </w:t>
      </w:r>
      <w:r w:rsidR="0037049E">
        <w:rPr>
          <w:i/>
          <w:sz w:val="22"/>
        </w:rPr>
        <w:t>2</w:t>
      </w:r>
      <w:r>
        <w:rPr>
          <w:i/>
          <w:sz w:val="22"/>
        </w:rPr>
        <w:t xml:space="preserve">? / Hypothesis </w:t>
      </w:r>
      <w:r w:rsidR="0037049E">
        <w:rPr>
          <w:i/>
          <w:sz w:val="22"/>
        </w:rPr>
        <w:t>2</w:t>
      </w:r>
      <w:r w:rsidRPr="00C174D5">
        <w:rPr>
          <w:i/>
          <w:sz w:val="22"/>
        </w:rPr>
        <w:t>.</w:t>
      </w:r>
    </w:p>
    <w:p w14:paraId="67CACA39" w14:textId="2317FEB5" w:rsidR="00B245AD" w:rsidRPr="00C174D5" w:rsidRDefault="00B245AD" w:rsidP="00B245AD">
      <w:pPr>
        <w:rPr>
          <w:i/>
          <w:lang w:val="en-US"/>
        </w:rPr>
      </w:pPr>
      <w:r>
        <w:rPr>
          <w:lang w:val="en-US"/>
        </w:rPr>
        <w:t xml:space="preserve">Answer or explanation </w:t>
      </w:r>
      <w:r w:rsidR="0037049E">
        <w:rPr>
          <w:lang w:val="en-US"/>
        </w:rPr>
        <w:t>2</w:t>
      </w:r>
      <w:r w:rsidRPr="00C174D5">
        <w:rPr>
          <w:lang w:val="en-US"/>
        </w:rPr>
        <w:t>.</w:t>
      </w:r>
    </w:p>
    <w:p w14:paraId="2407EAEE" w14:textId="260881ED" w:rsidR="00B245AD" w:rsidRPr="00C174D5" w:rsidRDefault="00B245AD" w:rsidP="00B245AD">
      <w:pPr>
        <w:pStyle w:val="Listenabsatz"/>
        <w:numPr>
          <w:ilvl w:val="0"/>
          <w:numId w:val="15"/>
        </w:numPr>
        <w:suppressAutoHyphens/>
        <w:spacing w:line="276" w:lineRule="auto"/>
        <w:ind w:left="284" w:hanging="284"/>
        <w:jc w:val="both"/>
        <w:rPr>
          <w:i/>
          <w:sz w:val="22"/>
        </w:rPr>
      </w:pPr>
      <w:r>
        <w:rPr>
          <w:i/>
          <w:sz w:val="22"/>
        </w:rPr>
        <w:t xml:space="preserve">Research question </w:t>
      </w:r>
      <w:r w:rsidR="0037049E">
        <w:rPr>
          <w:i/>
          <w:sz w:val="22"/>
        </w:rPr>
        <w:t>3</w:t>
      </w:r>
      <w:r>
        <w:rPr>
          <w:i/>
          <w:sz w:val="22"/>
        </w:rPr>
        <w:t xml:space="preserve">? / Hypothesis </w:t>
      </w:r>
      <w:r w:rsidR="0037049E">
        <w:rPr>
          <w:i/>
          <w:sz w:val="22"/>
        </w:rPr>
        <w:t>3</w:t>
      </w:r>
      <w:r w:rsidRPr="00C174D5">
        <w:rPr>
          <w:i/>
          <w:sz w:val="22"/>
        </w:rPr>
        <w:t>.</w:t>
      </w:r>
    </w:p>
    <w:p w14:paraId="5ECC766A" w14:textId="52231436" w:rsidR="00B245AD" w:rsidRPr="00C174D5" w:rsidRDefault="00B245AD" w:rsidP="00B245AD">
      <w:pPr>
        <w:rPr>
          <w:i/>
          <w:lang w:val="en-US"/>
        </w:rPr>
      </w:pPr>
      <w:r>
        <w:rPr>
          <w:lang w:val="en-US"/>
        </w:rPr>
        <w:t xml:space="preserve">Answer or explanation </w:t>
      </w:r>
      <w:r w:rsidR="0037049E">
        <w:rPr>
          <w:lang w:val="en-US"/>
        </w:rPr>
        <w:t>3</w:t>
      </w:r>
      <w:r w:rsidRPr="00C174D5">
        <w:rPr>
          <w:lang w:val="en-US"/>
        </w:rPr>
        <w:t>.</w:t>
      </w:r>
    </w:p>
    <w:p w14:paraId="68F5C273" w14:textId="01F1D96F" w:rsidR="00B245AD" w:rsidRPr="00C174D5" w:rsidRDefault="00B245AD" w:rsidP="00B245AD">
      <w:pPr>
        <w:pStyle w:val="Listenabsatz"/>
        <w:numPr>
          <w:ilvl w:val="0"/>
          <w:numId w:val="15"/>
        </w:numPr>
        <w:suppressAutoHyphens/>
        <w:spacing w:line="276" w:lineRule="auto"/>
        <w:ind w:left="284" w:hanging="284"/>
        <w:jc w:val="both"/>
        <w:rPr>
          <w:i/>
          <w:sz w:val="22"/>
        </w:rPr>
      </w:pPr>
      <w:r>
        <w:rPr>
          <w:i/>
          <w:sz w:val="22"/>
        </w:rPr>
        <w:t xml:space="preserve">Research question </w:t>
      </w:r>
      <w:r w:rsidR="0037049E">
        <w:rPr>
          <w:i/>
          <w:sz w:val="22"/>
        </w:rPr>
        <w:t>4</w:t>
      </w:r>
      <w:r>
        <w:rPr>
          <w:i/>
          <w:sz w:val="22"/>
        </w:rPr>
        <w:t xml:space="preserve">? / Hypothesis </w:t>
      </w:r>
      <w:r w:rsidR="0037049E">
        <w:rPr>
          <w:i/>
          <w:sz w:val="22"/>
        </w:rPr>
        <w:t>4</w:t>
      </w:r>
      <w:r w:rsidRPr="00C174D5">
        <w:rPr>
          <w:i/>
          <w:sz w:val="22"/>
        </w:rPr>
        <w:t>.</w:t>
      </w:r>
    </w:p>
    <w:p w14:paraId="37319649" w14:textId="1758650E" w:rsidR="00B245AD" w:rsidRPr="00C174D5" w:rsidRDefault="00B245AD" w:rsidP="00B245AD">
      <w:pPr>
        <w:rPr>
          <w:i/>
          <w:lang w:val="en-US"/>
        </w:rPr>
      </w:pPr>
      <w:r>
        <w:rPr>
          <w:lang w:val="en-US"/>
        </w:rPr>
        <w:t xml:space="preserve">Answer or explanation </w:t>
      </w:r>
      <w:r w:rsidR="0037049E">
        <w:rPr>
          <w:lang w:val="en-US"/>
        </w:rPr>
        <w:t>4</w:t>
      </w:r>
      <w:r w:rsidRPr="00C174D5">
        <w:rPr>
          <w:lang w:val="en-US"/>
        </w:rPr>
        <w:t>.</w:t>
      </w:r>
    </w:p>
    <w:p w14:paraId="11BABB09" w14:textId="0185E26B" w:rsidR="00B245AD" w:rsidRPr="00C174D5" w:rsidRDefault="00B245AD" w:rsidP="00B245AD">
      <w:pPr>
        <w:pStyle w:val="Listenabsatz"/>
        <w:numPr>
          <w:ilvl w:val="0"/>
          <w:numId w:val="15"/>
        </w:numPr>
        <w:suppressAutoHyphens/>
        <w:spacing w:line="276" w:lineRule="auto"/>
        <w:ind w:left="284" w:hanging="284"/>
        <w:jc w:val="both"/>
        <w:rPr>
          <w:i/>
          <w:sz w:val="22"/>
        </w:rPr>
      </w:pPr>
      <w:r>
        <w:rPr>
          <w:i/>
          <w:sz w:val="22"/>
        </w:rPr>
        <w:t xml:space="preserve">Research question </w:t>
      </w:r>
      <w:r w:rsidR="0037049E">
        <w:rPr>
          <w:i/>
          <w:sz w:val="22"/>
        </w:rPr>
        <w:t>5</w:t>
      </w:r>
      <w:r>
        <w:rPr>
          <w:i/>
          <w:sz w:val="22"/>
        </w:rPr>
        <w:t xml:space="preserve">? / Hypothesis </w:t>
      </w:r>
      <w:r w:rsidR="0037049E">
        <w:rPr>
          <w:i/>
          <w:sz w:val="22"/>
        </w:rPr>
        <w:t>5</w:t>
      </w:r>
      <w:r w:rsidRPr="00C174D5">
        <w:rPr>
          <w:i/>
          <w:sz w:val="22"/>
        </w:rPr>
        <w:t>.</w:t>
      </w:r>
    </w:p>
    <w:p w14:paraId="43A61166" w14:textId="45B9D18E" w:rsidR="00B245AD" w:rsidRPr="00C174D5" w:rsidRDefault="00B245AD" w:rsidP="00B245AD">
      <w:pPr>
        <w:rPr>
          <w:i/>
          <w:lang w:val="en-US"/>
        </w:rPr>
      </w:pPr>
      <w:r>
        <w:rPr>
          <w:lang w:val="en-US"/>
        </w:rPr>
        <w:t xml:space="preserve">Answer or explanation </w:t>
      </w:r>
      <w:r w:rsidR="0037049E">
        <w:rPr>
          <w:lang w:val="en-US"/>
        </w:rPr>
        <w:t>5</w:t>
      </w:r>
      <w:r w:rsidRPr="00C174D5">
        <w:rPr>
          <w:lang w:val="en-US"/>
        </w:rPr>
        <w:t>.</w:t>
      </w:r>
    </w:p>
    <w:p w14:paraId="2A2F74AB" w14:textId="77777777" w:rsidR="007B2750" w:rsidRPr="00C174D5" w:rsidRDefault="007B2750" w:rsidP="00F950CA">
      <w:pPr>
        <w:rPr>
          <w:lang w:val="en-US"/>
        </w:rPr>
      </w:pPr>
    </w:p>
    <w:p w14:paraId="5102FEA3" w14:textId="77777777" w:rsidR="007E1D84" w:rsidRPr="00C174D5" w:rsidRDefault="007E1D84" w:rsidP="00F950CA">
      <w:pPr>
        <w:rPr>
          <w:lang w:val="en-US"/>
        </w:rPr>
      </w:pPr>
    </w:p>
    <w:p w14:paraId="6D359DBD" w14:textId="23D22C87" w:rsidR="007E1D84" w:rsidRPr="00C174D5" w:rsidRDefault="007E1D84" w:rsidP="00F950CA">
      <w:pPr>
        <w:rPr>
          <w:lang w:val="en-US"/>
        </w:rPr>
        <w:sectPr w:rsidR="007E1D84" w:rsidRPr="00C174D5" w:rsidSect="00924E63">
          <w:headerReference w:type="even" r:id="rId38"/>
          <w:footerReference w:type="even" r:id="rId39"/>
          <w:footerReference w:type="default" r:id="rId40"/>
          <w:pgSz w:w="11906" w:h="16838"/>
          <w:pgMar w:top="1417" w:right="1417" w:bottom="1134" w:left="1417" w:header="708" w:footer="708" w:gutter="0"/>
          <w:cols w:space="708"/>
          <w:docGrid w:linePitch="360"/>
        </w:sectPr>
      </w:pPr>
    </w:p>
    <w:p w14:paraId="4F991643" w14:textId="77777777" w:rsidR="009745CB" w:rsidRPr="00C174D5" w:rsidRDefault="009745CB" w:rsidP="007A5859">
      <w:pPr>
        <w:pStyle w:val="berschrift1"/>
        <w:numPr>
          <w:ilvl w:val="0"/>
          <w:numId w:val="11"/>
        </w:numPr>
        <w:tabs>
          <w:tab w:val="left" w:pos="426"/>
        </w:tabs>
        <w:rPr>
          <w:lang w:val="en-US"/>
        </w:rPr>
      </w:pPr>
      <w:bookmarkStart w:id="41" w:name="_Toc122001842"/>
      <w:bookmarkStart w:id="42" w:name="_Toc162964661"/>
      <w:bookmarkStart w:id="43" w:name="_Ref480390244"/>
      <w:bookmarkStart w:id="44" w:name="_Toc507602186"/>
      <w:bookmarkStart w:id="45" w:name="_Ref461644647"/>
      <w:bookmarkStart w:id="46" w:name="_Ref461644641"/>
      <w:bookmarkEnd w:id="6"/>
      <w:r w:rsidRPr="00C174D5">
        <w:rPr>
          <w:lang w:val="en-US"/>
        </w:rPr>
        <w:lastRenderedPageBreak/>
        <w:t>Materials &amp; Methods</w:t>
      </w:r>
      <w:bookmarkEnd w:id="41"/>
      <w:bookmarkEnd w:id="42"/>
    </w:p>
    <w:p w14:paraId="42AF1ADB" w14:textId="6F5F02FB" w:rsidR="00AA49B8" w:rsidRPr="00AA49B8" w:rsidRDefault="00AA49B8" w:rsidP="00AA49B8">
      <w:pPr>
        <w:pStyle w:val="Listenabsatz"/>
        <w:numPr>
          <w:ilvl w:val="0"/>
          <w:numId w:val="39"/>
        </w:numPr>
        <w:jc w:val="both"/>
        <w:rPr>
          <w:i/>
          <w:iCs/>
        </w:rPr>
      </w:pPr>
      <w:r w:rsidRPr="00AA49B8">
        <w:rPr>
          <w:i/>
          <w:iCs/>
        </w:rPr>
        <w:t>Should be structured like in an article, not like an SOP.</w:t>
      </w:r>
    </w:p>
    <w:p w14:paraId="60718948" w14:textId="77777777" w:rsidR="00AA49B8" w:rsidRDefault="00AA49B8" w:rsidP="00AA49B8">
      <w:pPr>
        <w:pStyle w:val="Listenabsatz"/>
        <w:numPr>
          <w:ilvl w:val="0"/>
          <w:numId w:val="39"/>
        </w:numPr>
        <w:jc w:val="both"/>
        <w:rPr>
          <w:i/>
          <w:iCs/>
        </w:rPr>
      </w:pPr>
      <w:r w:rsidRPr="00AA49B8">
        <w:rPr>
          <w:i/>
          <w:iCs/>
        </w:rPr>
        <w:t>In cumulative thesis: can be very short, do not repeat all the details of the publications (you can refer to them for details).</w:t>
      </w:r>
    </w:p>
    <w:p w14:paraId="73985599" w14:textId="2D509649" w:rsidR="0069689E" w:rsidRPr="00262896" w:rsidRDefault="00AA49B8" w:rsidP="00262896">
      <w:pPr>
        <w:pStyle w:val="Listenabsatz"/>
        <w:numPr>
          <w:ilvl w:val="0"/>
          <w:numId w:val="39"/>
        </w:numPr>
        <w:jc w:val="both"/>
        <w:rPr>
          <w:i/>
          <w:iCs/>
        </w:rPr>
      </w:pPr>
      <w:r w:rsidRPr="00AA49B8">
        <w:rPr>
          <w:i/>
          <w:iCs/>
        </w:rPr>
        <w:t xml:space="preserve">might be different from case to case, no absolute format for </w:t>
      </w:r>
      <w:proofErr w:type="gramStart"/>
      <w:r w:rsidRPr="00AA49B8">
        <w:rPr>
          <w:i/>
          <w:iCs/>
        </w:rPr>
        <w:t>al</w:t>
      </w:r>
      <w:r>
        <w:rPr>
          <w:i/>
          <w:iCs/>
        </w:rPr>
        <w:t>l</w:t>
      </w:r>
      <w:proofErr w:type="gramEnd"/>
    </w:p>
    <w:p w14:paraId="20B7B3A5" w14:textId="77777777" w:rsidR="00AA49B8" w:rsidRDefault="00AA49B8" w:rsidP="00AA49B8">
      <w:pPr>
        <w:pStyle w:val="berschrift2"/>
        <w:numPr>
          <w:ilvl w:val="1"/>
          <w:numId w:val="11"/>
        </w:numPr>
        <w:rPr>
          <w:lang w:val="en-US"/>
        </w:rPr>
      </w:pPr>
      <w:bookmarkStart w:id="47" w:name="_Toc162964662"/>
      <w:r>
        <w:rPr>
          <w:lang w:val="en-US"/>
        </w:rPr>
        <w:t>Second level numbered heading</w:t>
      </w:r>
      <w:bookmarkEnd w:id="47"/>
    </w:p>
    <w:p w14:paraId="77CA4503" w14:textId="616AC8E3" w:rsidR="009D6F67" w:rsidRPr="009D6F67" w:rsidRDefault="001259EF" w:rsidP="009D6F67">
      <w:pPr>
        <w:rPr>
          <w:lang w:val="en-US"/>
        </w:rPr>
      </w:pPr>
      <w:r w:rsidRPr="001259EF">
        <w:rPr>
          <w:lang w:val="en-US"/>
        </w:rPr>
        <w:t xml:space="preserve">Lorem ipsum dolor sit </w:t>
      </w:r>
      <w:proofErr w:type="spellStart"/>
      <w:r w:rsidRPr="001259EF">
        <w:rPr>
          <w:lang w:val="en-US"/>
        </w:rPr>
        <w:t>amet</w:t>
      </w:r>
      <w:proofErr w:type="spellEnd"/>
      <w:r w:rsidRPr="001259EF">
        <w:rPr>
          <w:lang w:val="en-US"/>
        </w:rPr>
        <w:t xml:space="preserve">, </w:t>
      </w:r>
      <w:proofErr w:type="spellStart"/>
      <w:r w:rsidRPr="001259EF">
        <w:rPr>
          <w:lang w:val="en-US"/>
        </w:rPr>
        <w:t>consetetur</w:t>
      </w:r>
      <w:proofErr w:type="spellEnd"/>
      <w:r w:rsidRPr="001259EF">
        <w:rPr>
          <w:lang w:val="en-US"/>
        </w:rPr>
        <w:t xml:space="preserve"> </w:t>
      </w:r>
      <w:proofErr w:type="spellStart"/>
      <w:r w:rsidRPr="001259EF">
        <w:rPr>
          <w:lang w:val="en-US"/>
        </w:rPr>
        <w:t>sadipscing</w:t>
      </w:r>
      <w:proofErr w:type="spellEnd"/>
      <w:r w:rsidRPr="001259EF">
        <w:rPr>
          <w:lang w:val="en-US"/>
        </w:rPr>
        <w:t xml:space="preserve"> </w:t>
      </w:r>
      <w:proofErr w:type="spellStart"/>
      <w:r w:rsidRPr="001259EF">
        <w:rPr>
          <w:lang w:val="en-US"/>
        </w:rPr>
        <w:t>elitr</w:t>
      </w:r>
      <w:proofErr w:type="spellEnd"/>
      <w:r w:rsidRPr="001259EF">
        <w:rPr>
          <w:lang w:val="en-US"/>
        </w:rPr>
        <w:t xml:space="preserve">, sed diam </w:t>
      </w:r>
      <w:proofErr w:type="spellStart"/>
      <w:r w:rsidRPr="001259EF">
        <w:rPr>
          <w:lang w:val="en-US"/>
        </w:rPr>
        <w:t>nonumy</w:t>
      </w:r>
      <w:proofErr w:type="spellEnd"/>
      <w:r w:rsidRPr="001259EF">
        <w:rPr>
          <w:lang w:val="en-US"/>
        </w:rPr>
        <w:t xml:space="preserve"> </w:t>
      </w:r>
      <w:proofErr w:type="spellStart"/>
      <w:r w:rsidRPr="001259EF">
        <w:rPr>
          <w:lang w:val="en-US"/>
        </w:rPr>
        <w:t>eirmod</w:t>
      </w:r>
      <w:proofErr w:type="spellEnd"/>
      <w:r w:rsidRPr="001259EF">
        <w:rPr>
          <w:lang w:val="en-US"/>
        </w:rPr>
        <w:t xml:space="preserve"> </w:t>
      </w:r>
      <w:proofErr w:type="spellStart"/>
      <w:r w:rsidRPr="001259EF">
        <w:rPr>
          <w:lang w:val="en-US"/>
        </w:rPr>
        <w:t>tempor</w:t>
      </w:r>
      <w:proofErr w:type="spellEnd"/>
      <w:r w:rsidRPr="001259EF">
        <w:rPr>
          <w:lang w:val="en-US"/>
        </w:rPr>
        <w:t xml:space="preserve"> </w:t>
      </w:r>
      <w:proofErr w:type="spellStart"/>
      <w:r w:rsidRPr="001259EF">
        <w:rPr>
          <w:lang w:val="en-US"/>
        </w:rPr>
        <w:t>invidunt</w:t>
      </w:r>
      <w:proofErr w:type="spellEnd"/>
      <w:r w:rsidRPr="001259EF">
        <w:rPr>
          <w:lang w:val="en-US"/>
        </w:rPr>
        <w:t xml:space="preserve"> </w:t>
      </w:r>
      <w:proofErr w:type="spellStart"/>
      <w:r w:rsidRPr="001259EF">
        <w:rPr>
          <w:lang w:val="en-US"/>
        </w:rPr>
        <w:t>ut</w:t>
      </w:r>
      <w:proofErr w:type="spellEnd"/>
      <w:r w:rsidRPr="001259EF">
        <w:rPr>
          <w:lang w:val="en-US"/>
        </w:rPr>
        <w:t xml:space="preserve"> labore et dolore magna </w:t>
      </w:r>
      <w:proofErr w:type="spellStart"/>
      <w:r w:rsidRPr="001259EF">
        <w:rPr>
          <w:lang w:val="en-US"/>
        </w:rPr>
        <w:t>aliquyam</w:t>
      </w:r>
      <w:proofErr w:type="spellEnd"/>
      <w:r w:rsidRPr="001259EF">
        <w:rPr>
          <w:lang w:val="en-US"/>
        </w:rPr>
        <w:t xml:space="preserve"> </w:t>
      </w:r>
      <w:proofErr w:type="spellStart"/>
      <w:r w:rsidRPr="001259EF">
        <w:rPr>
          <w:lang w:val="en-US"/>
        </w:rPr>
        <w:t>erat</w:t>
      </w:r>
      <w:proofErr w:type="spellEnd"/>
      <w:r w:rsidRPr="001259EF">
        <w:rPr>
          <w:lang w:val="en-US"/>
        </w:rPr>
        <w:t xml:space="preserve">, sed diam </w:t>
      </w:r>
      <w:proofErr w:type="spellStart"/>
      <w:r w:rsidRPr="001259EF">
        <w:rPr>
          <w:lang w:val="en-US"/>
        </w:rPr>
        <w:t>voluptua</w:t>
      </w:r>
      <w:proofErr w:type="spellEnd"/>
      <w:r w:rsidRPr="001259EF">
        <w:rPr>
          <w:lang w:val="en-US"/>
        </w:rPr>
        <w:t xml:space="preserve">. </w:t>
      </w:r>
      <w:r w:rsidRPr="001259EF">
        <w:rPr>
          <w:lang w:val="fr-FR"/>
        </w:rPr>
        <w:t xml:space="preserve">At </w:t>
      </w:r>
      <w:proofErr w:type="spellStart"/>
      <w:r w:rsidRPr="001259EF">
        <w:rPr>
          <w:lang w:val="fr-FR"/>
        </w:rPr>
        <w:t>vero</w:t>
      </w:r>
      <w:proofErr w:type="spellEnd"/>
      <w:r w:rsidRPr="001259EF">
        <w:rPr>
          <w:lang w:val="fr-FR"/>
        </w:rPr>
        <w:t xml:space="preserve"> </w:t>
      </w:r>
      <w:proofErr w:type="spellStart"/>
      <w:r w:rsidRPr="001259EF">
        <w:rPr>
          <w:lang w:val="fr-FR"/>
        </w:rPr>
        <w:t>eos</w:t>
      </w:r>
      <w:proofErr w:type="spellEnd"/>
      <w:r w:rsidRPr="001259EF">
        <w:rPr>
          <w:lang w:val="fr-FR"/>
        </w:rPr>
        <w:t xml:space="preserve"> et </w:t>
      </w:r>
      <w:proofErr w:type="spellStart"/>
      <w:r w:rsidRPr="001259EF">
        <w:rPr>
          <w:lang w:val="fr-FR"/>
        </w:rPr>
        <w:t>accusam</w:t>
      </w:r>
      <w:proofErr w:type="spellEnd"/>
      <w:r w:rsidRPr="001259EF">
        <w:rPr>
          <w:lang w:val="fr-FR"/>
        </w:rPr>
        <w:t xml:space="preserve"> et </w:t>
      </w:r>
      <w:proofErr w:type="spellStart"/>
      <w:r w:rsidRPr="001259EF">
        <w:rPr>
          <w:lang w:val="fr-FR"/>
        </w:rPr>
        <w:t>justo</w:t>
      </w:r>
      <w:proofErr w:type="spellEnd"/>
      <w:r w:rsidRPr="001259EF">
        <w:rPr>
          <w:lang w:val="fr-FR"/>
        </w:rPr>
        <w:t xml:space="preserve"> duo </w:t>
      </w:r>
      <w:proofErr w:type="spellStart"/>
      <w:r w:rsidRPr="001259EF">
        <w:rPr>
          <w:lang w:val="fr-FR"/>
        </w:rPr>
        <w:t>dolores</w:t>
      </w:r>
      <w:proofErr w:type="spellEnd"/>
      <w:r w:rsidRPr="001259EF">
        <w:rPr>
          <w:lang w:val="fr-FR"/>
        </w:rPr>
        <w:t xml:space="preserve"> et </w:t>
      </w:r>
      <w:proofErr w:type="spellStart"/>
      <w:r w:rsidRPr="001259EF">
        <w:rPr>
          <w:lang w:val="fr-FR"/>
        </w:rPr>
        <w:t>ea</w:t>
      </w:r>
      <w:proofErr w:type="spellEnd"/>
      <w:r w:rsidRPr="001259EF">
        <w:rPr>
          <w:lang w:val="fr-FR"/>
        </w:rPr>
        <w:t xml:space="preserve"> </w:t>
      </w:r>
      <w:proofErr w:type="spellStart"/>
      <w:r w:rsidRPr="001259EF">
        <w:rPr>
          <w:lang w:val="fr-FR"/>
        </w:rPr>
        <w:t>rebum</w:t>
      </w:r>
      <w:proofErr w:type="spellEnd"/>
      <w:r w:rsidRPr="001259EF">
        <w:rPr>
          <w:lang w:val="fr-FR"/>
        </w:rPr>
        <w:t xml:space="preserve">. </w:t>
      </w:r>
      <w:r w:rsidRPr="001259EF">
        <w:rPr>
          <w:lang w:val="en-US"/>
        </w:rPr>
        <w:t xml:space="preserve">Stet </w:t>
      </w:r>
      <w:proofErr w:type="spellStart"/>
      <w:r w:rsidRPr="001259EF">
        <w:rPr>
          <w:lang w:val="en-US"/>
        </w:rPr>
        <w:t>clita</w:t>
      </w:r>
      <w:proofErr w:type="spellEnd"/>
      <w:r w:rsidRPr="001259EF">
        <w:rPr>
          <w:lang w:val="en-US"/>
        </w:rPr>
        <w:t xml:space="preserve"> </w:t>
      </w:r>
      <w:proofErr w:type="spellStart"/>
      <w:r w:rsidRPr="001259EF">
        <w:rPr>
          <w:lang w:val="en-US"/>
        </w:rPr>
        <w:t>kasd</w:t>
      </w:r>
      <w:proofErr w:type="spellEnd"/>
      <w:r w:rsidRPr="001259EF">
        <w:rPr>
          <w:lang w:val="en-US"/>
        </w:rPr>
        <w:t xml:space="preserve"> </w:t>
      </w:r>
      <w:proofErr w:type="spellStart"/>
      <w:r w:rsidRPr="001259EF">
        <w:rPr>
          <w:lang w:val="en-US"/>
        </w:rPr>
        <w:t>gubergren</w:t>
      </w:r>
      <w:proofErr w:type="spellEnd"/>
      <w:r w:rsidRPr="001259EF">
        <w:rPr>
          <w:lang w:val="en-US"/>
        </w:rPr>
        <w:t xml:space="preserve">, no sea </w:t>
      </w:r>
      <w:proofErr w:type="spellStart"/>
      <w:r w:rsidRPr="001259EF">
        <w:rPr>
          <w:lang w:val="en-US"/>
        </w:rPr>
        <w:t>takimata</w:t>
      </w:r>
      <w:proofErr w:type="spellEnd"/>
      <w:r w:rsidRPr="001259EF">
        <w:rPr>
          <w:lang w:val="en-US"/>
        </w:rPr>
        <w:t xml:space="preserve"> </w:t>
      </w:r>
      <w:proofErr w:type="spellStart"/>
      <w:r w:rsidRPr="001259EF">
        <w:rPr>
          <w:lang w:val="en-US"/>
        </w:rPr>
        <w:t>sanctus</w:t>
      </w:r>
      <w:proofErr w:type="spellEnd"/>
      <w:r w:rsidRPr="001259EF">
        <w:rPr>
          <w:lang w:val="en-US"/>
        </w:rPr>
        <w:t xml:space="preserve"> </w:t>
      </w:r>
      <w:proofErr w:type="spellStart"/>
      <w:r w:rsidRPr="001259EF">
        <w:rPr>
          <w:lang w:val="en-US"/>
        </w:rPr>
        <w:t>est</w:t>
      </w:r>
      <w:proofErr w:type="spellEnd"/>
      <w:r w:rsidRPr="001259EF">
        <w:rPr>
          <w:lang w:val="en-US"/>
        </w:rPr>
        <w:t xml:space="preserve"> Lorem ipsum dolor </w:t>
      </w:r>
      <w:proofErr w:type="gramStart"/>
      <w:r w:rsidRPr="001259EF">
        <w:rPr>
          <w:lang w:val="en-US"/>
        </w:rPr>
        <w:t>sit</w:t>
      </w:r>
      <w:proofErr w:type="gramEnd"/>
      <w:r w:rsidRPr="001259EF">
        <w:rPr>
          <w:lang w:val="en-US"/>
        </w:rPr>
        <w:t xml:space="preserve"> </w:t>
      </w:r>
      <w:proofErr w:type="spellStart"/>
      <w:r w:rsidRPr="001259EF">
        <w:rPr>
          <w:lang w:val="en-US"/>
        </w:rPr>
        <w:t>amet</w:t>
      </w:r>
      <w:proofErr w:type="spellEnd"/>
      <w:r w:rsidRPr="001259EF">
        <w:rPr>
          <w:lang w:val="en-US"/>
        </w:rPr>
        <w:t xml:space="preserve">. Lorem ipsum dolor sit </w:t>
      </w:r>
      <w:proofErr w:type="spellStart"/>
      <w:r w:rsidRPr="001259EF">
        <w:rPr>
          <w:lang w:val="en-US"/>
        </w:rPr>
        <w:t>amet</w:t>
      </w:r>
      <w:proofErr w:type="spellEnd"/>
      <w:r w:rsidRPr="001259EF">
        <w:rPr>
          <w:lang w:val="en-US"/>
        </w:rPr>
        <w:t xml:space="preserve">, </w:t>
      </w:r>
      <w:proofErr w:type="spellStart"/>
      <w:r w:rsidRPr="001259EF">
        <w:rPr>
          <w:lang w:val="en-US"/>
        </w:rPr>
        <w:t>consetetur</w:t>
      </w:r>
      <w:proofErr w:type="spellEnd"/>
      <w:r w:rsidRPr="001259EF">
        <w:rPr>
          <w:lang w:val="en-US"/>
        </w:rPr>
        <w:t xml:space="preserve"> </w:t>
      </w:r>
      <w:proofErr w:type="spellStart"/>
      <w:r w:rsidRPr="001259EF">
        <w:rPr>
          <w:lang w:val="en-US"/>
        </w:rPr>
        <w:t>sadipscing</w:t>
      </w:r>
      <w:proofErr w:type="spellEnd"/>
      <w:r w:rsidRPr="001259EF">
        <w:rPr>
          <w:lang w:val="en-US"/>
        </w:rPr>
        <w:t xml:space="preserve"> </w:t>
      </w:r>
      <w:proofErr w:type="spellStart"/>
      <w:r w:rsidRPr="001259EF">
        <w:rPr>
          <w:lang w:val="en-US"/>
        </w:rPr>
        <w:t>elitr</w:t>
      </w:r>
      <w:proofErr w:type="spellEnd"/>
      <w:r w:rsidRPr="001259EF">
        <w:rPr>
          <w:lang w:val="en-US"/>
        </w:rPr>
        <w:t xml:space="preserve">, sed diam </w:t>
      </w:r>
      <w:proofErr w:type="spellStart"/>
      <w:r w:rsidRPr="001259EF">
        <w:rPr>
          <w:lang w:val="en-US"/>
        </w:rPr>
        <w:t>nonumy</w:t>
      </w:r>
      <w:proofErr w:type="spellEnd"/>
      <w:r w:rsidRPr="001259EF">
        <w:rPr>
          <w:lang w:val="en-US"/>
        </w:rPr>
        <w:t xml:space="preserve"> </w:t>
      </w:r>
      <w:proofErr w:type="spellStart"/>
      <w:r w:rsidRPr="001259EF">
        <w:rPr>
          <w:lang w:val="en-US"/>
        </w:rPr>
        <w:t>eirmod</w:t>
      </w:r>
      <w:proofErr w:type="spellEnd"/>
      <w:r w:rsidRPr="001259EF">
        <w:rPr>
          <w:lang w:val="en-US"/>
        </w:rPr>
        <w:t xml:space="preserve"> </w:t>
      </w:r>
      <w:proofErr w:type="spellStart"/>
      <w:r w:rsidRPr="001259EF">
        <w:rPr>
          <w:lang w:val="en-US"/>
        </w:rPr>
        <w:t>tempor</w:t>
      </w:r>
      <w:proofErr w:type="spellEnd"/>
      <w:r w:rsidRPr="001259EF">
        <w:rPr>
          <w:lang w:val="en-US"/>
        </w:rPr>
        <w:t xml:space="preserve"> </w:t>
      </w:r>
      <w:proofErr w:type="spellStart"/>
      <w:r w:rsidRPr="001259EF">
        <w:rPr>
          <w:lang w:val="en-US"/>
        </w:rPr>
        <w:t>invidunt</w:t>
      </w:r>
      <w:proofErr w:type="spellEnd"/>
      <w:r w:rsidRPr="001259EF">
        <w:rPr>
          <w:lang w:val="en-US"/>
        </w:rPr>
        <w:t xml:space="preserve"> </w:t>
      </w:r>
      <w:proofErr w:type="spellStart"/>
      <w:r w:rsidRPr="001259EF">
        <w:rPr>
          <w:lang w:val="en-US"/>
        </w:rPr>
        <w:t>ut</w:t>
      </w:r>
      <w:proofErr w:type="spellEnd"/>
      <w:r w:rsidRPr="001259EF">
        <w:rPr>
          <w:lang w:val="en-US"/>
        </w:rPr>
        <w:t xml:space="preserve"> labore et dolore magna </w:t>
      </w:r>
      <w:proofErr w:type="spellStart"/>
      <w:r w:rsidRPr="001259EF">
        <w:rPr>
          <w:lang w:val="en-US"/>
        </w:rPr>
        <w:t>aliquyam</w:t>
      </w:r>
      <w:proofErr w:type="spellEnd"/>
      <w:r w:rsidRPr="001259EF">
        <w:rPr>
          <w:lang w:val="en-US"/>
        </w:rPr>
        <w:t xml:space="preserve"> </w:t>
      </w:r>
      <w:proofErr w:type="spellStart"/>
      <w:r w:rsidRPr="001259EF">
        <w:rPr>
          <w:lang w:val="en-US"/>
        </w:rPr>
        <w:t>erat</w:t>
      </w:r>
      <w:proofErr w:type="spellEnd"/>
      <w:r w:rsidRPr="001259EF">
        <w:rPr>
          <w:lang w:val="en-US"/>
        </w:rPr>
        <w:t xml:space="preserve">, sed diam </w:t>
      </w:r>
      <w:proofErr w:type="spellStart"/>
      <w:r w:rsidRPr="001259EF">
        <w:rPr>
          <w:lang w:val="en-US"/>
        </w:rPr>
        <w:t>voluptua</w:t>
      </w:r>
      <w:proofErr w:type="spellEnd"/>
      <w:r w:rsidRPr="001259EF">
        <w:rPr>
          <w:lang w:val="en-US"/>
        </w:rPr>
        <w:t xml:space="preserve">.  </w:t>
      </w:r>
    </w:p>
    <w:p w14:paraId="55506E0E" w14:textId="0492D4A6" w:rsidR="009745CB" w:rsidRPr="00C174D5" w:rsidRDefault="00AA49B8" w:rsidP="007A5859">
      <w:pPr>
        <w:pStyle w:val="berschrift3"/>
        <w:numPr>
          <w:ilvl w:val="2"/>
          <w:numId w:val="11"/>
        </w:numPr>
        <w:rPr>
          <w:lang w:val="en-US"/>
        </w:rPr>
      </w:pPr>
      <w:bookmarkStart w:id="48" w:name="_Toc162964663"/>
      <w:r>
        <w:rPr>
          <w:lang w:val="en-US"/>
        </w:rPr>
        <w:t>Third level numbers heading</w:t>
      </w:r>
      <w:bookmarkEnd w:id="48"/>
    </w:p>
    <w:p w14:paraId="678C6824" w14:textId="21233DB7" w:rsidR="001259EF" w:rsidRDefault="001259EF" w:rsidP="001259EF">
      <w:pPr>
        <w:rPr>
          <w:lang w:val="en-US"/>
        </w:rPr>
      </w:pPr>
      <w:r w:rsidRPr="001259EF">
        <w:rPr>
          <w:lang w:val="en-US"/>
        </w:rPr>
        <w:t xml:space="preserve">Lorem ipsum dolor sit </w:t>
      </w:r>
      <w:proofErr w:type="spellStart"/>
      <w:r w:rsidRPr="001259EF">
        <w:rPr>
          <w:lang w:val="en-US"/>
        </w:rPr>
        <w:t>amet</w:t>
      </w:r>
      <w:proofErr w:type="spellEnd"/>
      <w:r w:rsidRPr="001259EF">
        <w:rPr>
          <w:lang w:val="en-US"/>
        </w:rPr>
        <w:t xml:space="preserve">, </w:t>
      </w:r>
      <w:proofErr w:type="spellStart"/>
      <w:r w:rsidRPr="001259EF">
        <w:rPr>
          <w:lang w:val="en-US"/>
        </w:rPr>
        <w:t>consetetur</w:t>
      </w:r>
      <w:proofErr w:type="spellEnd"/>
      <w:r w:rsidRPr="001259EF">
        <w:rPr>
          <w:lang w:val="en-US"/>
        </w:rPr>
        <w:t xml:space="preserve"> </w:t>
      </w:r>
      <w:proofErr w:type="spellStart"/>
      <w:r w:rsidRPr="001259EF">
        <w:rPr>
          <w:lang w:val="en-US"/>
        </w:rPr>
        <w:t>sadipscing</w:t>
      </w:r>
      <w:proofErr w:type="spellEnd"/>
      <w:r w:rsidRPr="001259EF">
        <w:rPr>
          <w:lang w:val="en-US"/>
        </w:rPr>
        <w:t xml:space="preserve"> </w:t>
      </w:r>
      <w:proofErr w:type="spellStart"/>
      <w:r w:rsidRPr="001259EF">
        <w:rPr>
          <w:lang w:val="en-US"/>
        </w:rPr>
        <w:t>elitr</w:t>
      </w:r>
      <w:proofErr w:type="spellEnd"/>
      <w:r w:rsidRPr="001259EF">
        <w:rPr>
          <w:lang w:val="en-US"/>
        </w:rPr>
        <w:t xml:space="preserve">, sed diam </w:t>
      </w:r>
      <w:proofErr w:type="spellStart"/>
      <w:r w:rsidRPr="001259EF">
        <w:rPr>
          <w:lang w:val="en-US"/>
        </w:rPr>
        <w:t>nonumy</w:t>
      </w:r>
      <w:proofErr w:type="spellEnd"/>
      <w:r w:rsidRPr="001259EF">
        <w:rPr>
          <w:lang w:val="en-US"/>
        </w:rPr>
        <w:t xml:space="preserve"> </w:t>
      </w:r>
      <w:proofErr w:type="spellStart"/>
      <w:r w:rsidRPr="001259EF">
        <w:rPr>
          <w:lang w:val="en-US"/>
        </w:rPr>
        <w:t>eirmod</w:t>
      </w:r>
      <w:proofErr w:type="spellEnd"/>
      <w:r w:rsidRPr="001259EF">
        <w:rPr>
          <w:lang w:val="en-US"/>
        </w:rPr>
        <w:t xml:space="preserve"> </w:t>
      </w:r>
      <w:proofErr w:type="spellStart"/>
      <w:r w:rsidRPr="001259EF">
        <w:rPr>
          <w:lang w:val="en-US"/>
        </w:rPr>
        <w:t>tempor</w:t>
      </w:r>
      <w:proofErr w:type="spellEnd"/>
      <w:r w:rsidRPr="001259EF">
        <w:rPr>
          <w:lang w:val="en-US"/>
        </w:rPr>
        <w:t xml:space="preserve"> </w:t>
      </w:r>
      <w:proofErr w:type="spellStart"/>
      <w:r w:rsidRPr="001259EF">
        <w:rPr>
          <w:lang w:val="en-US"/>
        </w:rPr>
        <w:t>invidunt</w:t>
      </w:r>
      <w:proofErr w:type="spellEnd"/>
      <w:r w:rsidRPr="001259EF">
        <w:rPr>
          <w:lang w:val="en-US"/>
        </w:rPr>
        <w:t xml:space="preserve"> </w:t>
      </w:r>
      <w:proofErr w:type="spellStart"/>
      <w:r w:rsidRPr="001259EF">
        <w:rPr>
          <w:lang w:val="en-US"/>
        </w:rPr>
        <w:t>ut</w:t>
      </w:r>
      <w:proofErr w:type="spellEnd"/>
      <w:r w:rsidRPr="001259EF">
        <w:rPr>
          <w:lang w:val="en-US"/>
        </w:rPr>
        <w:t xml:space="preserve"> labore et dolore magna </w:t>
      </w:r>
      <w:proofErr w:type="spellStart"/>
      <w:r w:rsidRPr="001259EF">
        <w:rPr>
          <w:lang w:val="en-US"/>
        </w:rPr>
        <w:t>aliquyam</w:t>
      </w:r>
      <w:proofErr w:type="spellEnd"/>
      <w:r w:rsidRPr="001259EF">
        <w:rPr>
          <w:lang w:val="en-US"/>
        </w:rPr>
        <w:t xml:space="preserve"> </w:t>
      </w:r>
      <w:proofErr w:type="spellStart"/>
      <w:r w:rsidRPr="001259EF">
        <w:rPr>
          <w:lang w:val="en-US"/>
        </w:rPr>
        <w:t>erat</w:t>
      </w:r>
      <w:proofErr w:type="spellEnd"/>
      <w:r w:rsidRPr="001259EF">
        <w:rPr>
          <w:lang w:val="en-US"/>
        </w:rPr>
        <w:t xml:space="preserve">, sed diam </w:t>
      </w:r>
      <w:proofErr w:type="spellStart"/>
      <w:r w:rsidRPr="001259EF">
        <w:rPr>
          <w:lang w:val="en-US"/>
        </w:rPr>
        <w:t>voluptua</w:t>
      </w:r>
      <w:proofErr w:type="spellEnd"/>
      <w:r w:rsidRPr="001259EF">
        <w:rPr>
          <w:lang w:val="en-US"/>
        </w:rPr>
        <w:t xml:space="preserve">. </w:t>
      </w:r>
    </w:p>
    <w:p w14:paraId="6532B09F" w14:textId="517EA544" w:rsidR="009745CB" w:rsidRPr="002D3220" w:rsidRDefault="002D3220" w:rsidP="009745CB">
      <w:pPr>
        <w:keepNext/>
        <w:jc w:val="center"/>
        <w:rPr>
          <w:lang w:val="en-US"/>
        </w:rPr>
      </w:pPr>
      <w:r w:rsidRPr="002D3220">
        <w:rPr>
          <w:noProof/>
          <w:highlight w:val="lightGray"/>
          <w:lang w:val="en-US"/>
        </w:rPr>
        <w:t>Here goes a picture.</w:t>
      </w:r>
    </w:p>
    <w:p w14:paraId="64AE9EDF" w14:textId="2DFADE77" w:rsidR="009745CB" w:rsidRPr="00C174D5" w:rsidRDefault="009745CB" w:rsidP="009745CB">
      <w:pPr>
        <w:pStyle w:val="Beschriftung"/>
        <w:spacing w:after="240"/>
        <w:jc w:val="both"/>
        <w:rPr>
          <w:lang w:val="en-US"/>
        </w:rPr>
      </w:pPr>
      <w:r w:rsidRPr="00C174D5">
        <w:rPr>
          <w:lang w:val="en-US"/>
        </w:rPr>
        <w:t xml:space="preserve">Figure 4.1. </w:t>
      </w:r>
      <w:r w:rsidR="001259EF">
        <w:rPr>
          <w:lang w:val="en-US"/>
        </w:rPr>
        <w:t>Figure subtitle</w:t>
      </w:r>
      <w:r w:rsidRPr="00C174D5">
        <w:rPr>
          <w:lang w:val="en-US"/>
        </w:rPr>
        <w:t>.</w:t>
      </w:r>
    </w:p>
    <w:p w14:paraId="4D841DAB" w14:textId="77777777" w:rsidR="001259EF" w:rsidRDefault="001259EF" w:rsidP="001259EF">
      <w:pPr>
        <w:rPr>
          <w:lang w:val="en-US"/>
        </w:rPr>
      </w:pPr>
      <w:r w:rsidRPr="001259EF">
        <w:rPr>
          <w:lang w:val="en-US"/>
        </w:rPr>
        <w:t xml:space="preserve">Lorem ipsum dolor sit </w:t>
      </w:r>
      <w:proofErr w:type="spellStart"/>
      <w:r w:rsidRPr="001259EF">
        <w:rPr>
          <w:lang w:val="en-US"/>
        </w:rPr>
        <w:t>amet</w:t>
      </w:r>
      <w:proofErr w:type="spellEnd"/>
      <w:r w:rsidRPr="001259EF">
        <w:rPr>
          <w:lang w:val="en-US"/>
        </w:rPr>
        <w:t xml:space="preserve">, </w:t>
      </w:r>
      <w:proofErr w:type="spellStart"/>
      <w:r w:rsidRPr="001259EF">
        <w:rPr>
          <w:lang w:val="en-US"/>
        </w:rPr>
        <w:t>consetetur</w:t>
      </w:r>
      <w:proofErr w:type="spellEnd"/>
      <w:r w:rsidRPr="001259EF">
        <w:rPr>
          <w:lang w:val="en-US"/>
        </w:rPr>
        <w:t xml:space="preserve"> </w:t>
      </w:r>
      <w:proofErr w:type="spellStart"/>
      <w:r w:rsidRPr="001259EF">
        <w:rPr>
          <w:lang w:val="en-US"/>
        </w:rPr>
        <w:t>sadipscing</w:t>
      </w:r>
      <w:proofErr w:type="spellEnd"/>
      <w:r w:rsidRPr="001259EF">
        <w:rPr>
          <w:lang w:val="en-US"/>
        </w:rPr>
        <w:t xml:space="preserve"> </w:t>
      </w:r>
      <w:proofErr w:type="spellStart"/>
      <w:r w:rsidRPr="001259EF">
        <w:rPr>
          <w:lang w:val="en-US"/>
        </w:rPr>
        <w:t>elitr</w:t>
      </w:r>
      <w:proofErr w:type="spellEnd"/>
      <w:r w:rsidRPr="001259EF">
        <w:rPr>
          <w:lang w:val="en-US"/>
        </w:rPr>
        <w:t xml:space="preserve">, sed diam </w:t>
      </w:r>
      <w:proofErr w:type="spellStart"/>
      <w:r w:rsidRPr="001259EF">
        <w:rPr>
          <w:lang w:val="en-US"/>
        </w:rPr>
        <w:t>nonumy</w:t>
      </w:r>
      <w:proofErr w:type="spellEnd"/>
      <w:r w:rsidRPr="001259EF">
        <w:rPr>
          <w:lang w:val="en-US"/>
        </w:rPr>
        <w:t xml:space="preserve"> </w:t>
      </w:r>
      <w:proofErr w:type="spellStart"/>
      <w:r w:rsidRPr="001259EF">
        <w:rPr>
          <w:lang w:val="en-US"/>
        </w:rPr>
        <w:t>eirmod</w:t>
      </w:r>
      <w:proofErr w:type="spellEnd"/>
      <w:r w:rsidRPr="001259EF">
        <w:rPr>
          <w:lang w:val="en-US"/>
        </w:rPr>
        <w:t xml:space="preserve"> </w:t>
      </w:r>
      <w:proofErr w:type="spellStart"/>
      <w:r w:rsidRPr="001259EF">
        <w:rPr>
          <w:lang w:val="en-US"/>
        </w:rPr>
        <w:t>tempor</w:t>
      </w:r>
      <w:proofErr w:type="spellEnd"/>
      <w:r w:rsidRPr="001259EF">
        <w:rPr>
          <w:lang w:val="en-US"/>
        </w:rPr>
        <w:t xml:space="preserve"> </w:t>
      </w:r>
      <w:proofErr w:type="spellStart"/>
      <w:r w:rsidRPr="001259EF">
        <w:rPr>
          <w:lang w:val="en-US"/>
        </w:rPr>
        <w:t>invidunt</w:t>
      </w:r>
      <w:proofErr w:type="spellEnd"/>
      <w:r w:rsidRPr="001259EF">
        <w:rPr>
          <w:lang w:val="en-US"/>
        </w:rPr>
        <w:t xml:space="preserve"> </w:t>
      </w:r>
      <w:proofErr w:type="spellStart"/>
      <w:r w:rsidRPr="001259EF">
        <w:rPr>
          <w:lang w:val="en-US"/>
        </w:rPr>
        <w:t>ut</w:t>
      </w:r>
      <w:proofErr w:type="spellEnd"/>
      <w:r w:rsidRPr="001259EF">
        <w:rPr>
          <w:lang w:val="en-US"/>
        </w:rPr>
        <w:t xml:space="preserve"> labore et dolore magna </w:t>
      </w:r>
      <w:proofErr w:type="spellStart"/>
      <w:r w:rsidRPr="001259EF">
        <w:rPr>
          <w:lang w:val="en-US"/>
        </w:rPr>
        <w:t>aliquyam</w:t>
      </w:r>
      <w:proofErr w:type="spellEnd"/>
      <w:r w:rsidRPr="001259EF">
        <w:rPr>
          <w:lang w:val="en-US"/>
        </w:rPr>
        <w:t xml:space="preserve"> </w:t>
      </w:r>
      <w:proofErr w:type="spellStart"/>
      <w:r w:rsidRPr="001259EF">
        <w:rPr>
          <w:lang w:val="en-US"/>
        </w:rPr>
        <w:t>erat</w:t>
      </w:r>
      <w:proofErr w:type="spellEnd"/>
      <w:r w:rsidRPr="001259EF">
        <w:rPr>
          <w:lang w:val="en-US"/>
        </w:rPr>
        <w:t xml:space="preserve">, sed diam </w:t>
      </w:r>
      <w:proofErr w:type="spellStart"/>
      <w:r w:rsidRPr="001259EF">
        <w:rPr>
          <w:lang w:val="en-US"/>
        </w:rPr>
        <w:t>voluptua</w:t>
      </w:r>
      <w:proofErr w:type="spellEnd"/>
      <w:r w:rsidRPr="001259EF">
        <w:rPr>
          <w:lang w:val="en-US"/>
        </w:rPr>
        <w:t xml:space="preserve">. </w:t>
      </w:r>
      <w:r w:rsidRPr="001259EF">
        <w:rPr>
          <w:lang w:val="fr-FR"/>
        </w:rPr>
        <w:t xml:space="preserve">At </w:t>
      </w:r>
      <w:proofErr w:type="spellStart"/>
      <w:r w:rsidRPr="001259EF">
        <w:rPr>
          <w:lang w:val="fr-FR"/>
        </w:rPr>
        <w:t>vero</w:t>
      </w:r>
      <w:proofErr w:type="spellEnd"/>
      <w:r w:rsidRPr="001259EF">
        <w:rPr>
          <w:lang w:val="fr-FR"/>
        </w:rPr>
        <w:t xml:space="preserve"> </w:t>
      </w:r>
      <w:proofErr w:type="spellStart"/>
      <w:r w:rsidRPr="001259EF">
        <w:rPr>
          <w:lang w:val="fr-FR"/>
        </w:rPr>
        <w:t>eos</w:t>
      </w:r>
      <w:proofErr w:type="spellEnd"/>
      <w:r w:rsidRPr="001259EF">
        <w:rPr>
          <w:lang w:val="fr-FR"/>
        </w:rPr>
        <w:t xml:space="preserve"> et </w:t>
      </w:r>
      <w:proofErr w:type="spellStart"/>
      <w:r w:rsidRPr="001259EF">
        <w:rPr>
          <w:lang w:val="fr-FR"/>
        </w:rPr>
        <w:t>accusam</w:t>
      </w:r>
      <w:proofErr w:type="spellEnd"/>
      <w:r w:rsidRPr="001259EF">
        <w:rPr>
          <w:lang w:val="fr-FR"/>
        </w:rPr>
        <w:t xml:space="preserve"> et </w:t>
      </w:r>
      <w:proofErr w:type="spellStart"/>
      <w:r w:rsidRPr="001259EF">
        <w:rPr>
          <w:lang w:val="fr-FR"/>
        </w:rPr>
        <w:t>justo</w:t>
      </w:r>
      <w:proofErr w:type="spellEnd"/>
      <w:r w:rsidRPr="001259EF">
        <w:rPr>
          <w:lang w:val="fr-FR"/>
        </w:rPr>
        <w:t xml:space="preserve"> duo </w:t>
      </w:r>
      <w:proofErr w:type="spellStart"/>
      <w:r w:rsidRPr="001259EF">
        <w:rPr>
          <w:lang w:val="fr-FR"/>
        </w:rPr>
        <w:t>dolores</w:t>
      </w:r>
      <w:proofErr w:type="spellEnd"/>
      <w:r w:rsidRPr="001259EF">
        <w:rPr>
          <w:lang w:val="fr-FR"/>
        </w:rPr>
        <w:t xml:space="preserve"> et </w:t>
      </w:r>
      <w:proofErr w:type="spellStart"/>
      <w:r w:rsidRPr="001259EF">
        <w:rPr>
          <w:lang w:val="fr-FR"/>
        </w:rPr>
        <w:t>ea</w:t>
      </w:r>
      <w:proofErr w:type="spellEnd"/>
      <w:r w:rsidRPr="001259EF">
        <w:rPr>
          <w:lang w:val="fr-FR"/>
        </w:rPr>
        <w:t xml:space="preserve"> </w:t>
      </w:r>
      <w:proofErr w:type="spellStart"/>
      <w:r w:rsidRPr="001259EF">
        <w:rPr>
          <w:lang w:val="fr-FR"/>
        </w:rPr>
        <w:t>rebum</w:t>
      </w:r>
      <w:proofErr w:type="spellEnd"/>
      <w:r w:rsidRPr="001259EF">
        <w:rPr>
          <w:lang w:val="fr-FR"/>
        </w:rPr>
        <w:t xml:space="preserve">. </w:t>
      </w:r>
      <w:r w:rsidRPr="001259EF">
        <w:rPr>
          <w:lang w:val="en-US"/>
        </w:rPr>
        <w:t xml:space="preserve">Stet </w:t>
      </w:r>
      <w:proofErr w:type="spellStart"/>
      <w:r w:rsidRPr="001259EF">
        <w:rPr>
          <w:lang w:val="en-US"/>
        </w:rPr>
        <w:t>clita</w:t>
      </w:r>
      <w:proofErr w:type="spellEnd"/>
      <w:r w:rsidRPr="001259EF">
        <w:rPr>
          <w:lang w:val="en-US"/>
        </w:rPr>
        <w:t xml:space="preserve"> </w:t>
      </w:r>
      <w:proofErr w:type="spellStart"/>
      <w:r w:rsidRPr="001259EF">
        <w:rPr>
          <w:lang w:val="en-US"/>
        </w:rPr>
        <w:t>kasd</w:t>
      </w:r>
      <w:proofErr w:type="spellEnd"/>
      <w:r w:rsidRPr="001259EF">
        <w:rPr>
          <w:lang w:val="en-US"/>
        </w:rPr>
        <w:t xml:space="preserve"> </w:t>
      </w:r>
      <w:proofErr w:type="spellStart"/>
      <w:r w:rsidRPr="001259EF">
        <w:rPr>
          <w:lang w:val="en-US"/>
        </w:rPr>
        <w:t>gubergren</w:t>
      </w:r>
      <w:proofErr w:type="spellEnd"/>
      <w:r w:rsidRPr="001259EF">
        <w:rPr>
          <w:lang w:val="en-US"/>
        </w:rPr>
        <w:t xml:space="preserve">, no sea </w:t>
      </w:r>
      <w:proofErr w:type="spellStart"/>
      <w:r w:rsidRPr="001259EF">
        <w:rPr>
          <w:lang w:val="en-US"/>
        </w:rPr>
        <w:t>takimata</w:t>
      </w:r>
      <w:proofErr w:type="spellEnd"/>
      <w:r w:rsidRPr="001259EF">
        <w:rPr>
          <w:lang w:val="en-US"/>
        </w:rPr>
        <w:t xml:space="preserve"> </w:t>
      </w:r>
      <w:proofErr w:type="spellStart"/>
      <w:r w:rsidRPr="001259EF">
        <w:rPr>
          <w:lang w:val="en-US"/>
        </w:rPr>
        <w:t>sanctus</w:t>
      </w:r>
      <w:proofErr w:type="spellEnd"/>
      <w:r w:rsidRPr="001259EF">
        <w:rPr>
          <w:lang w:val="en-US"/>
        </w:rPr>
        <w:t xml:space="preserve"> </w:t>
      </w:r>
      <w:proofErr w:type="spellStart"/>
      <w:r w:rsidRPr="001259EF">
        <w:rPr>
          <w:lang w:val="en-US"/>
        </w:rPr>
        <w:t>est</w:t>
      </w:r>
      <w:proofErr w:type="spellEnd"/>
      <w:r w:rsidRPr="001259EF">
        <w:rPr>
          <w:lang w:val="en-US"/>
        </w:rPr>
        <w:t xml:space="preserve"> Lorem ipsum dolor </w:t>
      </w:r>
      <w:proofErr w:type="gramStart"/>
      <w:r w:rsidRPr="001259EF">
        <w:rPr>
          <w:lang w:val="en-US"/>
        </w:rPr>
        <w:t>sit</w:t>
      </w:r>
      <w:proofErr w:type="gramEnd"/>
      <w:r w:rsidRPr="001259EF">
        <w:rPr>
          <w:lang w:val="en-US"/>
        </w:rPr>
        <w:t xml:space="preserve"> </w:t>
      </w:r>
      <w:proofErr w:type="spellStart"/>
      <w:r w:rsidRPr="00FD2063">
        <w:rPr>
          <w:lang w:val="en-US"/>
        </w:rPr>
        <w:t>amet</w:t>
      </w:r>
      <w:proofErr w:type="spellEnd"/>
      <w:r w:rsidRPr="00FD2063">
        <w:rPr>
          <w:lang w:val="en-US"/>
        </w:rPr>
        <w:t xml:space="preserve">. </w:t>
      </w:r>
    </w:p>
    <w:p w14:paraId="60730CD9" w14:textId="77777777" w:rsidR="001259EF" w:rsidRPr="00C174D5" w:rsidRDefault="001259EF" w:rsidP="001259EF">
      <w:pPr>
        <w:pStyle w:val="berschrift4"/>
        <w:numPr>
          <w:ilvl w:val="3"/>
          <w:numId w:val="11"/>
        </w:numPr>
        <w:rPr>
          <w:lang w:val="en-US"/>
        </w:rPr>
      </w:pPr>
      <w:r>
        <w:rPr>
          <w:lang w:val="en-US"/>
        </w:rPr>
        <w:t>Fourth level numbered heading</w:t>
      </w:r>
    </w:p>
    <w:p w14:paraId="0EB5F30F" w14:textId="10271F2B" w:rsidR="009745CB" w:rsidRPr="00C174D5" w:rsidRDefault="001259EF" w:rsidP="009745CB">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7"/>
        <w:gridCol w:w="495"/>
      </w:tblGrid>
      <w:tr w:rsidR="009745CB" w:rsidRPr="00C174D5" w14:paraId="26504EFD" w14:textId="77777777" w:rsidTr="001259EF">
        <w:tc>
          <w:tcPr>
            <w:tcW w:w="8577" w:type="dxa"/>
          </w:tcPr>
          <w:p w14:paraId="753A3CB2" w14:textId="236420D7" w:rsidR="009745CB" w:rsidRPr="00C174D5" w:rsidRDefault="001259EF" w:rsidP="001768D2">
            <w:pPr>
              <w:rPr>
                <w:lang w:val="en-US"/>
              </w:rPr>
            </w:pPr>
            <m:oMathPara>
              <m:oMath>
                <m:r>
                  <w:rPr>
                    <w:rFonts w:ascii="Cambria Math" w:hAnsi="Cambria Math" w:cs="Arial"/>
                  </w:rPr>
                  <m:t>x=1</m:t>
                </m:r>
              </m:oMath>
            </m:oMathPara>
          </w:p>
        </w:tc>
        <w:tc>
          <w:tcPr>
            <w:tcW w:w="495" w:type="dxa"/>
          </w:tcPr>
          <w:p w14:paraId="563765FC" w14:textId="3D3DC49B" w:rsidR="009745CB" w:rsidRPr="00C174D5" w:rsidRDefault="009745CB" w:rsidP="001768D2">
            <w:pPr>
              <w:rPr>
                <w:lang w:val="en-US"/>
              </w:rPr>
            </w:pPr>
            <w:r w:rsidRPr="00C174D5">
              <w:rPr>
                <w:lang w:val="en-US"/>
              </w:rPr>
              <w:t>1</w:t>
            </w:r>
          </w:p>
        </w:tc>
      </w:tr>
    </w:tbl>
    <w:p w14:paraId="6044636B" w14:textId="4847C588" w:rsidR="001259EF" w:rsidRPr="000A4F29" w:rsidRDefault="001259EF" w:rsidP="001259EF">
      <w:pPr>
        <w:spacing w:before="240"/>
      </w:pPr>
      <w:proofErr w:type="spellStart"/>
      <w:r w:rsidRPr="001259EF">
        <w:t>Lorem</w:t>
      </w:r>
      <w:proofErr w:type="spellEnd"/>
      <w:r w:rsidRPr="001259EF">
        <w:t xml:space="preserve"> </w:t>
      </w:r>
      <w:proofErr w:type="spellStart"/>
      <w:r w:rsidRPr="001259EF">
        <w:t>ipsum</w:t>
      </w:r>
      <w:proofErr w:type="spellEnd"/>
      <w:r w:rsidRPr="001259EF">
        <w:t xml:space="preserve"> </w:t>
      </w:r>
      <w:proofErr w:type="spellStart"/>
      <w:r w:rsidRPr="001259EF">
        <w:t>dolor</w:t>
      </w:r>
      <w:proofErr w:type="spellEnd"/>
      <w:r w:rsidRPr="001259EF">
        <w:t xml:space="preserve"> </w:t>
      </w:r>
      <w:proofErr w:type="spellStart"/>
      <w:r w:rsidRPr="001259EF">
        <w:t>sit</w:t>
      </w:r>
      <w:proofErr w:type="spellEnd"/>
      <w:r w:rsidRPr="001259EF">
        <w:t xml:space="preserve"> </w:t>
      </w:r>
      <w:proofErr w:type="spellStart"/>
      <w:r w:rsidRPr="001259EF">
        <w:t>amet</w:t>
      </w:r>
      <w:proofErr w:type="spellEnd"/>
      <w:r w:rsidRPr="001259EF">
        <w:t xml:space="preserve">, </w:t>
      </w:r>
      <w:proofErr w:type="spellStart"/>
      <w:r w:rsidRPr="001259EF">
        <w:t>consetetur</w:t>
      </w:r>
      <w:proofErr w:type="spellEnd"/>
      <w:r w:rsidRPr="001259EF">
        <w:t xml:space="preserve"> </w:t>
      </w:r>
      <w:proofErr w:type="spellStart"/>
      <w:r w:rsidRPr="001259EF">
        <w:t>sadipscing</w:t>
      </w:r>
      <w:proofErr w:type="spellEnd"/>
      <w:r w:rsidRPr="001259EF">
        <w:t xml:space="preserve"> </w:t>
      </w:r>
      <w:proofErr w:type="spellStart"/>
      <w:r w:rsidRPr="001259EF">
        <w:t>elitr</w:t>
      </w:r>
      <w:proofErr w:type="spellEnd"/>
      <w:r w:rsidRPr="001259EF">
        <w:t xml:space="preserve">, sed </w:t>
      </w:r>
      <w:proofErr w:type="spellStart"/>
      <w:r w:rsidRPr="001259EF">
        <w:t>diam</w:t>
      </w:r>
      <w:proofErr w:type="spellEnd"/>
      <w:r w:rsidRPr="001259EF">
        <w:t xml:space="preserve"> </w:t>
      </w:r>
      <w:proofErr w:type="spellStart"/>
      <w:r w:rsidRPr="001259EF">
        <w:t>nonumy</w:t>
      </w:r>
      <w:proofErr w:type="spellEnd"/>
      <w:r w:rsidRPr="001259EF">
        <w:t xml:space="preserve"> </w:t>
      </w:r>
      <w:proofErr w:type="spellStart"/>
      <w:r w:rsidRPr="001259EF">
        <w:t>eirmod</w:t>
      </w:r>
      <w:proofErr w:type="spellEnd"/>
      <w:r w:rsidRPr="001259EF">
        <w:t xml:space="preserve"> </w:t>
      </w:r>
      <w:proofErr w:type="spellStart"/>
      <w:r w:rsidRPr="001259EF">
        <w:t>tempor</w:t>
      </w:r>
      <w:proofErr w:type="spellEnd"/>
      <w:r w:rsidRPr="001259EF">
        <w:t xml:space="preserve"> </w:t>
      </w:r>
      <w:proofErr w:type="spellStart"/>
      <w:r w:rsidRPr="001259EF">
        <w:t>invidunt</w:t>
      </w:r>
      <w:proofErr w:type="spellEnd"/>
      <w:r w:rsidRPr="001259EF">
        <w:t xml:space="preserve"> </w:t>
      </w:r>
      <w:proofErr w:type="spellStart"/>
      <w:r w:rsidRPr="001259EF">
        <w:t>ut</w:t>
      </w:r>
      <w:proofErr w:type="spellEnd"/>
      <w:r w:rsidRPr="001259EF">
        <w:t xml:space="preserve"> </w:t>
      </w:r>
      <w:proofErr w:type="spellStart"/>
      <w:r w:rsidRPr="001259EF">
        <w:t>labore</w:t>
      </w:r>
      <w:proofErr w:type="spellEnd"/>
      <w:r w:rsidRPr="001259EF">
        <w:t xml:space="preserve"> et </w:t>
      </w:r>
      <w:proofErr w:type="spellStart"/>
      <w:r w:rsidRPr="001259EF">
        <w:t>dolore</w:t>
      </w:r>
      <w:proofErr w:type="spellEnd"/>
      <w:r w:rsidRPr="001259EF">
        <w:t xml:space="preserve"> magna </w:t>
      </w:r>
      <w:proofErr w:type="spellStart"/>
      <w:r w:rsidRPr="001259EF">
        <w:t>aliquyam</w:t>
      </w:r>
      <w:proofErr w:type="spellEnd"/>
      <w:r w:rsidRPr="001259EF">
        <w:t xml:space="preserve"> erat, sed </w:t>
      </w:r>
      <w:proofErr w:type="spellStart"/>
      <w:r w:rsidRPr="001259EF">
        <w:t>diam</w:t>
      </w:r>
      <w:proofErr w:type="spellEnd"/>
      <w:r w:rsidRPr="001259EF">
        <w:t xml:space="preserve"> </w:t>
      </w:r>
      <w:proofErr w:type="spellStart"/>
      <w:r w:rsidRPr="001259EF">
        <w:t>voluptua</w:t>
      </w:r>
      <w:proofErr w:type="spellEnd"/>
      <w:r w:rsidRPr="001259EF">
        <w:t xml:space="preserve">. </w:t>
      </w:r>
    </w:p>
    <w:p w14:paraId="1131ED4E" w14:textId="77777777" w:rsidR="003C1297" w:rsidRPr="000A4F29" w:rsidRDefault="003C1297" w:rsidP="0058170B">
      <w:pPr>
        <w:sectPr w:rsidR="003C1297" w:rsidRPr="000A4F29" w:rsidSect="00924E63">
          <w:pgSz w:w="11906" w:h="16838"/>
          <w:pgMar w:top="1417" w:right="1417" w:bottom="1134" w:left="1417" w:header="708" w:footer="708" w:gutter="0"/>
          <w:cols w:space="708"/>
          <w:docGrid w:linePitch="360"/>
        </w:sectPr>
      </w:pPr>
    </w:p>
    <w:p w14:paraId="0DE68AB1" w14:textId="77777777" w:rsidR="009B7604" w:rsidRDefault="009B7604" w:rsidP="007A5859">
      <w:pPr>
        <w:pStyle w:val="berschrift1"/>
        <w:numPr>
          <w:ilvl w:val="0"/>
          <w:numId w:val="11"/>
        </w:numPr>
        <w:jc w:val="left"/>
        <w:rPr>
          <w:lang w:val="en-US"/>
        </w:rPr>
      </w:pPr>
      <w:bookmarkStart w:id="49" w:name="_Toc122001869"/>
      <w:bookmarkStart w:id="50" w:name="_Toc162964664"/>
      <w:bookmarkStart w:id="51" w:name="_Ref499890222"/>
      <w:bookmarkStart w:id="52" w:name="OLE_LINK13"/>
      <w:bookmarkEnd w:id="43"/>
      <w:bookmarkEnd w:id="44"/>
      <w:bookmarkEnd w:id="45"/>
      <w:bookmarkEnd w:id="46"/>
      <w:r w:rsidRPr="00C174D5">
        <w:rPr>
          <w:lang w:val="en-US"/>
        </w:rPr>
        <w:lastRenderedPageBreak/>
        <w:t>Results</w:t>
      </w:r>
      <w:bookmarkEnd w:id="49"/>
      <w:bookmarkEnd w:id="50"/>
    </w:p>
    <w:p w14:paraId="3D864D4C" w14:textId="3BDB08EF" w:rsidR="00262896" w:rsidRPr="00262896" w:rsidRDefault="00262896" w:rsidP="00262896">
      <w:pPr>
        <w:pStyle w:val="Listenabsatz"/>
        <w:numPr>
          <w:ilvl w:val="0"/>
          <w:numId w:val="41"/>
        </w:numPr>
        <w:jc w:val="both"/>
        <w:rPr>
          <w:i/>
          <w:iCs/>
        </w:rPr>
      </w:pPr>
      <w:r w:rsidRPr="00262896">
        <w:rPr>
          <w:i/>
          <w:iCs/>
        </w:rPr>
        <w:t>Cumulative thesis: Summarize your results of all papers. Refer to the papers either in the text or the headlines of sub-chapters. Sub-chapters can be ordered according to the paper order or according to experimental series, or</w:t>
      </w:r>
      <w:r>
        <w:rPr>
          <w:i/>
          <w:iCs/>
        </w:rPr>
        <w:t xml:space="preserve"> similar</w:t>
      </w:r>
      <w:r w:rsidRPr="00262896">
        <w:rPr>
          <w:i/>
          <w:iCs/>
        </w:rPr>
        <w:t xml:space="preserve"> …</w:t>
      </w:r>
    </w:p>
    <w:p w14:paraId="2C991CDF" w14:textId="11CAFEF8" w:rsidR="00262896" w:rsidRPr="00262896" w:rsidRDefault="00262896" w:rsidP="00262896">
      <w:pPr>
        <w:pStyle w:val="Listenabsatz"/>
        <w:numPr>
          <w:ilvl w:val="0"/>
          <w:numId w:val="41"/>
        </w:numPr>
        <w:jc w:val="both"/>
        <w:rPr>
          <w:i/>
          <w:iCs/>
        </w:rPr>
      </w:pPr>
      <w:r w:rsidRPr="00262896">
        <w:rPr>
          <w:i/>
          <w:iCs/>
        </w:rPr>
        <w:t>Monography: like in master thesis (end with best/most important result). Create sub-chapters.</w:t>
      </w:r>
    </w:p>
    <w:p w14:paraId="6917E25D" w14:textId="77777777" w:rsidR="00EF46A5" w:rsidRDefault="00EF46A5" w:rsidP="00EF46A5">
      <w:pPr>
        <w:rPr>
          <w:lang w:val="en-US"/>
        </w:rPr>
      </w:pPr>
    </w:p>
    <w:p w14:paraId="33EFF3A9" w14:textId="11724D9B" w:rsidR="00EF46A5" w:rsidRPr="000D05B9" w:rsidRDefault="00EF46A5" w:rsidP="00EF46A5">
      <w:pPr>
        <w:rPr>
          <w:lang w:val="en-US"/>
        </w:rPr>
      </w:pPr>
      <w:r w:rsidRPr="000D05B9">
        <w:rPr>
          <w:lang w:val="en-US"/>
        </w:rPr>
        <w:t xml:space="preserve">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 xml:space="preserve">. 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w:t>
      </w:r>
    </w:p>
    <w:p w14:paraId="17636ED7" w14:textId="77777777" w:rsidR="00EF46A5" w:rsidRPr="00C174D5" w:rsidRDefault="00EF46A5" w:rsidP="00EF46A5">
      <w:pPr>
        <w:pStyle w:val="berschrift2"/>
        <w:numPr>
          <w:ilvl w:val="1"/>
          <w:numId w:val="11"/>
        </w:numPr>
        <w:rPr>
          <w:lang w:val="en-US"/>
        </w:rPr>
      </w:pPr>
      <w:bookmarkStart w:id="53" w:name="_Toc162964665"/>
      <w:r>
        <w:rPr>
          <w:lang w:val="en-US"/>
        </w:rPr>
        <w:t>Second level numbered heading</w:t>
      </w:r>
      <w:bookmarkEnd w:id="53"/>
    </w:p>
    <w:p w14:paraId="5C9FFCC7" w14:textId="77777777" w:rsidR="00EF46A5" w:rsidRPr="00FD2063" w:rsidRDefault="00EF46A5" w:rsidP="00EF46A5">
      <w:pPr>
        <w:rPr>
          <w:lang w:val="en-US"/>
        </w:rPr>
      </w:pPr>
      <w:r w:rsidRPr="000D05B9">
        <w:rPr>
          <w:lang w:val="en-US"/>
        </w:rPr>
        <w:t xml:space="preserve">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 xml:space="preserve">. Lorem ipsum dolor sit </w:t>
      </w:r>
      <w:proofErr w:type="spellStart"/>
      <w:r w:rsidRPr="000D05B9">
        <w:rPr>
          <w:lang w:val="en-US"/>
        </w:rPr>
        <w:t>amet</w:t>
      </w:r>
      <w:proofErr w:type="spellEnd"/>
      <w:r w:rsidRPr="000D05B9">
        <w:rPr>
          <w:lang w:val="en-US"/>
        </w:rPr>
        <w:t xml:space="preserve">, </w:t>
      </w:r>
      <w:proofErr w:type="spellStart"/>
      <w:r w:rsidRPr="000D05B9">
        <w:rPr>
          <w:lang w:val="en-US"/>
        </w:rPr>
        <w:t>consetetur</w:t>
      </w:r>
      <w:proofErr w:type="spellEnd"/>
      <w:r w:rsidRPr="000D05B9">
        <w:rPr>
          <w:lang w:val="en-US"/>
        </w:rPr>
        <w:t xml:space="preserve"> </w:t>
      </w:r>
      <w:proofErr w:type="spellStart"/>
      <w:r w:rsidRPr="000D05B9">
        <w:rPr>
          <w:lang w:val="en-US"/>
        </w:rPr>
        <w:t>sadipscing</w:t>
      </w:r>
      <w:proofErr w:type="spellEnd"/>
      <w:r w:rsidRPr="000D05B9">
        <w:rPr>
          <w:lang w:val="en-US"/>
        </w:rPr>
        <w:t xml:space="preserve"> </w:t>
      </w:r>
      <w:proofErr w:type="spellStart"/>
      <w:r w:rsidRPr="000D05B9">
        <w:rPr>
          <w:lang w:val="en-US"/>
        </w:rPr>
        <w:t>elitr</w:t>
      </w:r>
      <w:proofErr w:type="spellEnd"/>
      <w:r w:rsidRPr="000D05B9">
        <w:rPr>
          <w:lang w:val="en-US"/>
        </w:rPr>
        <w:t xml:space="preserve">, sed diam </w:t>
      </w:r>
      <w:proofErr w:type="spellStart"/>
      <w:r w:rsidRPr="000D05B9">
        <w:rPr>
          <w:lang w:val="en-US"/>
        </w:rPr>
        <w:t>nonumy</w:t>
      </w:r>
      <w:proofErr w:type="spellEnd"/>
      <w:r w:rsidRPr="000D05B9">
        <w:rPr>
          <w:lang w:val="en-US"/>
        </w:rPr>
        <w:t xml:space="preserve"> </w:t>
      </w:r>
      <w:proofErr w:type="spellStart"/>
      <w:r w:rsidRPr="000D05B9">
        <w:rPr>
          <w:lang w:val="en-US"/>
        </w:rPr>
        <w:t>eirmod</w:t>
      </w:r>
      <w:proofErr w:type="spellEnd"/>
      <w:r w:rsidRPr="000D05B9">
        <w:rPr>
          <w:lang w:val="en-US"/>
        </w:rPr>
        <w:t xml:space="preserve"> </w:t>
      </w:r>
      <w:proofErr w:type="spellStart"/>
      <w:r w:rsidRPr="000D05B9">
        <w:rPr>
          <w:lang w:val="en-US"/>
        </w:rPr>
        <w:t>tempor</w:t>
      </w:r>
      <w:proofErr w:type="spellEnd"/>
      <w:r w:rsidRPr="000D05B9">
        <w:rPr>
          <w:lang w:val="en-US"/>
        </w:rPr>
        <w:t xml:space="preserve"> </w:t>
      </w:r>
      <w:proofErr w:type="spellStart"/>
      <w:r w:rsidRPr="000D05B9">
        <w:rPr>
          <w:lang w:val="en-US"/>
        </w:rPr>
        <w:t>invidunt</w:t>
      </w:r>
      <w:proofErr w:type="spellEnd"/>
      <w:r w:rsidRPr="000D05B9">
        <w:rPr>
          <w:lang w:val="en-US"/>
        </w:rPr>
        <w:t xml:space="preserve"> </w:t>
      </w:r>
      <w:proofErr w:type="spellStart"/>
      <w:r w:rsidRPr="000D05B9">
        <w:rPr>
          <w:lang w:val="en-US"/>
        </w:rPr>
        <w:t>ut</w:t>
      </w:r>
      <w:proofErr w:type="spellEnd"/>
      <w:r w:rsidRPr="000D05B9">
        <w:rPr>
          <w:lang w:val="en-US"/>
        </w:rPr>
        <w:t xml:space="preserve"> labore et dolore magna </w:t>
      </w:r>
      <w:proofErr w:type="spellStart"/>
      <w:r w:rsidRPr="000D05B9">
        <w:rPr>
          <w:lang w:val="en-US"/>
        </w:rPr>
        <w:t>aliquyam</w:t>
      </w:r>
      <w:proofErr w:type="spellEnd"/>
      <w:r w:rsidRPr="000D05B9">
        <w:rPr>
          <w:lang w:val="en-US"/>
        </w:rPr>
        <w:t xml:space="preserve"> </w:t>
      </w:r>
      <w:proofErr w:type="spellStart"/>
      <w:r w:rsidRPr="000D05B9">
        <w:rPr>
          <w:lang w:val="en-US"/>
        </w:rPr>
        <w:t>erat</w:t>
      </w:r>
      <w:proofErr w:type="spellEnd"/>
      <w:r w:rsidRPr="000D05B9">
        <w:rPr>
          <w:lang w:val="en-US"/>
        </w:rPr>
        <w:t xml:space="preserve">, sed diam </w:t>
      </w:r>
      <w:proofErr w:type="spellStart"/>
      <w:r w:rsidRPr="000D05B9">
        <w:rPr>
          <w:lang w:val="en-US"/>
        </w:rPr>
        <w:t>voluptua</w:t>
      </w:r>
      <w:proofErr w:type="spellEnd"/>
      <w:r w:rsidRPr="000D05B9">
        <w:rPr>
          <w:lang w:val="en-US"/>
        </w:rPr>
        <w:t xml:space="preserve">. </w:t>
      </w:r>
      <w:r w:rsidRPr="000D05B9">
        <w:rPr>
          <w:lang w:val="fr-FR"/>
        </w:rPr>
        <w:t xml:space="preserve">At </w:t>
      </w:r>
      <w:proofErr w:type="spellStart"/>
      <w:r w:rsidRPr="000D05B9">
        <w:rPr>
          <w:lang w:val="fr-FR"/>
        </w:rPr>
        <w:t>vero</w:t>
      </w:r>
      <w:proofErr w:type="spellEnd"/>
      <w:r w:rsidRPr="000D05B9">
        <w:rPr>
          <w:lang w:val="fr-FR"/>
        </w:rPr>
        <w:t xml:space="preserve"> </w:t>
      </w:r>
      <w:proofErr w:type="spellStart"/>
      <w:r w:rsidRPr="000D05B9">
        <w:rPr>
          <w:lang w:val="fr-FR"/>
        </w:rPr>
        <w:t>eos</w:t>
      </w:r>
      <w:proofErr w:type="spellEnd"/>
      <w:r w:rsidRPr="000D05B9">
        <w:rPr>
          <w:lang w:val="fr-FR"/>
        </w:rPr>
        <w:t xml:space="preserve"> et </w:t>
      </w:r>
      <w:proofErr w:type="spellStart"/>
      <w:r w:rsidRPr="000D05B9">
        <w:rPr>
          <w:lang w:val="fr-FR"/>
        </w:rPr>
        <w:t>accusam</w:t>
      </w:r>
      <w:proofErr w:type="spellEnd"/>
      <w:r w:rsidRPr="000D05B9">
        <w:rPr>
          <w:lang w:val="fr-FR"/>
        </w:rPr>
        <w:t xml:space="preserve"> et </w:t>
      </w:r>
      <w:proofErr w:type="spellStart"/>
      <w:r w:rsidRPr="000D05B9">
        <w:rPr>
          <w:lang w:val="fr-FR"/>
        </w:rPr>
        <w:t>justo</w:t>
      </w:r>
      <w:proofErr w:type="spellEnd"/>
      <w:r w:rsidRPr="000D05B9">
        <w:rPr>
          <w:lang w:val="fr-FR"/>
        </w:rPr>
        <w:t xml:space="preserve"> duo </w:t>
      </w:r>
      <w:proofErr w:type="spellStart"/>
      <w:r w:rsidRPr="000D05B9">
        <w:rPr>
          <w:lang w:val="fr-FR"/>
        </w:rPr>
        <w:t>dolores</w:t>
      </w:r>
      <w:proofErr w:type="spellEnd"/>
      <w:r w:rsidRPr="000D05B9">
        <w:rPr>
          <w:lang w:val="fr-FR"/>
        </w:rPr>
        <w:t xml:space="preserve"> et </w:t>
      </w:r>
      <w:proofErr w:type="spellStart"/>
      <w:r w:rsidRPr="000D05B9">
        <w:rPr>
          <w:lang w:val="fr-FR"/>
        </w:rPr>
        <w:t>ea</w:t>
      </w:r>
      <w:proofErr w:type="spellEnd"/>
      <w:r w:rsidRPr="000D05B9">
        <w:rPr>
          <w:lang w:val="fr-FR"/>
        </w:rPr>
        <w:t xml:space="preserve"> </w:t>
      </w:r>
      <w:proofErr w:type="spellStart"/>
      <w:r w:rsidRPr="000D05B9">
        <w:rPr>
          <w:lang w:val="fr-FR"/>
        </w:rPr>
        <w:t>rebum</w:t>
      </w:r>
      <w:proofErr w:type="spellEnd"/>
      <w:r w:rsidRPr="000D05B9">
        <w:rPr>
          <w:lang w:val="fr-FR"/>
        </w:rPr>
        <w:t xml:space="preserve">. </w:t>
      </w:r>
      <w:r w:rsidRPr="000D05B9">
        <w:rPr>
          <w:lang w:val="en-US"/>
        </w:rPr>
        <w:t xml:space="preserve">Stet </w:t>
      </w:r>
      <w:proofErr w:type="spellStart"/>
      <w:r w:rsidRPr="000D05B9">
        <w:rPr>
          <w:lang w:val="en-US"/>
        </w:rPr>
        <w:t>clita</w:t>
      </w:r>
      <w:proofErr w:type="spellEnd"/>
      <w:r w:rsidRPr="000D05B9">
        <w:rPr>
          <w:lang w:val="en-US"/>
        </w:rPr>
        <w:t xml:space="preserve"> </w:t>
      </w:r>
      <w:proofErr w:type="spellStart"/>
      <w:r w:rsidRPr="000D05B9">
        <w:rPr>
          <w:lang w:val="en-US"/>
        </w:rPr>
        <w:t>kasd</w:t>
      </w:r>
      <w:proofErr w:type="spellEnd"/>
      <w:r w:rsidRPr="000D05B9">
        <w:rPr>
          <w:lang w:val="en-US"/>
        </w:rPr>
        <w:t xml:space="preserve"> </w:t>
      </w:r>
      <w:proofErr w:type="spellStart"/>
      <w:r w:rsidRPr="000D05B9">
        <w:rPr>
          <w:lang w:val="en-US"/>
        </w:rPr>
        <w:t>gubergren</w:t>
      </w:r>
      <w:proofErr w:type="spellEnd"/>
      <w:r w:rsidRPr="000D05B9">
        <w:rPr>
          <w:lang w:val="en-US"/>
        </w:rPr>
        <w:t xml:space="preserve">, no sea </w:t>
      </w:r>
      <w:proofErr w:type="spellStart"/>
      <w:r w:rsidRPr="000D05B9">
        <w:rPr>
          <w:lang w:val="en-US"/>
        </w:rPr>
        <w:t>takimata</w:t>
      </w:r>
      <w:proofErr w:type="spellEnd"/>
      <w:r w:rsidRPr="000D05B9">
        <w:rPr>
          <w:lang w:val="en-US"/>
        </w:rPr>
        <w:t xml:space="preserve"> </w:t>
      </w:r>
      <w:proofErr w:type="spellStart"/>
      <w:r w:rsidRPr="000D05B9">
        <w:rPr>
          <w:lang w:val="en-US"/>
        </w:rPr>
        <w:t>sanctus</w:t>
      </w:r>
      <w:proofErr w:type="spellEnd"/>
      <w:r w:rsidRPr="000D05B9">
        <w:rPr>
          <w:lang w:val="en-US"/>
        </w:rPr>
        <w:t xml:space="preserve"> </w:t>
      </w:r>
      <w:proofErr w:type="spellStart"/>
      <w:r w:rsidRPr="000D05B9">
        <w:rPr>
          <w:lang w:val="en-US"/>
        </w:rPr>
        <w:t>est</w:t>
      </w:r>
      <w:proofErr w:type="spellEnd"/>
      <w:r w:rsidRPr="000D05B9">
        <w:rPr>
          <w:lang w:val="en-US"/>
        </w:rPr>
        <w:t xml:space="preserve"> Lorem ipsum dolor </w:t>
      </w:r>
      <w:proofErr w:type="gramStart"/>
      <w:r w:rsidRPr="000D05B9">
        <w:rPr>
          <w:lang w:val="en-US"/>
        </w:rPr>
        <w:t>sit</w:t>
      </w:r>
      <w:proofErr w:type="gramEnd"/>
      <w:r w:rsidRPr="000D05B9">
        <w:rPr>
          <w:lang w:val="en-US"/>
        </w:rPr>
        <w:t xml:space="preserve"> </w:t>
      </w:r>
      <w:proofErr w:type="spellStart"/>
      <w:r w:rsidRPr="000D05B9">
        <w:rPr>
          <w:lang w:val="en-US"/>
        </w:rPr>
        <w:t>amet</w:t>
      </w:r>
      <w:proofErr w:type="spellEnd"/>
      <w:r w:rsidRPr="000D05B9">
        <w:rPr>
          <w:lang w:val="en-US"/>
        </w:rPr>
        <w:t>.</w:t>
      </w:r>
    </w:p>
    <w:p w14:paraId="00B153DC" w14:textId="77777777" w:rsidR="00EF46A5" w:rsidRPr="00C174D5" w:rsidRDefault="00EF46A5" w:rsidP="00EF46A5">
      <w:pPr>
        <w:pStyle w:val="berschrift3"/>
        <w:numPr>
          <w:ilvl w:val="2"/>
          <w:numId w:val="11"/>
        </w:numPr>
        <w:rPr>
          <w:lang w:val="en-US"/>
        </w:rPr>
      </w:pPr>
      <w:bookmarkStart w:id="54" w:name="_Toc162964666"/>
      <w:r>
        <w:rPr>
          <w:lang w:val="en-US"/>
        </w:rPr>
        <w:t>Third level numbered heading</w:t>
      </w:r>
      <w:bookmarkEnd w:id="54"/>
    </w:p>
    <w:p w14:paraId="2DEAD22D" w14:textId="77777777" w:rsidR="00EF46A5" w:rsidRDefault="00EF46A5" w:rsidP="00EF46A5">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248DC51E" w14:textId="77777777" w:rsidR="00EF46A5" w:rsidRPr="00C174D5" w:rsidRDefault="00EF46A5" w:rsidP="00EF46A5">
      <w:pPr>
        <w:pStyle w:val="berschrift4"/>
        <w:numPr>
          <w:ilvl w:val="3"/>
          <w:numId w:val="11"/>
        </w:numPr>
        <w:rPr>
          <w:lang w:val="en-US"/>
        </w:rPr>
      </w:pPr>
      <w:r>
        <w:rPr>
          <w:lang w:val="en-US"/>
        </w:rPr>
        <w:t>Fourth level numbered heading</w:t>
      </w:r>
    </w:p>
    <w:p w14:paraId="6DCFDAC9" w14:textId="77777777" w:rsidR="00EF46A5" w:rsidRPr="00C174D5" w:rsidRDefault="00EF46A5" w:rsidP="00EF46A5">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38F6CE4A" w14:textId="77777777" w:rsidR="00EF46A5" w:rsidRPr="00C174D5" w:rsidRDefault="00EF46A5" w:rsidP="004360FA">
      <w:pPr>
        <w:rPr>
          <w:lang w:val="en-US"/>
        </w:rPr>
      </w:pPr>
    </w:p>
    <w:p w14:paraId="4B3AF9B7" w14:textId="1DD361F5" w:rsidR="00615D7B" w:rsidRPr="00C174D5" w:rsidRDefault="00650D03" w:rsidP="00333476">
      <w:pPr>
        <w:rPr>
          <w:lang w:val="en-US"/>
        </w:rPr>
      </w:pPr>
      <w:r>
        <w:rPr>
          <w:lang w:val="en-US"/>
        </w:rPr>
        <w:t>On the following page is an example</w:t>
      </w:r>
      <w:r w:rsidR="008A257A">
        <w:rPr>
          <w:lang w:val="en-US"/>
        </w:rPr>
        <w:t xml:space="preserve"> for a horizontal page.</w:t>
      </w:r>
    </w:p>
    <w:p w14:paraId="4C3CF84B" w14:textId="77777777" w:rsidR="00BF1CDA" w:rsidRPr="00C174D5" w:rsidRDefault="00BF1CDA" w:rsidP="002B6320">
      <w:pPr>
        <w:tabs>
          <w:tab w:val="left" w:pos="2880"/>
        </w:tabs>
        <w:rPr>
          <w:lang w:val="en-US"/>
        </w:rPr>
      </w:pPr>
    </w:p>
    <w:p w14:paraId="508AA3F3" w14:textId="52FB047A" w:rsidR="00BF1CDA" w:rsidRPr="00C174D5" w:rsidRDefault="00BF1CDA" w:rsidP="002B6320">
      <w:pPr>
        <w:tabs>
          <w:tab w:val="left" w:pos="2880"/>
        </w:tabs>
        <w:rPr>
          <w:lang w:val="en-US"/>
        </w:rPr>
        <w:sectPr w:rsidR="00BF1CDA" w:rsidRPr="00C174D5" w:rsidSect="00924E63">
          <w:footerReference w:type="even" r:id="rId41"/>
          <w:pgSz w:w="11906" w:h="16838"/>
          <w:pgMar w:top="1417" w:right="1417" w:bottom="1134" w:left="1417" w:header="708" w:footer="708" w:gutter="0"/>
          <w:cols w:space="708"/>
          <w:docGrid w:linePitch="360"/>
        </w:sectPr>
      </w:pPr>
    </w:p>
    <w:p w14:paraId="35DD3073" w14:textId="7A33BC9F" w:rsidR="002526AE" w:rsidRPr="002526AE" w:rsidRDefault="002526AE" w:rsidP="002526AE">
      <w:pPr>
        <w:keepNext/>
        <w:jc w:val="center"/>
        <w:rPr>
          <w:lang w:val="en-US"/>
        </w:rPr>
      </w:pPr>
      <w:r w:rsidRPr="002D3220">
        <w:rPr>
          <w:noProof/>
          <w:highlight w:val="lightGray"/>
          <w:lang w:val="en-US"/>
        </w:rPr>
        <w:lastRenderedPageBreak/>
        <w:t>Here goes a picture.</w:t>
      </w:r>
    </w:p>
    <w:p w14:paraId="33382884" w14:textId="0FE472C3" w:rsidR="00591E6C" w:rsidRPr="00C174D5" w:rsidRDefault="00D90478" w:rsidP="006D7696">
      <w:pPr>
        <w:tabs>
          <w:tab w:val="left" w:pos="2880"/>
        </w:tabs>
        <w:spacing w:before="240"/>
        <w:rPr>
          <w:lang w:val="en-US"/>
        </w:rPr>
      </w:pPr>
      <w:r w:rsidRPr="00C174D5">
        <w:rPr>
          <w:sz w:val="20"/>
          <w:szCs w:val="20"/>
          <w:lang w:val="en-US"/>
        </w:rPr>
        <w:t>Figure 5.1.</w:t>
      </w:r>
      <w:r w:rsidR="0099405E" w:rsidRPr="00C174D5">
        <w:rPr>
          <w:sz w:val="20"/>
          <w:szCs w:val="20"/>
          <w:lang w:val="en-US"/>
        </w:rPr>
        <w:t xml:space="preserve"> </w:t>
      </w:r>
      <w:r w:rsidR="008A257A" w:rsidRPr="008A257A">
        <w:rPr>
          <w:sz w:val="20"/>
          <w:szCs w:val="20"/>
          <w:lang w:val="en-US"/>
        </w:rPr>
        <w:t>Figure subtitle.</w:t>
      </w:r>
      <w:r w:rsidR="006D7696" w:rsidRPr="00C174D5">
        <w:rPr>
          <w:rFonts w:cstheme="minorHAnsi"/>
          <w:sz w:val="20"/>
          <w:lang w:val="en-US"/>
        </w:rPr>
        <w:t xml:space="preserve"> </w:t>
      </w:r>
    </w:p>
    <w:p w14:paraId="0FBDDDA3" w14:textId="1FCA6958" w:rsidR="00591E6C" w:rsidRPr="00C174D5" w:rsidRDefault="00591E6C" w:rsidP="002B6320">
      <w:pPr>
        <w:tabs>
          <w:tab w:val="left" w:pos="2880"/>
        </w:tabs>
        <w:rPr>
          <w:lang w:val="en-US" w:eastAsia="de-DE"/>
        </w:rPr>
        <w:sectPr w:rsidR="00591E6C" w:rsidRPr="00C174D5" w:rsidSect="00924E63">
          <w:headerReference w:type="even" r:id="rId42"/>
          <w:headerReference w:type="default" r:id="rId43"/>
          <w:footerReference w:type="even" r:id="rId44"/>
          <w:footerReference w:type="default" r:id="rId45"/>
          <w:pgSz w:w="16838" w:h="11906" w:orient="landscape"/>
          <w:pgMar w:top="1417" w:right="1134" w:bottom="1417" w:left="1417" w:header="708" w:footer="708" w:gutter="0"/>
          <w:cols w:space="708"/>
          <w:docGrid w:linePitch="360"/>
        </w:sectPr>
      </w:pPr>
    </w:p>
    <w:p w14:paraId="1DF6F4C2" w14:textId="77777777" w:rsidR="00A6279D" w:rsidRDefault="00A6279D" w:rsidP="00EF46A5">
      <w:pPr>
        <w:pStyle w:val="berschrift1"/>
        <w:numPr>
          <w:ilvl w:val="0"/>
          <w:numId w:val="11"/>
        </w:numPr>
        <w:jc w:val="left"/>
        <w:rPr>
          <w:lang w:val="en-US"/>
        </w:rPr>
      </w:pPr>
      <w:bookmarkStart w:id="55" w:name="_Toc162964667"/>
      <w:r w:rsidRPr="00C174D5">
        <w:rPr>
          <w:lang w:val="en-US"/>
        </w:rPr>
        <w:lastRenderedPageBreak/>
        <w:t>Discussion</w:t>
      </w:r>
      <w:bookmarkEnd w:id="55"/>
    </w:p>
    <w:p w14:paraId="78927A9A" w14:textId="35B2AEB5" w:rsidR="0041686B" w:rsidRPr="0041686B" w:rsidRDefault="0041686B" w:rsidP="0041686B">
      <w:pPr>
        <w:pStyle w:val="Listenabsatz"/>
        <w:numPr>
          <w:ilvl w:val="0"/>
          <w:numId w:val="43"/>
        </w:numPr>
        <w:jc w:val="both"/>
        <w:rPr>
          <w:i/>
          <w:iCs/>
        </w:rPr>
      </w:pPr>
      <w:r w:rsidRPr="0041686B">
        <w:rPr>
          <w:i/>
          <w:iCs/>
        </w:rPr>
        <w:t>Generally</w:t>
      </w:r>
      <w:r w:rsidR="00BD3622">
        <w:rPr>
          <w:i/>
          <w:iCs/>
        </w:rPr>
        <w:t>, the discussion</w:t>
      </w:r>
      <w:r w:rsidRPr="0041686B">
        <w:rPr>
          <w:i/>
          <w:iCs/>
        </w:rPr>
        <w:t xml:space="preserve"> has a length of 10-20 pages.</w:t>
      </w:r>
    </w:p>
    <w:p w14:paraId="2676566A" w14:textId="12516556" w:rsidR="0041686B" w:rsidRPr="0041686B" w:rsidRDefault="0041686B" w:rsidP="0041686B">
      <w:pPr>
        <w:pStyle w:val="Listenabsatz"/>
        <w:numPr>
          <w:ilvl w:val="0"/>
          <w:numId w:val="43"/>
        </w:numPr>
        <w:jc w:val="both"/>
        <w:rPr>
          <w:i/>
          <w:iCs/>
        </w:rPr>
      </w:pPr>
      <w:r w:rsidRPr="0041686B">
        <w:rPr>
          <w:i/>
          <w:iCs/>
        </w:rPr>
        <w:t>Discuss own results in relation to literature / state of the art, which you described in the scientific background.</w:t>
      </w:r>
    </w:p>
    <w:p w14:paraId="24DDECB6" w14:textId="57A941F3" w:rsidR="0041686B" w:rsidRPr="0041686B" w:rsidRDefault="0041686B" w:rsidP="0041686B">
      <w:pPr>
        <w:pStyle w:val="Listenabsatz"/>
        <w:numPr>
          <w:ilvl w:val="0"/>
          <w:numId w:val="43"/>
        </w:numPr>
        <w:jc w:val="both"/>
        <w:rPr>
          <w:i/>
          <w:iCs/>
        </w:rPr>
      </w:pPr>
      <w:r w:rsidRPr="0041686B">
        <w:rPr>
          <w:i/>
          <w:iCs/>
        </w:rPr>
        <w:t>What is your contribution to science (and society)?</w:t>
      </w:r>
    </w:p>
    <w:p w14:paraId="70CED18A" w14:textId="1353D97A" w:rsidR="0041686B" w:rsidRPr="0041686B" w:rsidRDefault="0041686B" w:rsidP="0041686B">
      <w:pPr>
        <w:pStyle w:val="Listenabsatz"/>
        <w:numPr>
          <w:ilvl w:val="0"/>
          <w:numId w:val="43"/>
        </w:numPr>
        <w:jc w:val="both"/>
        <w:rPr>
          <w:i/>
          <w:iCs/>
        </w:rPr>
      </w:pPr>
      <w:r w:rsidRPr="0041686B">
        <w:rPr>
          <w:i/>
          <w:iCs/>
        </w:rPr>
        <w:t>How do your results improve the state of the art?</w:t>
      </w:r>
    </w:p>
    <w:p w14:paraId="494989A7" w14:textId="12CADAC4" w:rsidR="0041686B" w:rsidRPr="0041686B" w:rsidRDefault="0041686B" w:rsidP="0041686B">
      <w:pPr>
        <w:pStyle w:val="Listenabsatz"/>
        <w:numPr>
          <w:ilvl w:val="0"/>
          <w:numId w:val="43"/>
        </w:numPr>
        <w:jc w:val="both"/>
        <w:rPr>
          <w:i/>
          <w:iCs/>
        </w:rPr>
      </w:pPr>
      <w:r w:rsidRPr="0041686B">
        <w:rPr>
          <w:i/>
          <w:iCs/>
        </w:rPr>
        <w:t>Discussion starts from most important research questions and results (start with your general task/niche). This is different to the results section. Then go into details.</w:t>
      </w:r>
    </w:p>
    <w:p w14:paraId="2532A283" w14:textId="0B374296" w:rsidR="0041686B" w:rsidRPr="0041686B" w:rsidRDefault="0041686B" w:rsidP="0041686B">
      <w:pPr>
        <w:pStyle w:val="Listenabsatz"/>
        <w:numPr>
          <w:ilvl w:val="0"/>
          <w:numId w:val="43"/>
        </w:numPr>
        <w:jc w:val="both"/>
        <w:rPr>
          <w:i/>
          <w:iCs/>
        </w:rPr>
      </w:pPr>
      <w:r w:rsidRPr="0041686B">
        <w:rPr>
          <w:i/>
          <w:iCs/>
        </w:rPr>
        <w:t>Also needed for cumulative thesis, where each paper has discussion. But then wrap the discussion up / summarize for all, do not repeat it from the papers.</w:t>
      </w:r>
    </w:p>
    <w:p w14:paraId="12CF224E" w14:textId="62021C81" w:rsidR="0041686B" w:rsidRPr="0041686B" w:rsidRDefault="0041686B" w:rsidP="0041686B">
      <w:pPr>
        <w:pStyle w:val="Listenabsatz"/>
        <w:numPr>
          <w:ilvl w:val="0"/>
          <w:numId w:val="43"/>
        </w:numPr>
        <w:jc w:val="both"/>
        <w:rPr>
          <w:i/>
          <w:iCs/>
        </w:rPr>
      </w:pPr>
      <w:r w:rsidRPr="0041686B">
        <w:rPr>
          <w:i/>
          <w:iCs/>
        </w:rPr>
        <w:t xml:space="preserve">Holistic approach: See the overall thesis, do not necessarily separate the discussion into the different papers (sometimes however it may make sense if the papers have different contents) </w:t>
      </w:r>
      <w:r w:rsidRPr="0041686B">
        <w:rPr>
          <w:i/>
          <w:iCs/>
        </w:rPr>
        <w:t> see the whole story.</w:t>
      </w:r>
    </w:p>
    <w:p w14:paraId="4E29C188" w14:textId="5E111D1D" w:rsidR="00EF42B9" w:rsidRPr="00C174D5" w:rsidRDefault="00BD3622" w:rsidP="00EF46A5">
      <w:pPr>
        <w:pStyle w:val="berschrift2"/>
        <w:numPr>
          <w:ilvl w:val="1"/>
          <w:numId w:val="11"/>
        </w:numPr>
        <w:rPr>
          <w:lang w:val="en-US"/>
        </w:rPr>
      </w:pPr>
      <w:bookmarkStart w:id="56" w:name="_Toc122001887"/>
      <w:bookmarkStart w:id="57" w:name="_Toc162964668"/>
      <w:bookmarkStart w:id="58" w:name="_Toc122001883"/>
      <w:r>
        <w:rPr>
          <w:lang w:val="en-US"/>
        </w:rPr>
        <w:t>Second level numbered heading</w:t>
      </w:r>
      <w:r w:rsidR="00EF42B9" w:rsidRPr="00C174D5">
        <w:rPr>
          <w:lang w:val="en-US"/>
        </w:rPr>
        <w:t xml:space="preserve"> </w:t>
      </w:r>
      <w:commentRangeStart w:id="59"/>
      <w:r w:rsidR="00EF42B9" w:rsidRPr="00C174D5">
        <w:rPr>
          <w:lang w:val="en-US"/>
        </w:rPr>
        <w:t>(</w:t>
      </w:r>
      <w:r w:rsidR="001A2F5B">
        <w:rPr>
          <w:lang w:val="en-US"/>
        </w:rPr>
        <w:t xml:space="preserve">RQ1 / </w:t>
      </w:r>
      <w:r w:rsidR="00EF42B9" w:rsidRPr="00C174D5">
        <w:rPr>
          <w:lang w:val="en-US"/>
        </w:rPr>
        <w:t>H</w:t>
      </w:r>
      <w:r w:rsidR="009D6F3D">
        <w:rPr>
          <w:lang w:val="en-US"/>
        </w:rPr>
        <w:t>1</w:t>
      </w:r>
      <w:r w:rsidR="00EF42B9" w:rsidRPr="00C174D5">
        <w:rPr>
          <w:lang w:val="en-US"/>
        </w:rPr>
        <w:t>)</w:t>
      </w:r>
      <w:bookmarkEnd w:id="56"/>
      <w:commentRangeEnd w:id="59"/>
      <w:r w:rsidR="00AD5700">
        <w:rPr>
          <w:rStyle w:val="Kommentarzeichen"/>
          <w:rFonts w:eastAsiaTheme="minorHAnsi" w:cstheme="minorBidi"/>
          <w:b w:val="0"/>
          <w:bCs w:val="0"/>
        </w:rPr>
        <w:commentReference w:id="59"/>
      </w:r>
      <w:bookmarkEnd w:id="57"/>
    </w:p>
    <w:p w14:paraId="0860E385" w14:textId="6D535C75" w:rsidR="00C827C0" w:rsidRPr="00C174D5" w:rsidRDefault="00AD5700" w:rsidP="00AD5700">
      <w:pPr>
        <w:rPr>
          <w:lang w:val="en-US"/>
        </w:rPr>
      </w:pPr>
      <w:r w:rsidRPr="00AD5700">
        <w:rPr>
          <w:lang w:val="en-US"/>
        </w:rPr>
        <w:t xml:space="preserve">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 xml:space="preserve">. </w:t>
      </w:r>
      <w:r w:rsidRPr="00AD5700">
        <w:rPr>
          <w:lang w:val="fr-FR"/>
        </w:rPr>
        <w:t xml:space="preserve">At </w:t>
      </w:r>
      <w:proofErr w:type="spellStart"/>
      <w:r w:rsidRPr="00AD5700">
        <w:rPr>
          <w:lang w:val="fr-FR"/>
        </w:rPr>
        <w:t>vero</w:t>
      </w:r>
      <w:proofErr w:type="spellEnd"/>
      <w:r w:rsidRPr="00AD5700">
        <w:rPr>
          <w:lang w:val="fr-FR"/>
        </w:rPr>
        <w:t xml:space="preserve"> </w:t>
      </w:r>
      <w:proofErr w:type="spellStart"/>
      <w:r w:rsidRPr="00AD5700">
        <w:rPr>
          <w:lang w:val="fr-FR"/>
        </w:rPr>
        <w:t>eos</w:t>
      </w:r>
      <w:proofErr w:type="spellEnd"/>
      <w:r w:rsidRPr="00AD5700">
        <w:rPr>
          <w:lang w:val="fr-FR"/>
        </w:rPr>
        <w:t xml:space="preserve"> et </w:t>
      </w:r>
      <w:proofErr w:type="spellStart"/>
      <w:r w:rsidRPr="00AD5700">
        <w:rPr>
          <w:lang w:val="fr-FR"/>
        </w:rPr>
        <w:t>accusam</w:t>
      </w:r>
      <w:proofErr w:type="spellEnd"/>
      <w:r w:rsidRPr="00AD5700">
        <w:rPr>
          <w:lang w:val="fr-FR"/>
        </w:rPr>
        <w:t xml:space="preserve"> et </w:t>
      </w:r>
      <w:proofErr w:type="spellStart"/>
      <w:r w:rsidRPr="00AD5700">
        <w:rPr>
          <w:lang w:val="fr-FR"/>
        </w:rPr>
        <w:t>justo</w:t>
      </w:r>
      <w:proofErr w:type="spellEnd"/>
      <w:r w:rsidRPr="00AD5700">
        <w:rPr>
          <w:lang w:val="fr-FR"/>
        </w:rPr>
        <w:t xml:space="preserve"> duo </w:t>
      </w:r>
      <w:proofErr w:type="spellStart"/>
      <w:r w:rsidRPr="00AD5700">
        <w:rPr>
          <w:lang w:val="fr-FR"/>
        </w:rPr>
        <w:t>dolores</w:t>
      </w:r>
      <w:proofErr w:type="spellEnd"/>
      <w:r w:rsidRPr="00AD5700">
        <w:rPr>
          <w:lang w:val="fr-FR"/>
        </w:rPr>
        <w:t xml:space="preserve"> et </w:t>
      </w:r>
      <w:proofErr w:type="spellStart"/>
      <w:r w:rsidRPr="00AD5700">
        <w:rPr>
          <w:lang w:val="fr-FR"/>
        </w:rPr>
        <w:t>ea</w:t>
      </w:r>
      <w:proofErr w:type="spellEnd"/>
      <w:r w:rsidRPr="00AD5700">
        <w:rPr>
          <w:lang w:val="fr-FR"/>
        </w:rPr>
        <w:t xml:space="preserve"> </w:t>
      </w:r>
      <w:proofErr w:type="spellStart"/>
      <w:r w:rsidRPr="00AD5700">
        <w:rPr>
          <w:lang w:val="fr-FR"/>
        </w:rPr>
        <w:t>rebum</w:t>
      </w:r>
      <w:proofErr w:type="spellEnd"/>
      <w:r w:rsidRPr="00AD5700">
        <w:rPr>
          <w:lang w:val="fr-FR"/>
        </w:rPr>
        <w:t xml:space="preserve">. </w:t>
      </w:r>
      <w:r w:rsidRPr="00AD5700">
        <w:rPr>
          <w:lang w:val="en-US"/>
        </w:rPr>
        <w:t xml:space="preserve">Stet </w:t>
      </w:r>
      <w:proofErr w:type="spellStart"/>
      <w:r w:rsidRPr="00AD5700">
        <w:rPr>
          <w:lang w:val="en-US"/>
        </w:rPr>
        <w:t>clita</w:t>
      </w:r>
      <w:proofErr w:type="spellEnd"/>
      <w:r w:rsidRPr="00AD5700">
        <w:rPr>
          <w:lang w:val="en-US"/>
        </w:rPr>
        <w:t xml:space="preserve"> </w:t>
      </w:r>
      <w:proofErr w:type="spellStart"/>
      <w:r w:rsidRPr="00AD5700">
        <w:rPr>
          <w:lang w:val="en-US"/>
        </w:rPr>
        <w:t>kasd</w:t>
      </w:r>
      <w:proofErr w:type="spellEnd"/>
      <w:r w:rsidRPr="00AD5700">
        <w:rPr>
          <w:lang w:val="en-US"/>
        </w:rPr>
        <w:t xml:space="preserve"> </w:t>
      </w:r>
      <w:proofErr w:type="spellStart"/>
      <w:r w:rsidRPr="00AD5700">
        <w:rPr>
          <w:lang w:val="en-US"/>
        </w:rPr>
        <w:t>gubergren</w:t>
      </w:r>
      <w:proofErr w:type="spellEnd"/>
      <w:r w:rsidRPr="00AD5700">
        <w:rPr>
          <w:lang w:val="en-US"/>
        </w:rPr>
        <w:t xml:space="preserve">, no sea </w:t>
      </w:r>
      <w:proofErr w:type="spellStart"/>
      <w:r w:rsidRPr="00AD5700">
        <w:rPr>
          <w:lang w:val="en-US"/>
        </w:rPr>
        <w:t>takimata</w:t>
      </w:r>
      <w:proofErr w:type="spellEnd"/>
      <w:r w:rsidRPr="00AD5700">
        <w:rPr>
          <w:lang w:val="en-US"/>
        </w:rPr>
        <w:t xml:space="preserve"> </w:t>
      </w:r>
      <w:proofErr w:type="spellStart"/>
      <w:r w:rsidRPr="00AD5700">
        <w:rPr>
          <w:lang w:val="en-US"/>
        </w:rPr>
        <w:t>sanctus</w:t>
      </w:r>
      <w:proofErr w:type="spellEnd"/>
      <w:r w:rsidRPr="00AD5700">
        <w:rPr>
          <w:lang w:val="en-US"/>
        </w:rPr>
        <w:t xml:space="preserve"> </w:t>
      </w:r>
      <w:proofErr w:type="spellStart"/>
      <w:r w:rsidRPr="00AD5700">
        <w:rPr>
          <w:lang w:val="en-US"/>
        </w:rPr>
        <w:t>est</w:t>
      </w:r>
      <w:proofErr w:type="spellEnd"/>
      <w:r w:rsidRPr="00AD5700">
        <w:rPr>
          <w:lang w:val="en-US"/>
        </w:rPr>
        <w:t xml:space="preserve"> Lorem ipsum dolor </w:t>
      </w:r>
      <w:proofErr w:type="gramStart"/>
      <w:r w:rsidRPr="00AD5700">
        <w:rPr>
          <w:lang w:val="en-US"/>
        </w:rPr>
        <w:t>sit</w:t>
      </w:r>
      <w:proofErr w:type="gramEnd"/>
      <w:r w:rsidRPr="00AD5700">
        <w:rPr>
          <w:lang w:val="en-US"/>
        </w:rPr>
        <w:t xml:space="preserve"> </w:t>
      </w:r>
      <w:proofErr w:type="spellStart"/>
      <w:r w:rsidRPr="00AD5700">
        <w:rPr>
          <w:lang w:val="en-US"/>
        </w:rPr>
        <w:t>amet</w:t>
      </w:r>
      <w:proofErr w:type="spellEnd"/>
      <w:r w:rsidRPr="00AD5700">
        <w:rPr>
          <w:lang w:val="en-US"/>
        </w:rPr>
        <w:t xml:space="preserve">. 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46"/>
        <w:gridCol w:w="8216"/>
      </w:tblGrid>
      <w:tr w:rsidR="00EF42B9" w:rsidRPr="00432652" w14:paraId="724906BA" w14:textId="77777777" w:rsidTr="00C45170">
        <w:tc>
          <w:tcPr>
            <w:tcW w:w="846" w:type="dxa"/>
          </w:tcPr>
          <w:p w14:paraId="14F6E8A8" w14:textId="55101835" w:rsidR="00EF42B9" w:rsidRPr="00C174D5" w:rsidRDefault="001A2F5B" w:rsidP="00C45170">
            <w:pPr>
              <w:spacing w:after="60"/>
              <w:rPr>
                <w:b/>
                <w:bCs/>
                <w:lang w:val="en-US"/>
              </w:rPr>
            </w:pPr>
            <w:r>
              <w:rPr>
                <w:b/>
                <w:bCs/>
                <w:lang w:val="en-US"/>
              </w:rPr>
              <w:t xml:space="preserve">RQ1 / </w:t>
            </w:r>
            <w:r w:rsidR="00EF42B9" w:rsidRPr="00C174D5">
              <w:rPr>
                <w:b/>
                <w:bCs/>
                <w:lang w:val="en-US"/>
              </w:rPr>
              <w:t>H</w:t>
            </w:r>
            <w:r w:rsidR="009D6F3D">
              <w:rPr>
                <w:b/>
                <w:bCs/>
                <w:lang w:val="en-US"/>
              </w:rPr>
              <w:t>1</w:t>
            </w:r>
          </w:p>
        </w:tc>
        <w:tc>
          <w:tcPr>
            <w:tcW w:w="8216" w:type="dxa"/>
          </w:tcPr>
          <w:p w14:paraId="5F484341" w14:textId="4EC02AE9" w:rsidR="00A568F8" w:rsidRPr="00C174D5" w:rsidRDefault="00B56365" w:rsidP="00C45170">
            <w:pPr>
              <w:spacing w:after="60"/>
              <w:rPr>
                <w:b/>
                <w:bCs/>
                <w:lang w:val="en-US"/>
              </w:rPr>
            </w:pPr>
            <w:r>
              <w:rPr>
                <w:b/>
                <w:bCs/>
                <w:lang w:val="en-US"/>
              </w:rPr>
              <w:t xml:space="preserve">Research question / hypothesis </w:t>
            </w:r>
            <w:r w:rsidR="001A2F5B">
              <w:rPr>
                <w:b/>
                <w:bCs/>
                <w:lang w:val="en-US"/>
              </w:rPr>
              <w:t>in same wording as in section 3</w:t>
            </w:r>
          </w:p>
        </w:tc>
      </w:tr>
    </w:tbl>
    <w:p w14:paraId="7693FFE8" w14:textId="4441C9AA" w:rsidR="00EF42B9" w:rsidRDefault="00C827C0" w:rsidP="00C827C0">
      <w:pPr>
        <w:spacing w:before="240"/>
        <w:rPr>
          <w:lang w:val="en-US"/>
        </w:rPr>
      </w:pPr>
      <w:r w:rsidRPr="00AD5700">
        <w:rPr>
          <w:lang w:val="en-US"/>
        </w:rPr>
        <w:t xml:space="preserve">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w:t>
      </w:r>
    </w:p>
    <w:p w14:paraId="7CDC4B2C" w14:textId="77777777" w:rsidR="00C827C0" w:rsidRPr="00C174D5" w:rsidRDefault="00C827C0" w:rsidP="00C827C0">
      <w:pPr>
        <w:pStyle w:val="berschrift3"/>
        <w:numPr>
          <w:ilvl w:val="2"/>
          <w:numId w:val="11"/>
        </w:numPr>
        <w:rPr>
          <w:lang w:val="en-US"/>
        </w:rPr>
      </w:pPr>
      <w:bookmarkStart w:id="60" w:name="_Toc162964669"/>
      <w:r>
        <w:rPr>
          <w:lang w:val="en-US"/>
        </w:rPr>
        <w:t>Third level numbered heading</w:t>
      </w:r>
      <w:bookmarkEnd w:id="60"/>
    </w:p>
    <w:p w14:paraId="2A3CDF81" w14:textId="77777777" w:rsidR="00C827C0" w:rsidRDefault="00C827C0" w:rsidP="00C827C0">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7C572FE7" w14:textId="77777777" w:rsidR="00C827C0" w:rsidRPr="00C174D5" w:rsidRDefault="00C827C0" w:rsidP="00C827C0">
      <w:pPr>
        <w:pStyle w:val="berschrift4"/>
        <w:numPr>
          <w:ilvl w:val="3"/>
          <w:numId w:val="11"/>
        </w:numPr>
        <w:rPr>
          <w:lang w:val="en-US"/>
        </w:rPr>
      </w:pPr>
      <w:r>
        <w:rPr>
          <w:lang w:val="en-US"/>
        </w:rPr>
        <w:t>Fourth level numbered heading</w:t>
      </w:r>
    </w:p>
    <w:p w14:paraId="37D59B2B" w14:textId="77777777" w:rsidR="00C827C0" w:rsidRDefault="00C827C0" w:rsidP="00C827C0">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p w14:paraId="233E594D" w14:textId="4C09920B" w:rsidR="00260451" w:rsidRPr="00C174D5" w:rsidRDefault="00260451" w:rsidP="00260451">
      <w:pPr>
        <w:pStyle w:val="berschrift2"/>
        <w:numPr>
          <w:ilvl w:val="1"/>
          <w:numId w:val="11"/>
        </w:numPr>
        <w:rPr>
          <w:lang w:val="en-US"/>
        </w:rPr>
      </w:pPr>
      <w:bookmarkStart w:id="61" w:name="_Toc162964670"/>
      <w:r>
        <w:rPr>
          <w:lang w:val="en-US"/>
        </w:rPr>
        <w:lastRenderedPageBreak/>
        <w:t>Second level numbered heading</w:t>
      </w:r>
      <w:r w:rsidRPr="00C174D5">
        <w:rPr>
          <w:lang w:val="en-US"/>
        </w:rPr>
        <w:t xml:space="preserve"> </w:t>
      </w:r>
      <w:commentRangeStart w:id="62"/>
      <w:r w:rsidRPr="00C174D5">
        <w:rPr>
          <w:lang w:val="en-US"/>
        </w:rPr>
        <w:t>(</w:t>
      </w:r>
      <w:r>
        <w:rPr>
          <w:lang w:val="en-US"/>
        </w:rPr>
        <w:t xml:space="preserve">RQ2 / </w:t>
      </w:r>
      <w:r w:rsidRPr="00C174D5">
        <w:rPr>
          <w:lang w:val="en-US"/>
        </w:rPr>
        <w:t>H</w:t>
      </w:r>
      <w:r>
        <w:rPr>
          <w:lang w:val="en-US"/>
        </w:rPr>
        <w:t>2</w:t>
      </w:r>
      <w:r w:rsidRPr="00C174D5">
        <w:rPr>
          <w:lang w:val="en-US"/>
        </w:rPr>
        <w:t>)</w:t>
      </w:r>
      <w:commentRangeEnd w:id="62"/>
      <w:r>
        <w:rPr>
          <w:rStyle w:val="Kommentarzeichen"/>
          <w:rFonts w:eastAsiaTheme="minorHAnsi" w:cstheme="minorBidi"/>
          <w:b w:val="0"/>
          <w:bCs w:val="0"/>
        </w:rPr>
        <w:commentReference w:id="62"/>
      </w:r>
      <w:bookmarkEnd w:id="61"/>
    </w:p>
    <w:p w14:paraId="29F4B3DE" w14:textId="77777777" w:rsidR="00260451" w:rsidRPr="00C174D5" w:rsidRDefault="00260451" w:rsidP="00260451">
      <w:pPr>
        <w:rPr>
          <w:lang w:val="en-US"/>
        </w:rPr>
      </w:pPr>
      <w:r w:rsidRPr="00AD5700">
        <w:rPr>
          <w:lang w:val="en-US"/>
        </w:rPr>
        <w:t xml:space="preserve">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 xml:space="preserve">. </w:t>
      </w:r>
      <w:r w:rsidRPr="00AD5700">
        <w:rPr>
          <w:lang w:val="fr-FR"/>
        </w:rPr>
        <w:t xml:space="preserve">At </w:t>
      </w:r>
      <w:proofErr w:type="spellStart"/>
      <w:r w:rsidRPr="00AD5700">
        <w:rPr>
          <w:lang w:val="fr-FR"/>
        </w:rPr>
        <w:t>vero</w:t>
      </w:r>
      <w:proofErr w:type="spellEnd"/>
      <w:r w:rsidRPr="00AD5700">
        <w:rPr>
          <w:lang w:val="fr-FR"/>
        </w:rPr>
        <w:t xml:space="preserve"> </w:t>
      </w:r>
      <w:proofErr w:type="spellStart"/>
      <w:r w:rsidRPr="00AD5700">
        <w:rPr>
          <w:lang w:val="fr-FR"/>
        </w:rPr>
        <w:t>eos</w:t>
      </w:r>
      <w:proofErr w:type="spellEnd"/>
      <w:r w:rsidRPr="00AD5700">
        <w:rPr>
          <w:lang w:val="fr-FR"/>
        </w:rPr>
        <w:t xml:space="preserve"> et </w:t>
      </w:r>
      <w:proofErr w:type="spellStart"/>
      <w:r w:rsidRPr="00AD5700">
        <w:rPr>
          <w:lang w:val="fr-FR"/>
        </w:rPr>
        <w:t>accusam</w:t>
      </w:r>
      <w:proofErr w:type="spellEnd"/>
      <w:r w:rsidRPr="00AD5700">
        <w:rPr>
          <w:lang w:val="fr-FR"/>
        </w:rPr>
        <w:t xml:space="preserve"> et </w:t>
      </w:r>
      <w:proofErr w:type="spellStart"/>
      <w:r w:rsidRPr="00AD5700">
        <w:rPr>
          <w:lang w:val="fr-FR"/>
        </w:rPr>
        <w:t>justo</w:t>
      </w:r>
      <w:proofErr w:type="spellEnd"/>
      <w:r w:rsidRPr="00AD5700">
        <w:rPr>
          <w:lang w:val="fr-FR"/>
        </w:rPr>
        <w:t xml:space="preserve"> duo </w:t>
      </w:r>
      <w:proofErr w:type="spellStart"/>
      <w:r w:rsidRPr="00AD5700">
        <w:rPr>
          <w:lang w:val="fr-FR"/>
        </w:rPr>
        <w:t>dolores</w:t>
      </w:r>
      <w:proofErr w:type="spellEnd"/>
      <w:r w:rsidRPr="00AD5700">
        <w:rPr>
          <w:lang w:val="fr-FR"/>
        </w:rPr>
        <w:t xml:space="preserve"> et </w:t>
      </w:r>
      <w:proofErr w:type="spellStart"/>
      <w:r w:rsidRPr="00AD5700">
        <w:rPr>
          <w:lang w:val="fr-FR"/>
        </w:rPr>
        <w:t>ea</w:t>
      </w:r>
      <w:proofErr w:type="spellEnd"/>
      <w:r w:rsidRPr="00AD5700">
        <w:rPr>
          <w:lang w:val="fr-FR"/>
        </w:rPr>
        <w:t xml:space="preserve"> </w:t>
      </w:r>
      <w:proofErr w:type="spellStart"/>
      <w:r w:rsidRPr="00AD5700">
        <w:rPr>
          <w:lang w:val="fr-FR"/>
        </w:rPr>
        <w:t>rebum</w:t>
      </w:r>
      <w:proofErr w:type="spellEnd"/>
      <w:r w:rsidRPr="00AD5700">
        <w:rPr>
          <w:lang w:val="fr-FR"/>
        </w:rPr>
        <w:t xml:space="preserve">. </w:t>
      </w:r>
      <w:r w:rsidRPr="00AD5700">
        <w:rPr>
          <w:lang w:val="en-US"/>
        </w:rPr>
        <w:t xml:space="preserve">Stet </w:t>
      </w:r>
      <w:proofErr w:type="spellStart"/>
      <w:r w:rsidRPr="00AD5700">
        <w:rPr>
          <w:lang w:val="en-US"/>
        </w:rPr>
        <w:t>clita</w:t>
      </w:r>
      <w:proofErr w:type="spellEnd"/>
      <w:r w:rsidRPr="00AD5700">
        <w:rPr>
          <w:lang w:val="en-US"/>
        </w:rPr>
        <w:t xml:space="preserve"> </w:t>
      </w:r>
      <w:proofErr w:type="spellStart"/>
      <w:r w:rsidRPr="00AD5700">
        <w:rPr>
          <w:lang w:val="en-US"/>
        </w:rPr>
        <w:t>kasd</w:t>
      </w:r>
      <w:proofErr w:type="spellEnd"/>
      <w:r w:rsidRPr="00AD5700">
        <w:rPr>
          <w:lang w:val="en-US"/>
        </w:rPr>
        <w:t xml:space="preserve"> </w:t>
      </w:r>
      <w:proofErr w:type="spellStart"/>
      <w:r w:rsidRPr="00AD5700">
        <w:rPr>
          <w:lang w:val="en-US"/>
        </w:rPr>
        <w:t>gubergren</w:t>
      </w:r>
      <w:proofErr w:type="spellEnd"/>
      <w:r w:rsidRPr="00AD5700">
        <w:rPr>
          <w:lang w:val="en-US"/>
        </w:rPr>
        <w:t xml:space="preserve">, no sea </w:t>
      </w:r>
      <w:proofErr w:type="spellStart"/>
      <w:r w:rsidRPr="00AD5700">
        <w:rPr>
          <w:lang w:val="en-US"/>
        </w:rPr>
        <w:t>takimata</w:t>
      </w:r>
      <w:proofErr w:type="spellEnd"/>
      <w:r w:rsidRPr="00AD5700">
        <w:rPr>
          <w:lang w:val="en-US"/>
        </w:rPr>
        <w:t xml:space="preserve"> </w:t>
      </w:r>
      <w:proofErr w:type="spellStart"/>
      <w:r w:rsidRPr="00AD5700">
        <w:rPr>
          <w:lang w:val="en-US"/>
        </w:rPr>
        <w:t>sanctus</w:t>
      </w:r>
      <w:proofErr w:type="spellEnd"/>
      <w:r w:rsidRPr="00AD5700">
        <w:rPr>
          <w:lang w:val="en-US"/>
        </w:rPr>
        <w:t xml:space="preserve"> </w:t>
      </w:r>
      <w:proofErr w:type="spellStart"/>
      <w:r w:rsidRPr="00AD5700">
        <w:rPr>
          <w:lang w:val="en-US"/>
        </w:rPr>
        <w:t>est</w:t>
      </w:r>
      <w:proofErr w:type="spellEnd"/>
      <w:r w:rsidRPr="00AD5700">
        <w:rPr>
          <w:lang w:val="en-US"/>
        </w:rPr>
        <w:t xml:space="preserve"> Lorem ipsum dolor </w:t>
      </w:r>
      <w:proofErr w:type="gramStart"/>
      <w:r w:rsidRPr="00AD5700">
        <w:rPr>
          <w:lang w:val="en-US"/>
        </w:rPr>
        <w:t>sit</w:t>
      </w:r>
      <w:proofErr w:type="gramEnd"/>
      <w:r w:rsidRPr="00AD5700">
        <w:rPr>
          <w:lang w:val="en-US"/>
        </w:rPr>
        <w:t xml:space="preserve"> </w:t>
      </w:r>
      <w:proofErr w:type="spellStart"/>
      <w:r w:rsidRPr="00AD5700">
        <w:rPr>
          <w:lang w:val="en-US"/>
        </w:rPr>
        <w:t>amet</w:t>
      </w:r>
      <w:proofErr w:type="spellEnd"/>
      <w:r w:rsidRPr="00AD5700">
        <w:rPr>
          <w:lang w:val="en-US"/>
        </w:rPr>
        <w:t xml:space="preserve">. 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 xml:space="preserve">.  </w:t>
      </w:r>
    </w:p>
    <w:p w14:paraId="2FAC4D7C" w14:textId="77777777" w:rsidR="00260451" w:rsidRPr="00C174D5" w:rsidRDefault="00260451" w:rsidP="00260451">
      <w:pPr>
        <w:pStyle w:val="berschrift3"/>
        <w:numPr>
          <w:ilvl w:val="2"/>
          <w:numId w:val="11"/>
        </w:numPr>
        <w:rPr>
          <w:lang w:val="en-US"/>
        </w:rPr>
      </w:pPr>
      <w:bookmarkStart w:id="63" w:name="_Toc162964671"/>
      <w:r>
        <w:rPr>
          <w:lang w:val="en-US"/>
        </w:rPr>
        <w:t>Third level numbered heading</w:t>
      </w:r>
      <w:bookmarkEnd w:id="63"/>
    </w:p>
    <w:p w14:paraId="00255E26" w14:textId="77777777" w:rsidR="00260451" w:rsidRDefault="00260451" w:rsidP="00260451">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46"/>
        <w:gridCol w:w="8216"/>
      </w:tblGrid>
      <w:tr w:rsidR="00260451" w:rsidRPr="00432652" w14:paraId="1B09560D" w14:textId="77777777" w:rsidTr="009078BC">
        <w:tc>
          <w:tcPr>
            <w:tcW w:w="846" w:type="dxa"/>
          </w:tcPr>
          <w:p w14:paraId="018A7067" w14:textId="77777777" w:rsidR="00260451" w:rsidRPr="00C174D5" w:rsidRDefault="00260451" w:rsidP="009078BC">
            <w:pPr>
              <w:spacing w:after="60"/>
              <w:rPr>
                <w:b/>
                <w:bCs/>
                <w:lang w:val="en-US"/>
              </w:rPr>
            </w:pPr>
            <w:r>
              <w:rPr>
                <w:b/>
                <w:bCs/>
                <w:lang w:val="en-US"/>
              </w:rPr>
              <w:t xml:space="preserve">RQ2 / </w:t>
            </w:r>
            <w:r w:rsidRPr="00C174D5">
              <w:rPr>
                <w:b/>
                <w:bCs/>
                <w:lang w:val="en-US"/>
              </w:rPr>
              <w:t>H</w:t>
            </w:r>
            <w:r>
              <w:rPr>
                <w:b/>
                <w:bCs/>
                <w:lang w:val="en-US"/>
              </w:rPr>
              <w:t>2</w:t>
            </w:r>
          </w:p>
        </w:tc>
        <w:tc>
          <w:tcPr>
            <w:tcW w:w="8216" w:type="dxa"/>
          </w:tcPr>
          <w:p w14:paraId="3706CD93" w14:textId="77777777" w:rsidR="00260451" w:rsidRPr="00C174D5" w:rsidRDefault="00260451" w:rsidP="009078BC">
            <w:pPr>
              <w:spacing w:after="60"/>
              <w:rPr>
                <w:b/>
                <w:bCs/>
                <w:lang w:val="en-US"/>
              </w:rPr>
            </w:pPr>
            <w:r>
              <w:rPr>
                <w:b/>
                <w:bCs/>
                <w:lang w:val="en-US"/>
              </w:rPr>
              <w:t>Research question / hypothesis in same wording as in section 3</w:t>
            </w:r>
          </w:p>
        </w:tc>
      </w:tr>
    </w:tbl>
    <w:p w14:paraId="0CC58DA7" w14:textId="059F3F1A" w:rsidR="00260451" w:rsidRDefault="00260451" w:rsidP="00260451">
      <w:pPr>
        <w:spacing w:before="240"/>
        <w:rPr>
          <w:lang w:val="en-US"/>
        </w:rPr>
      </w:pPr>
      <w:r w:rsidRPr="00AD5700">
        <w:rPr>
          <w:lang w:val="en-US"/>
        </w:rPr>
        <w:t xml:space="preserve">Lorem ipsum dolor sit </w:t>
      </w:r>
      <w:proofErr w:type="spellStart"/>
      <w:r w:rsidRPr="00AD5700">
        <w:rPr>
          <w:lang w:val="en-US"/>
        </w:rPr>
        <w:t>amet</w:t>
      </w:r>
      <w:proofErr w:type="spellEnd"/>
      <w:r w:rsidRPr="00AD5700">
        <w:rPr>
          <w:lang w:val="en-US"/>
        </w:rPr>
        <w:t xml:space="preserve">, </w:t>
      </w:r>
      <w:proofErr w:type="spellStart"/>
      <w:r w:rsidRPr="00AD5700">
        <w:rPr>
          <w:lang w:val="en-US"/>
        </w:rPr>
        <w:t>consetetur</w:t>
      </w:r>
      <w:proofErr w:type="spellEnd"/>
      <w:r w:rsidRPr="00AD5700">
        <w:rPr>
          <w:lang w:val="en-US"/>
        </w:rPr>
        <w:t xml:space="preserve"> </w:t>
      </w:r>
      <w:proofErr w:type="spellStart"/>
      <w:r w:rsidRPr="00AD5700">
        <w:rPr>
          <w:lang w:val="en-US"/>
        </w:rPr>
        <w:t>sadipscing</w:t>
      </w:r>
      <w:proofErr w:type="spellEnd"/>
      <w:r w:rsidRPr="00AD5700">
        <w:rPr>
          <w:lang w:val="en-US"/>
        </w:rPr>
        <w:t xml:space="preserve"> </w:t>
      </w:r>
      <w:proofErr w:type="spellStart"/>
      <w:r w:rsidRPr="00AD5700">
        <w:rPr>
          <w:lang w:val="en-US"/>
        </w:rPr>
        <w:t>elitr</w:t>
      </w:r>
      <w:proofErr w:type="spellEnd"/>
      <w:r w:rsidRPr="00AD5700">
        <w:rPr>
          <w:lang w:val="en-US"/>
        </w:rPr>
        <w:t xml:space="preserve">, sed diam </w:t>
      </w:r>
      <w:proofErr w:type="spellStart"/>
      <w:r w:rsidRPr="00AD5700">
        <w:rPr>
          <w:lang w:val="en-US"/>
        </w:rPr>
        <w:t>nonumy</w:t>
      </w:r>
      <w:proofErr w:type="spellEnd"/>
      <w:r w:rsidRPr="00AD5700">
        <w:rPr>
          <w:lang w:val="en-US"/>
        </w:rPr>
        <w:t xml:space="preserve"> </w:t>
      </w:r>
      <w:proofErr w:type="spellStart"/>
      <w:r w:rsidRPr="00AD5700">
        <w:rPr>
          <w:lang w:val="en-US"/>
        </w:rPr>
        <w:t>eirmod</w:t>
      </w:r>
      <w:proofErr w:type="spellEnd"/>
      <w:r w:rsidRPr="00AD5700">
        <w:rPr>
          <w:lang w:val="en-US"/>
        </w:rPr>
        <w:t xml:space="preserve"> </w:t>
      </w:r>
      <w:proofErr w:type="spellStart"/>
      <w:r w:rsidRPr="00AD5700">
        <w:rPr>
          <w:lang w:val="en-US"/>
        </w:rPr>
        <w:t>tempor</w:t>
      </w:r>
      <w:proofErr w:type="spellEnd"/>
      <w:r w:rsidRPr="00AD5700">
        <w:rPr>
          <w:lang w:val="en-US"/>
        </w:rPr>
        <w:t xml:space="preserve"> </w:t>
      </w:r>
      <w:proofErr w:type="spellStart"/>
      <w:r w:rsidRPr="00AD5700">
        <w:rPr>
          <w:lang w:val="en-US"/>
        </w:rPr>
        <w:t>invidunt</w:t>
      </w:r>
      <w:proofErr w:type="spellEnd"/>
      <w:r w:rsidRPr="00AD5700">
        <w:rPr>
          <w:lang w:val="en-US"/>
        </w:rPr>
        <w:t xml:space="preserve"> </w:t>
      </w:r>
      <w:proofErr w:type="spellStart"/>
      <w:r w:rsidRPr="00AD5700">
        <w:rPr>
          <w:lang w:val="en-US"/>
        </w:rPr>
        <w:t>ut</w:t>
      </w:r>
      <w:proofErr w:type="spellEnd"/>
      <w:r w:rsidRPr="00AD5700">
        <w:rPr>
          <w:lang w:val="en-US"/>
        </w:rPr>
        <w:t xml:space="preserve"> labore et dolore magna </w:t>
      </w:r>
      <w:proofErr w:type="spellStart"/>
      <w:r w:rsidRPr="00AD5700">
        <w:rPr>
          <w:lang w:val="en-US"/>
        </w:rPr>
        <w:t>aliquyam</w:t>
      </w:r>
      <w:proofErr w:type="spellEnd"/>
      <w:r w:rsidRPr="00AD5700">
        <w:rPr>
          <w:lang w:val="en-US"/>
        </w:rPr>
        <w:t xml:space="preserve"> </w:t>
      </w:r>
      <w:proofErr w:type="spellStart"/>
      <w:r w:rsidRPr="00AD5700">
        <w:rPr>
          <w:lang w:val="en-US"/>
        </w:rPr>
        <w:t>erat</w:t>
      </w:r>
      <w:proofErr w:type="spellEnd"/>
      <w:r w:rsidRPr="00AD5700">
        <w:rPr>
          <w:lang w:val="en-US"/>
        </w:rPr>
        <w:t xml:space="preserve">, sed diam </w:t>
      </w:r>
      <w:proofErr w:type="spellStart"/>
      <w:r w:rsidRPr="00AD5700">
        <w:rPr>
          <w:lang w:val="en-US"/>
        </w:rPr>
        <w:t>voluptua</w:t>
      </w:r>
      <w:proofErr w:type="spellEnd"/>
      <w:r w:rsidRPr="00AD5700">
        <w:rPr>
          <w:lang w:val="en-US"/>
        </w:rPr>
        <w:t>.</w:t>
      </w:r>
    </w:p>
    <w:p w14:paraId="349991F3" w14:textId="77777777" w:rsidR="00260451" w:rsidRPr="00C174D5" w:rsidRDefault="00260451" w:rsidP="00260451">
      <w:pPr>
        <w:pStyle w:val="berschrift4"/>
        <w:numPr>
          <w:ilvl w:val="3"/>
          <w:numId w:val="11"/>
        </w:numPr>
        <w:rPr>
          <w:lang w:val="en-US"/>
        </w:rPr>
      </w:pPr>
      <w:r>
        <w:rPr>
          <w:lang w:val="en-US"/>
        </w:rPr>
        <w:t>Fourth level numbered heading</w:t>
      </w:r>
    </w:p>
    <w:p w14:paraId="0280EF53" w14:textId="77777777" w:rsidR="00260451" w:rsidRPr="00C174D5" w:rsidRDefault="00260451" w:rsidP="00260451">
      <w:pPr>
        <w:rPr>
          <w:lang w:val="en-US"/>
        </w:rPr>
      </w:pPr>
      <w:r w:rsidRPr="00FD2063">
        <w:rPr>
          <w:lang w:val="en-US"/>
        </w:rPr>
        <w:t xml:space="preserve">Lorem ipsum dolor sit </w:t>
      </w:r>
      <w:proofErr w:type="spellStart"/>
      <w:r w:rsidRPr="00FD2063">
        <w:rPr>
          <w:lang w:val="en-US"/>
        </w:rPr>
        <w:t>amet</w:t>
      </w:r>
      <w:proofErr w:type="spellEnd"/>
      <w:r w:rsidRPr="00FD2063">
        <w:rPr>
          <w:lang w:val="en-US"/>
        </w:rPr>
        <w:t xml:space="preserve">, </w:t>
      </w:r>
      <w:proofErr w:type="spellStart"/>
      <w:r w:rsidRPr="00FD2063">
        <w:rPr>
          <w:lang w:val="en-US"/>
        </w:rPr>
        <w:t>consetetur</w:t>
      </w:r>
      <w:proofErr w:type="spellEnd"/>
      <w:r w:rsidRPr="00FD2063">
        <w:rPr>
          <w:lang w:val="en-US"/>
        </w:rPr>
        <w:t xml:space="preserve"> </w:t>
      </w:r>
      <w:proofErr w:type="spellStart"/>
      <w:r w:rsidRPr="00FD2063">
        <w:rPr>
          <w:lang w:val="en-US"/>
        </w:rPr>
        <w:t>sadipscing</w:t>
      </w:r>
      <w:proofErr w:type="spellEnd"/>
      <w:r w:rsidRPr="00FD2063">
        <w:rPr>
          <w:lang w:val="en-US"/>
        </w:rPr>
        <w:t xml:space="preserve"> </w:t>
      </w:r>
      <w:proofErr w:type="spellStart"/>
      <w:r w:rsidRPr="00FD2063">
        <w:rPr>
          <w:lang w:val="en-US"/>
        </w:rPr>
        <w:t>elitr</w:t>
      </w:r>
      <w:proofErr w:type="spellEnd"/>
      <w:r w:rsidRPr="00FD2063">
        <w:rPr>
          <w:lang w:val="en-US"/>
        </w:rPr>
        <w:t xml:space="preserve">, sed diam </w:t>
      </w:r>
      <w:proofErr w:type="spellStart"/>
      <w:r w:rsidRPr="00FD2063">
        <w:rPr>
          <w:lang w:val="en-US"/>
        </w:rPr>
        <w:t>nonumy</w:t>
      </w:r>
      <w:proofErr w:type="spellEnd"/>
      <w:r w:rsidRPr="00FD2063">
        <w:rPr>
          <w:lang w:val="en-US"/>
        </w:rPr>
        <w:t xml:space="preserve"> </w:t>
      </w:r>
      <w:proofErr w:type="spellStart"/>
      <w:r w:rsidRPr="00FD2063">
        <w:rPr>
          <w:lang w:val="en-US"/>
        </w:rPr>
        <w:t>eirmod</w:t>
      </w:r>
      <w:proofErr w:type="spellEnd"/>
      <w:r w:rsidRPr="00FD2063">
        <w:rPr>
          <w:lang w:val="en-US"/>
        </w:rPr>
        <w:t xml:space="preserve"> </w:t>
      </w:r>
      <w:proofErr w:type="spellStart"/>
      <w:r w:rsidRPr="00FD2063">
        <w:rPr>
          <w:lang w:val="en-US"/>
        </w:rPr>
        <w:t>tempor</w:t>
      </w:r>
      <w:proofErr w:type="spellEnd"/>
      <w:r w:rsidRPr="00FD2063">
        <w:rPr>
          <w:lang w:val="en-US"/>
        </w:rPr>
        <w:t xml:space="preserve"> </w:t>
      </w:r>
      <w:proofErr w:type="spellStart"/>
      <w:r w:rsidRPr="00FD2063">
        <w:rPr>
          <w:lang w:val="en-US"/>
        </w:rPr>
        <w:t>invidunt</w:t>
      </w:r>
      <w:proofErr w:type="spellEnd"/>
      <w:r w:rsidRPr="00FD2063">
        <w:rPr>
          <w:lang w:val="en-US"/>
        </w:rPr>
        <w:t xml:space="preserve"> </w:t>
      </w:r>
      <w:proofErr w:type="spellStart"/>
      <w:r w:rsidRPr="00FD2063">
        <w:rPr>
          <w:lang w:val="en-US"/>
        </w:rPr>
        <w:t>ut</w:t>
      </w:r>
      <w:proofErr w:type="spellEnd"/>
      <w:r w:rsidRPr="00FD2063">
        <w:rPr>
          <w:lang w:val="en-US"/>
        </w:rPr>
        <w:t xml:space="preserve"> labore et dolore magna </w:t>
      </w:r>
      <w:proofErr w:type="spellStart"/>
      <w:r w:rsidRPr="00FD2063">
        <w:rPr>
          <w:lang w:val="en-US"/>
        </w:rPr>
        <w:t>aliquyam</w:t>
      </w:r>
      <w:proofErr w:type="spellEnd"/>
      <w:r w:rsidRPr="00FD2063">
        <w:rPr>
          <w:lang w:val="en-US"/>
        </w:rPr>
        <w:t xml:space="preserve"> </w:t>
      </w:r>
      <w:proofErr w:type="spellStart"/>
      <w:r w:rsidRPr="00FD2063">
        <w:rPr>
          <w:lang w:val="en-US"/>
        </w:rPr>
        <w:t>erat</w:t>
      </w:r>
      <w:proofErr w:type="spellEnd"/>
      <w:r w:rsidRPr="00FD2063">
        <w:rPr>
          <w:lang w:val="en-US"/>
        </w:rPr>
        <w:t xml:space="preserve">, sed diam </w:t>
      </w:r>
      <w:proofErr w:type="spellStart"/>
      <w:r w:rsidRPr="00FD2063">
        <w:rPr>
          <w:lang w:val="en-US"/>
        </w:rPr>
        <w:t>voluptua</w:t>
      </w:r>
      <w:proofErr w:type="spellEnd"/>
      <w:r w:rsidRPr="00FD2063">
        <w:rPr>
          <w:lang w:val="en-US"/>
        </w:rPr>
        <w:t xml:space="preserve">. </w:t>
      </w:r>
      <w:r w:rsidRPr="00FD2063">
        <w:rPr>
          <w:lang w:val="fr-FR"/>
        </w:rPr>
        <w:t xml:space="preserve">At </w:t>
      </w:r>
      <w:proofErr w:type="spellStart"/>
      <w:r w:rsidRPr="00FD2063">
        <w:rPr>
          <w:lang w:val="fr-FR"/>
        </w:rPr>
        <w:t>vero</w:t>
      </w:r>
      <w:proofErr w:type="spellEnd"/>
      <w:r w:rsidRPr="00FD2063">
        <w:rPr>
          <w:lang w:val="fr-FR"/>
        </w:rPr>
        <w:t xml:space="preserve"> </w:t>
      </w:r>
      <w:proofErr w:type="spellStart"/>
      <w:r w:rsidRPr="00FD2063">
        <w:rPr>
          <w:lang w:val="fr-FR"/>
        </w:rPr>
        <w:t>eos</w:t>
      </w:r>
      <w:proofErr w:type="spellEnd"/>
      <w:r w:rsidRPr="00FD2063">
        <w:rPr>
          <w:lang w:val="fr-FR"/>
        </w:rPr>
        <w:t xml:space="preserve"> et </w:t>
      </w:r>
      <w:proofErr w:type="spellStart"/>
      <w:r w:rsidRPr="00FD2063">
        <w:rPr>
          <w:lang w:val="fr-FR"/>
        </w:rPr>
        <w:t>accusam</w:t>
      </w:r>
      <w:proofErr w:type="spellEnd"/>
      <w:r w:rsidRPr="00FD2063">
        <w:rPr>
          <w:lang w:val="fr-FR"/>
        </w:rPr>
        <w:t xml:space="preserve"> et </w:t>
      </w:r>
      <w:proofErr w:type="spellStart"/>
      <w:r w:rsidRPr="00FD2063">
        <w:rPr>
          <w:lang w:val="fr-FR"/>
        </w:rPr>
        <w:t>justo</w:t>
      </w:r>
      <w:proofErr w:type="spellEnd"/>
      <w:r w:rsidRPr="00FD2063">
        <w:rPr>
          <w:lang w:val="fr-FR"/>
        </w:rPr>
        <w:t xml:space="preserve"> duo </w:t>
      </w:r>
      <w:proofErr w:type="spellStart"/>
      <w:r w:rsidRPr="00FD2063">
        <w:rPr>
          <w:lang w:val="fr-FR"/>
        </w:rPr>
        <w:t>dolores</w:t>
      </w:r>
      <w:proofErr w:type="spellEnd"/>
      <w:r w:rsidRPr="00FD2063">
        <w:rPr>
          <w:lang w:val="fr-FR"/>
        </w:rPr>
        <w:t xml:space="preserve"> et </w:t>
      </w:r>
      <w:proofErr w:type="spellStart"/>
      <w:r w:rsidRPr="00FD2063">
        <w:rPr>
          <w:lang w:val="fr-FR"/>
        </w:rPr>
        <w:t>ea</w:t>
      </w:r>
      <w:proofErr w:type="spellEnd"/>
      <w:r w:rsidRPr="00FD2063">
        <w:rPr>
          <w:lang w:val="fr-FR"/>
        </w:rPr>
        <w:t xml:space="preserve"> </w:t>
      </w:r>
      <w:proofErr w:type="spellStart"/>
      <w:r w:rsidRPr="00FD2063">
        <w:rPr>
          <w:lang w:val="fr-FR"/>
        </w:rPr>
        <w:t>rebum</w:t>
      </w:r>
      <w:proofErr w:type="spellEnd"/>
      <w:r w:rsidRPr="00FD2063">
        <w:rPr>
          <w:lang w:val="fr-FR"/>
        </w:rPr>
        <w:t xml:space="preserve">. </w:t>
      </w:r>
      <w:r w:rsidRPr="00FD2063">
        <w:rPr>
          <w:lang w:val="en-US"/>
        </w:rPr>
        <w:t xml:space="preserve">Stet </w:t>
      </w:r>
      <w:proofErr w:type="spellStart"/>
      <w:r w:rsidRPr="00FD2063">
        <w:rPr>
          <w:lang w:val="en-US"/>
        </w:rPr>
        <w:t>clita</w:t>
      </w:r>
      <w:proofErr w:type="spellEnd"/>
      <w:r w:rsidRPr="00FD2063">
        <w:rPr>
          <w:lang w:val="en-US"/>
        </w:rPr>
        <w:t xml:space="preserve"> </w:t>
      </w:r>
      <w:proofErr w:type="spellStart"/>
      <w:r w:rsidRPr="00FD2063">
        <w:rPr>
          <w:lang w:val="en-US"/>
        </w:rPr>
        <w:t>kasd</w:t>
      </w:r>
      <w:proofErr w:type="spellEnd"/>
      <w:r w:rsidRPr="00FD2063">
        <w:rPr>
          <w:lang w:val="en-US"/>
        </w:rPr>
        <w:t xml:space="preserve"> </w:t>
      </w:r>
      <w:proofErr w:type="spellStart"/>
      <w:r w:rsidRPr="00FD2063">
        <w:rPr>
          <w:lang w:val="en-US"/>
        </w:rPr>
        <w:t>gubergren</w:t>
      </w:r>
      <w:proofErr w:type="spellEnd"/>
      <w:r w:rsidRPr="00FD2063">
        <w:rPr>
          <w:lang w:val="en-US"/>
        </w:rPr>
        <w:t xml:space="preserve">, no sea </w:t>
      </w:r>
      <w:proofErr w:type="spellStart"/>
      <w:r w:rsidRPr="00FD2063">
        <w:rPr>
          <w:lang w:val="en-US"/>
        </w:rPr>
        <w:t>takimata</w:t>
      </w:r>
      <w:proofErr w:type="spellEnd"/>
      <w:r w:rsidRPr="00FD2063">
        <w:rPr>
          <w:lang w:val="en-US"/>
        </w:rPr>
        <w:t xml:space="preserve"> </w:t>
      </w:r>
      <w:proofErr w:type="spellStart"/>
      <w:r w:rsidRPr="00FD2063">
        <w:rPr>
          <w:lang w:val="en-US"/>
        </w:rPr>
        <w:t>sanctus</w:t>
      </w:r>
      <w:proofErr w:type="spellEnd"/>
      <w:r w:rsidRPr="00FD2063">
        <w:rPr>
          <w:lang w:val="en-US"/>
        </w:rPr>
        <w:t xml:space="preserve"> </w:t>
      </w:r>
      <w:proofErr w:type="spellStart"/>
      <w:r w:rsidRPr="00FD2063">
        <w:rPr>
          <w:lang w:val="en-US"/>
        </w:rPr>
        <w:t>est</w:t>
      </w:r>
      <w:proofErr w:type="spellEnd"/>
      <w:r w:rsidRPr="00FD2063">
        <w:rPr>
          <w:lang w:val="en-US"/>
        </w:rPr>
        <w:t xml:space="preserve"> Lorem ipsum dolor </w:t>
      </w:r>
      <w:proofErr w:type="gramStart"/>
      <w:r w:rsidRPr="00FD2063">
        <w:rPr>
          <w:lang w:val="en-US"/>
        </w:rPr>
        <w:t>sit</w:t>
      </w:r>
      <w:proofErr w:type="gramEnd"/>
      <w:r w:rsidRPr="00FD2063">
        <w:rPr>
          <w:lang w:val="en-US"/>
        </w:rPr>
        <w:t xml:space="preserve"> </w:t>
      </w:r>
      <w:proofErr w:type="spellStart"/>
      <w:r w:rsidRPr="00FD2063">
        <w:rPr>
          <w:lang w:val="en-US"/>
        </w:rPr>
        <w:t>amet</w:t>
      </w:r>
      <w:proofErr w:type="spellEnd"/>
      <w:r w:rsidRPr="00FD2063">
        <w:rPr>
          <w:lang w:val="en-US"/>
        </w:rPr>
        <w:t xml:space="preserve">. </w:t>
      </w:r>
    </w:p>
    <w:bookmarkEnd w:id="58"/>
    <w:p w14:paraId="3465FBDB" w14:textId="288F98E8" w:rsidR="00753C02" w:rsidRPr="00C174D5" w:rsidRDefault="001F74C7" w:rsidP="0058170B">
      <w:pPr>
        <w:rPr>
          <w:lang w:val="en-US"/>
        </w:rPr>
        <w:sectPr w:rsidR="00753C02" w:rsidRPr="00C174D5" w:rsidSect="00924E63">
          <w:headerReference w:type="even" r:id="rId46"/>
          <w:headerReference w:type="default" r:id="rId47"/>
          <w:footerReference w:type="even" r:id="rId48"/>
          <w:footerReference w:type="default" r:id="rId49"/>
          <w:pgSz w:w="11906" w:h="16838"/>
          <w:pgMar w:top="1417" w:right="1417" w:bottom="1134" w:left="1417" w:header="708" w:footer="708" w:gutter="0"/>
          <w:cols w:space="708"/>
          <w:docGrid w:linePitch="360"/>
        </w:sectPr>
      </w:pPr>
      <w:r w:rsidRPr="00C174D5">
        <w:rPr>
          <w:lang w:val="en-US"/>
        </w:rPr>
        <w:t xml:space="preserve"> </w:t>
      </w:r>
    </w:p>
    <w:p w14:paraId="2E8EED7C" w14:textId="0CF3A651" w:rsidR="002151B9" w:rsidRPr="00C174D5" w:rsidRDefault="002151B9" w:rsidP="00260451">
      <w:pPr>
        <w:pStyle w:val="berschrift1"/>
        <w:numPr>
          <w:ilvl w:val="0"/>
          <w:numId w:val="11"/>
        </w:numPr>
        <w:rPr>
          <w:lang w:val="en-US"/>
        </w:rPr>
      </w:pPr>
      <w:bookmarkStart w:id="64" w:name="_Toc162964672"/>
      <w:r w:rsidRPr="00C174D5">
        <w:rPr>
          <w:lang w:val="en-US"/>
        </w:rPr>
        <w:lastRenderedPageBreak/>
        <w:t>Conclusion</w:t>
      </w:r>
      <w:r w:rsidR="00E64496" w:rsidRPr="00C174D5">
        <w:rPr>
          <w:lang w:val="en-US"/>
        </w:rPr>
        <w:t>s</w:t>
      </w:r>
      <w:r w:rsidR="004B729F" w:rsidRPr="00C174D5">
        <w:rPr>
          <w:lang w:val="en-US"/>
        </w:rPr>
        <w:t xml:space="preserve"> &amp; Outlook</w:t>
      </w:r>
      <w:bookmarkEnd w:id="64"/>
    </w:p>
    <w:p w14:paraId="709DC316" w14:textId="19353E43" w:rsidR="00E01E7C" w:rsidRPr="00E01E7C" w:rsidRDefault="00E01E7C" w:rsidP="00E01E7C">
      <w:pPr>
        <w:pStyle w:val="Listenabsatz"/>
        <w:numPr>
          <w:ilvl w:val="0"/>
          <w:numId w:val="46"/>
        </w:numPr>
        <w:jc w:val="both"/>
        <w:rPr>
          <w:i/>
          <w:iCs/>
        </w:rPr>
      </w:pPr>
      <w:r>
        <w:rPr>
          <w:i/>
          <w:iCs/>
        </w:rPr>
        <w:t>Conclusions and outlook can be written in one section or separated.</w:t>
      </w:r>
    </w:p>
    <w:p w14:paraId="6F5213FB" w14:textId="00A2AFEB" w:rsidR="00E01E7C" w:rsidRPr="00E01E7C" w:rsidRDefault="00E01E7C" w:rsidP="00E01E7C">
      <w:pPr>
        <w:pStyle w:val="Listenabsatz"/>
        <w:numPr>
          <w:ilvl w:val="0"/>
          <w:numId w:val="46"/>
        </w:numPr>
        <w:jc w:val="both"/>
        <w:rPr>
          <w:i/>
          <w:iCs/>
        </w:rPr>
      </w:pPr>
      <w:r w:rsidRPr="00E01E7C">
        <w:rPr>
          <w:i/>
          <w:iCs/>
        </w:rPr>
        <w:t xml:space="preserve">What </w:t>
      </w:r>
      <w:r>
        <w:rPr>
          <w:i/>
          <w:iCs/>
        </w:rPr>
        <w:t xml:space="preserve">do </w:t>
      </w:r>
      <w:r w:rsidRPr="00E01E7C">
        <w:rPr>
          <w:i/>
          <w:iCs/>
        </w:rPr>
        <w:t>you really conclude from your own work?</w:t>
      </w:r>
    </w:p>
    <w:p w14:paraId="3AD58117" w14:textId="77777777" w:rsidR="00E01E7C" w:rsidRPr="00E01E7C" w:rsidRDefault="00E01E7C" w:rsidP="00E01E7C">
      <w:pPr>
        <w:pStyle w:val="Listenabsatz"/>
        <w:numPr>
          <w:ilvl w:val="0"/>
          <w:numId w:val="46"/>
        </w:numPr>
        <w:jc w:val="both"/>
        <w:rPr>
          <w:i/>
          <w:iCs/>
        </w:rPr>
      </w:pPr>
      <w:r w:rsidRPr="00E01E7C">
        <w:rPr>
          <w:i/>
          <w:iCs/>
        </w:rPr>
        <w:t xml:space="preserve">What do you expect where the field of science is developing? </w:t>
      </w:r>
    </w:p>
    <w:p w14:paraId="25CFD07E" w14:textId="140C59BE" w:rsidR="00A540AB" w:rsidRPr="00E01E7C" w:rsidRDefault="00A540AB" w:rsidP="00A540AB">
      <w:pPr>
        <w:pStyle w:val="Listenabsatz"/>
        <w:numPr>
          <w:ilvl w:val="0"/>
          <w:numId w:val="46"/>
        </w:numPr>
        <w:jc w:val="both"/>
        <w:rPr>
          <w:i/>
          <w:iCs/>
        </w:rPr>
      </w:pPr>
      <w:r w:rsidRPr="00E01E7C">
        <w:rPr>
          <w:i/>
          <w:iCs/>
        </w:rPr>
        <w:t>What should other scientists consider because of your own contribution?</w:t>
      </w:r>
    </w:p>
    <w:p w14:paraId="6A87CA80" w14:textId="3C93167D" w:rsidR="00E01E7C" w:rsidRPr="00E01E7C" w:rsidRDefault="00A540AB" w:rsidP="00E01E7C">
      <w:pPr>
        <w:pStyle w:val="Listenabsatz"/>
        <w:numPr>
          <w:ilvl w:val="0"/>
          <w:numId w:val="46"/>
        </w:numPr>
        <w:jc w:val="both"/>
        <w:rPr>
          <w:i/>
          <w:iCs/>
        </w:rPr>
      </w:pPr>
      <w:r>
        <w:rPr>
          <w:i/>
          <w:iCs/>
        </w:rPr>
        <w:t xml:space="preserve">What </w:t>
      </w:r>
      <w:proofErr w:type="gramStart"/>
      <w:r>
        <w:rPr>
          <w:i/>
          <w:iCs/>
        </w:rPr>
        <w:t>follows after</w:t>
      </w:r>
      <w:proofErr w:type="gramEnd"/>
      <w:r>
        <w:rPr>
          <w:i/>
          <w:iCs/>
        </w:rPr>
        <w:t xml:space="preserve"> your work?</w:t>
      </w:r>
    </w:p>
    <w:p w14:paraId="76708490" w14:textId="77777777" w:rsidR="00E01E7C" w:rsidRPr="00E01E7C" w:rsidRDefault="00E01E7C" w:rsidP="00E01E7C">
      <w:pPr>
        <w:pStyle w:val="Listenabsatz"/>
        <w:numPr>
          <w:ilvl w:val="0"/>
          <w:numId w:val="46"/>
        </w:numPr>
        <w:jc w:val="both"/>
        <w:rPr>
          <w:i/>
          <w:iCs/>
        </w:rPr>
      </w:pPr>
      <w:r w:rsidRPr="00E01E7C">
        <w:rPr>
          <w:i/>
          <w:iCs/>
        </w:rPr>
        <w:t>What do you propose? What is your vision?</w:t>
      </w:r>
    </w:p>
    <w:p w14:paraId="559A7003" w14:textId="77777777" w:rsidR="00E01E7C" w:rsidRPr="00E01E7C" w:rsidRDefault="00E01E7C" w:rsidP="00E01E7C">
      <w:pPr>
        <w:pStyle w:val="Listenabsatz"/>
        <w:numPr>
          <w:ilvl w:val="0"/>
          <w:numId w:val="46"/>
        </w:numPr>
        <w:jc w:val="both"/>
        <w:rPr>
          <w:i/>
          <w:iCs/>
        </w:rPr>
      </w:pPr>
      <w:r w:rsidRPr="00E01E7C">
        <w:rPr>
          <w:i/>
          <w:iCs/>
        </w:rPr>
        <w:t>If you fail to answer any of your research questions, you might put it here as an outlook. But you need to discuss it!</w:t>
      </w:r>
    </w:p>
    <w:p w14:paraId="2DF3834E" w14:textId="0F94D777" w:rsidR="0006488A" w:rsidRPr="00E01E7C" w:rsidRDefault="0006488A" w:rsidP="00E01E7C">
      <w:pPr>
        <w:pStyle w:val="Listenabsatz"/>
        <w:numPr>
          <w:ilvl w:val="0"/>
          <w:numId w:val="46"/>
        </w:numPr>
        <w:jc w:val="both"/>
        <w:rPr>
          <w:i/>
          <w:iCs/>
        </w:rPr>
      </w:pPr>
      <w:r w:rsidRPr="00E01E7C">
        <w:rPr>
          <w:i/>
          <w:iCs/>
        </w:rPr>
        <w:t>Avoid references / citations in this chapter.</w:t>
      </w:r>
    </w:p>
    <w:p w14:paraId="44B13A11" w14:textId="77777777" w:rsidR="00A540AB" w:rsidRDefault="00A540AB" w:rsidP="0006488A">
      <w:pPr>
        <w:rPr>
          <w:lang w:val="en-US"/>
        </w:rPr>
      </w:pPr>
    </w:p>
    <w:p w14:paraId="120034B9" w14:textId="3898458E" w:rsidR="0006488A" w:rsidRDefault="00B65D4A" w:rsidP="0006488A">
      <w:pPr>
        <w:rPr>
          <w:lang w:val="en-US"/>
        </w:rPr>
      </w:pPr>
      <w:r w:rsidRPr="00B65D4A">
        <w:rPr>
          <w:lang w:val="en-US"/>
        </w:rPr>
        <w:t xml:space="preserve">Lorem ipsum dolor sit </w:t>
      </w:r>
      <w:proofErr w:type="spellStart"/>
      <w:r w:rsidRPr="00B65D4A">
        <w:rPr>
          <w:lang w:val="en-US"/>
        </w:rPr>
        <w:t>amet</w:t>
      </w:r>
      <w:proofErr w:type="spellEnd"/>
      <w:r w:rsidRPr="00B65D4A">
        <w:rPr>
          <w:lang w:val="en-US"/>
        </w:rPr>
        <w:t xml:space="preserve">, </w:t>
      </w:r>
      <w:proofErr w:type="spellStart"/>
      <w:r w:rsidRPr="00B65D4A">
        <w:rPr>
          <w:lang w:val="en-US"/>
        </w:rPr>
        <w:t>consetetur</w:t>
      </w:r>
      <w:proofErr w:type="spellEnd"/>
      <w:r w:rsidRPr="00B65D4A">
        <w:rPr>
          <w:lang w:val="en-US"/>
        </w:rPr>
        <w:t xml:space="preserve"> </w:t>
      </w:r>
      <w:proofErr w:type="spellStart"/>
      <w:r w:rsidRPr="00B65D4A">
        <w:rPr>
          <w:lang w:val="en-US"/>
        </w:rPr>
        <w:t>sadipscing</w:t>
      </w:r>
      <w:proofErr w:type="spellEnd"/>
      <w:r w:rsidRPr="00B65D4A">
        <w:rPr>
          <w:lang w:val="en-US"/>
        </w:rPr>
        <w:t xml:space="preserve"> </w:t>
      </w:r>
      <w:proofErr w:type="spellStart"/>
      <w:r w:rsidRPr="00B65D4A">
        <w:rPr>
          <w:lang w:val="en-US"/>
        </w:rPr>
        <w:t>elitr</w:t>
      </w:r>
      <w:proofErr w:type="spellEnd"/>
      <w:r w:rsidRPr="00B65D4A">
        <w:rPr>
          <w:lang w:val="en-US"/>
        </w:rPr>
        <w:t xml:space="preserve">, sed diam </w:t>
      </w:r>
      <w:proofErr w:type="spellStart"/>
      <w:r w:rsidRPr="00B65D4A">
        <w:rPr>
          <w:lang w:val="en-US"/>
        </w:rPr>
        <w:t>nonumy</w:t>
      </w:r>
      <w:proofErr w:type="spellEnd"/>
      <w:r w:rsidRPr="00B65D4A">
        <w:rPr>
          <w:lang w:val="en-US"/>
        </w:rPr>
        <w:t xml:space="preserve"> </w:t>
      </w:r>
      <w:proofErr w:type="spellStart"/>
      <w:r w:rsidRPr="00B65D4A">
        <w:rPr>
          <w:lang w:val="en-US"/>
        </w:rPr>
        <w:t>eirmod</w:t>
      </w:r>
      <w:proofErr w:type="spellEnd"/>
      <w:r w:rsidRPr="00B65D4A">
        <w:rPr>
          <w:lang w:val="en-US"/>
        </w:rPr>
        <w:t xml:space="preserve"> </w:t>
      </w:r>
      <w:proofErr w:type="spellStart"/>
      <w:r w:rsidRPr="00B65D4A">
        <w:rPr>
          <w:lang w:val="en-US"/>
        </w:rPr>
        <w:t>tempor</w:t>
      </w:r>
      <w:proofErr w:type="spellEnd"/>
      <w:r w:rsidRPr="00B65D4A">
        <w:rPr>
          <w:lang w:val="en-US"/>
        </w:rPr>
        <w:t xml:space="preserve"> </w:t>
      </w:r>
      <w:proofErr w:type="spellStart"/>
      <w:r w:rsidRPr="00B65D4A">
        <w:rPr>
          <w:lang w:val="en-US"/>
        </w:rPr>
        <w:t>invidunt</w:t>
      </w:r>
      <w:proofErr w:type="spellEnd"/>
      <w:r w:rsidRPr="00B65D4A">
        <w:rPr>
          <w:lang w:val="en-US"/>
        </w:rPr>
        <w:t xml:space="preserve"> </w:t>
      </w:r>
      <w:proofErr w:type="spellStart"/>
      <w:r w:rsidRPr="00B65D4A">
        <w:rPr>
          <w:lang w:val="en-US"/>
        </w:rPr>
        <w:t>ut</w:t>
      </w:r>
      <w:proofErr w:type="spellEnd"/>
      <w:r w:rsidRPr="00B65D4A">
        <w:rPr>
          <w:lang w:val="en-US"/>
        </w:rPr>
        <w:t xml:space="preserve"> labore et dolore magna </w:t>
      </w:r>
      <w:proofErr w:type="spellStart"/>
      <w:r w:rsidRPr="00B65D4A">
        <w:rPr>
          <w:lang w:val="en-US"/>
        </w:rPr>
        <w:t>aliquyam</w:t>
      </w:r>
      <w:proofErr w:type="spellEnd"/>
      <w:r w:rsidRPr="00B65D4A">
        <w:rPr>
          <w:lang w:val="en-US"/>
        </w:rPr>
        <w:t xml:space="preserve"> </w:t>
      </w:r>
      <w:proofErr w:type="spellStart"/>
      <w:r w:rsidRPr="00B65D4A">
        <w:rPr>
          <w:lang w:val="en-US"/>
        </w:rPr>
        <w:t>erat</w:t>
      </w:r>
      <w:proofErr w:type="spellEnd"/>
      <w:r w:rsidRPr="00B65D4A">
        <w:rPr>
          <w:lang w:val="en-US"/>
        </w:rPr>
        <w:t xml:space="preserve">, sed diam </w:t>
      </w:r>
      <w:proofErr w:type="spellStart"/>
      <w:r w:rsidRPr="00B65D4A">
        <w:rPr>
          <w:lang w:val="en-US"/>
        </w:rPr>
        <w:t>voluptua</w:t>
      </w:r>
      <w:proofErr w:type="spellEnd"/>
      <w:r w:rsidRPr="00B65D4A">
        <w:rPr>
          <w:lang w:val="en-US"/>
        </w:rPr>
        <w:t xml:space="preserve">. </w:t>
      </w:r>
      <w:r w:rsidRPr="00B65D4A">
        <w:rPr>
          <w:lang w:val="fr-FR"/>
        </w:rPr>
        <w:t xml:space="preserve">At </w:t>
      </w:r>
      <w:proofErr w:type="spellStart"/>
      <w:r w:rsidRPr="00B65D4A">
        <w:rPr>
          <w:lang w:val="fr-FR"/>
        </w:rPr>
        <w:t>vero</w:t>
      </w:r>
      <w:proofErr w:type="spellEnd"/>
      <w:r w:rsidRPr="00B65D4A">
        <w:rPr>
          <w:lang w:val="fr-FR"/>
        </w:rPr>
        <w:t xml:space="preserve"> </w:t>
      </w:r>
      <w:proofErr w:type="spellStart"/>
      <w:r w:rsidRPr="00B65D4A">
        <w:rPr>
          <w:lang w:val="fr-FR"/>
        </w:rPr>
        <w:t>eos</w:t>
      </w:r>
      <w:proofErr w:type="spellEnd"/>
      <w:r w:rsidRPr="00B65D4A">
        <w:rPr>
          <w:lang w:val="fr-FR"/>
        </w:rPr>
        <w:t xml:space="preserve"> et </w:t>
      </w:r>
      <w:proofErr w:type="spellStart"/>
      <w:r w:rsidRPr="00B65D4A">
        <w:rPr>
          <w:lang w:val="fr-FR"/>
        </w:rPr>
        <w:t>accusam</w:t>
      </w:r>
      <w:proofErr w:type="spellEnd"/>
      <w:r w:rsidRPr="00B65D4A">
        <w:rPr>
          <w:lang w:val="fr-FR"/>
        </w:rPr>
        <w:t xml:space="preserve"> et </w:t>
      </w:r>
      <w:proofErr w:type="spellStart"/>
      <w:r w:rsidRPr="00B65D4A">
        <w:rPr>
          <w:lang w:val="fr-FR"/>
        </w:rPr>
        <w:t>justo</w:t>
      </w:r>
      <w:proofErr w:type="spellEnd"/>
      <w:r w:rsidRPr="00B65D4A">
        <w:rPr>
          <w:lang w:val="fr-FR"/>
        </w:rPr>
        <w:t xml:space="preserve"> duo </w:t>
      </w:r>
      <w:proofErr w:type="spellStart"/>
      <w:r w:rsidRPr="00B65D4A">
        <w:rPr>
          <w:lang w:val="fr-FR"/>
        </w:rPr>
        <w:t>dolores</w:t>
      </w:r>
      <w:proofErr w:type="spellEnd"/>
      <w:r w:rsidRPr="00B65D4A">
        <w:rPr>
          <w:lang w:val="fr-FR"/>
        </w:rPr>
        <w:t xml:space="preserve"> et </w:t>
      </w:r>
      <w:proofErr w:type="spellStart"/>
      <w:r w:rsidRPr="00B65D4A">
        <w:rPr>
          <w:lang w:val="fr-FR"/>
        </w:rPr>
        <w:t>ea</w:t>
      </w:r>
      <w:proofErr w:type="spellEnd"/>
      <w:r w:rsidRPr="00B65D4A">
        <w:rPr>
          <w:lang w:val="fr-FR"/>
        </w:rPr>
        <w:t xml:space="preserve"> </w:t>
      </w:r>
      <w:proofErr w:type="spellStart"/>
      <w:r w:rsidRPr="00B65D4A">
        <w:rPr>
          <w:lang w:val="fr-FR"/>
        </w:rPr>
        <w:t>rebum</w:t>
      </w:r>
      <w:proofErr w:type="spellEnd"/>
      <w:r w:rsidRPr="00B65D4A">
        <w:rPr>
          <w:lang w:val="fr-FR"/>
        </w:rPr>
        <w:t xml:space="preserve">. </w:t>
      </w:r>
      <w:r w:rsidRPr="00B65D4A">
        <w:rPr>
          <w:lang w:val="en-US"/>
        </w:rPr>
        <w:t xml:space="preserve">Stet </w:t>
      </w:r>
      <w:proofErr w:type="spellStart"/>
      <w:r w:rsidRPr="00B65D4A">
        <w:rPr>
          <w:lang w:val="en-US"/>
        </w:rPr>
        <w:t>clita</w:t>
      </w:r>
      <w:proofErr w:type="spellEnd"/>
      <w:r w:rsidRPr="00B65D4A">
        <w:rPr>
          <w:lang w:val="en-US"/>
        </w:rPr>
        <w:t xml:space="preserve"> </w:t>
      </w:r>
      <w:proofErr w:type="spellStart"/>
      <w:r w:rsidRPr="00B65D4A">
        <w:rPr>
          <w:lang w:val="en-US"/>
        </w:rPr>
        <w:t>kasd</w:t>
      </w:r>
      <w:proofErr w:type="spellEnd"/>
      <w:r w:rsidRPr="00B65D4A">
        <w:rPr>
          <w:lang w:val="en-US"/>
        </w:rPr>
        <w:t xml:space="preserve"> </w:t>
      </w:r>
      <w:proofErr w:type="spellStart"/>
      <w:r w:rsidRPr="00B65D4A">
        <w:rPr>
          <w:lang w:val="en-US"/>
        </w:rPr>
        <w:t>gubergren</w:t>
      </w:r>
      <w:proofErr w:type="spellEnd"/>
      <w:r w:rsidRPr="00B65D4A">
        <w:rPr>
          <w:lang w:val="en-US"/>
        </w:rPr>
        <w:t xml:space="preserve">, no sea </w:t>
      </w:r>
      <w:proofErr w:type="spellStart"/>
      <w:r w:rsidRPr="00B65D4A">
        <w:rPr>
          <w:lang w:val="en-US"/>
        </w:rPr>
        <w:t>takimata</w:t>
      </w:r>
      <w:proofErr w:type="spellEnd"/>
      <w:r w:rsidRPr="00B65D4A">
        <w:rPr>
          <w:lang w:val="en-US"/>
        </w:rPr>
        <w:t xml:space="preserve"> </w:t>
      </w:r>
      <w:proofErr w:type="spellStart"/>
      <w:r w:rsidRPr="00B65D4A">
        <w:rPr>
          <w:lang w:val="en-US"/>
        </w:rPr>
        <w:t>sanctus</w:t>
      </w:r>
      <w:proofErr w:type="spellEnd"/>
      <w:r w:rsidRPr="00B65D4A">
        <w:rPr>
          <w:lang w:val="en-US"/>
        </w:rPr>
        <w:t xml:space="preserve"> </w:t>
      </w:r>
      <w:proofErr w:type="spellStart"/>
      <w:r w:rsidRPr="00B65D4A">
        <w:rPr>
          <w:lang w:val="en-US"/>
        </w:rPr>
        <w:t>est</w:t>
      </w:r>
      <w:proofErr w:type="spellEnd"/>
      <w:r w:rsidRPr="00B65D4A">
        <w:rPr>
          <w:lang w:val="en-US"/>
        </w:rPr>
        <w:t xml:space="preserve"> Lorem ipsum dolor </w:t>
      </w:r>
      <w:proofErr w:type="gramStart"/>
      <w:r w:rsidRPr="00B65D4A">
        <w:rPr>
          <w:lang w:val="en-US"/>
        </w:rPr>
        <w:t>sit</w:t>
      </w:r>
      <w:proofErr w:type="gramEnd"/>
      <w:r w:rsidRPr="00B65D4A">
        <w:rPr>
          <w:lang w:val="en-US"/>
        </w:rPr>
        <w:t xml:space="preserve"> </w:t>
      </w:r>
      <w:proofErr w:type="spellStart"/>
      <w:r w:rsidRPr="00B65D4A">
        <w:rPr>
          <w:lang w:val="en-US"/>
        </w:rPr>
        <w:t>amet</w:t>
      </w:r>
      <w:proofErr w:type="spellEnd"/>
      <w:r w:rsidRPr="00B65D4A">
        <w:rPr>
          <w:lang w:val="en-US"/>
        </w:rPr>
        <w:t xml:space="preserve">. Lorem ipsum dolor sit </w:t>
      </w:r>
      <w:proofErr w:type="spellStart"/>
      <w:r w:rsidRPr="00B65D4A">
        <w:rPr>
          <w:lang w:val="en-US"/>
        </w:rPr>
        <w:t>amet</w:t>
      </w:r>
      <w:proofErr w:type="spellEnd"/>
      <w:r w:rsidRPr="00B65D4A">
        <w:rPr>
          <w:lang w:val="en-US"/>
        </w:rPr>
        <w:t xml:space="preserve">, </w:t>
      </w:r>
      <w:proofErr w:type="spellStart"/>
      <w:r w:rsidRPr="00B65D4A">
        <w:rPr>
          <w:lang w:val="en-US"/>
        </w:rPr>
        <w:t>consetetur</w:t>
      </w:r>
      <w:proofErr w:type="spellEnd"/>
      <w:r w:rsidRPr="00B65D4A">
        <w:rPr>
          <w:lang w:val="en-US"/>
        </w:rPr>
        <w:t xml:space="preserve"> </w:t>
      </w:r>
      <w:proofErr w:type="spellStart"/>
      <w:r w:rsidRPr="00B65D4A">
        <w:rPr>
          <w:lang w:val="en-US"/>
        </w:rPr>
        <w:t>sadipscing</w:t>
      </w:r>
      <w:proofErr w:type="spellEnd"/>
      <w:r w:rsidRPr="00B65D4A">
        <w:rPr>
          <w:lang w:val="en-US"/>
        </w:rPr>
        <w:t xml:space="preserve"> </w:t>
      </w:r>
      <w:proofErr w:type="spellStart"/>
      <w:r w:rsidRPr="00B65D4A">
        <w:rPr>
          <w:lang w:val="en-US"/>
        </w:rPr>
        <w:t>elitr</w:t>
      </w:r>
      <w:proofErr w:type="spellEnd"/>
      <w:r w:rsidRPr="00B65D4A">
        <w:rPr>
          <w:lang w:val="en-US"/>
        </w:rPr>
        <w:t xml:space="preserve">, sed diam </w:t>
      </w:r>
      <w:proofErr w:type="spellStart"/>
      <w:r w:rsidRPr="00B65D4A">
        <w:rPr>
          <w:lang w:val="en-US"/>
        </w:rPr>
        <w:t>nonumy</w:t>
      </w:r>
      <w:proofErr w:type="spellEnd"/>
      <w:r w:rsidRPr="00B65D4A">
        <w:rPr>
          <w:lang w:val="en-US"/>
        </w:rPr>
        <w:t xml:space="preserve"> </w:t>
      </w:r>
      <w:proofErr w:type="spellStart"/>
      <w:r w:rsidRPr="00B65D4A">
        <w:rPr>
          <w:lang w:val="en-US"/>
        </w:rPr>
        <w:t>eirmod</w:t>
      </w:r>
      <w:proofErr w:type="spellEnd"/>
      <w:r w:rsidRPr="00B65D4A">
        <w:rPr>
          <w:lang w:val="en-US"/>
        </w:rPr>
        <w:t xml:space="preserve"> </w:t>
      </w:r>
      <w:proofErr w:type="spellStart"/>
      <w:r w:rsidRPr="00B65D4A">
        <w:rPr>
          <w:lang w:val="en-US"/>
        </w:rPr>
        <w:t>tempor</w:t>
      </w:r>
      <w:proofErr w:type="spellEnd"/>
      <w:r w:rsidRPr="00B65D4A">
        <w:rPr>
          <w:lang w:val="en-US"/>
        </w:rPr>
        <w:t xml:space="preserve"> </w:t>
      </w:r>
      <w:proofErr w:type="spellStart"/>
      <w:r w:rsidRPr="00B65D4A">
        <w:rPr>
          <w:lang w:val="en-US"/>
        </w:rPr>
        <w:t>invidunt</w:t>
      </w:r>
      <w:proofErr w:type="spellEnd"/>
      <w:r w:rsidRPr="00B65D4A">
        <w:rPr>
          <w:lang w:val="en-US"/>
        </w:rPr>
        <w:t xml:space="preserve"> </w:t>
      </w:r>
      <w:proofErr w:type="spellStart"/>
      <w:r w:rsidRPr="00B65D4A">
        <w:rPr>
          <w:lang w:val="en-US"/>
        </w:rPr>
        <w:t>ut</w:t>
      </w:r>
      <w:proofErr w:type="spellEnd"/>
      <w:r w:rsidRPr="00B65D4A">
        <w:rPr>
          <w:lang w:val="en-US"/>
        </w:rPr>
        <w:t xml:space="preserve"> labore et dolore magna </w:t>
      </w:r>
      <w:proofErr w:type="spellStart"/>
      <w:r w:rsidRPr="00B65D4A">
        <w:rPr>
          <w:lang w:val="en-US"/>
        </w:rPr>
        <w:t>aliquyam</w:t>
      </w:r>
      <w:proofErr w:type="spellEnd"/>
      <w:r w:rsidRPr="00B65D4A">
        <w:rPr>
          <w:lang w:val="en-US"/>
        </w:rPr>
        <w:t xml:space="preserve"> </w:t>
      </w:r>
      <w:proofErr w:type="spellStart"/>
      <w:r w:rsidRPr="00B65D4A">
        <w:rPr>
          <w:lang w:val="en-US"/>
        </w:rPr>
        <w:t>erat</w:t>
      </w:r>
      <w:proofErr w:type="spellEnd"/>
      <w:r w:rsidRPr="00B65D4A">
        <w:rPr>
          <w:lang w:val="en-US"/>
        </w:rPr>
        <w:t xml:space="preserve">, sed diam </w:t>
      </w:r>
      <w:proofErr w:type="spellStart"/>
      <w:r w:rsidRPr="00B65D4A">
        <w:rPr>
          <w:lang w:val="en-US"/>
        </w:rPr>
        <w:t>voluptua</w:t>
      </w:r>
      <w:proofErr w:type="spellEnd"/>
      <w:r w:rsidRPr="00B65D4A">
        <w:rPr>
          <w:lang w:val="en-US"/>
        </w:rPr>
        <w:t xml:space="preserve">.  </w:t>
      </w:r>
    </w:p>
    <w:p w14:paraId="2E794DB6" w14:textId="77777777" w:rsidR="00B65D4A" w:rsidRDefault="00B65D4A" w:rsidP="00111F63">
      <w:pPr>
        <w:rPr>
          <w:lang w:val="en-US"/>
        </w:rPr>
        <w:sectPr w:rsidR="00B65D4A" w:rsidSect="00924E63">
          <w:footerReference w:type="even" r:id="rId50"/>
          <w:footerReference w:type="default" r:id="rId51"/>
          <w:pgSz w:w="11906" w:h="16838"/>
          <w:pgMar w:top="1417" w:right="1417" w:bottom="1134" w:left="1417" w:header="708" w:footer="708" w:gutter="0"/>
          <w:cols w:space="708"/>
          <w:docGrid w:linePitch="360"/>
        </w:sectPr>
      </w:pPr>
    </w:p>
    <w:p w14:paraId="16A91B8F" w14:textId="67BBCB4F" w:rsidR="00420647" w:rsidRPr="00C174D5" w:rsidRDefault="00420647" w:rsidP="00260451">
      <w:pPr>
        <w:pStyle w:val="berschrift1"/>
        <w:numPr>
          <w:ilvl w:val="0"/>
          <w:numId w:val="11"/>
        </w:numPr>
        <w:spacing w:before="0"/>
        <w:rPr>
          <w:lang w:val="en-US"/>
        </w:rPr>
      </w:pPr>
      <w:bookmarkStart w:id="65" w:name="_Toc162964673"/>
      <w:r w:rsidRPr="00C174D5">
        <w:rPr>
          <w:lang w:val="en-US"/>
        </w:rPr>
        <w:lastRenderedPageBreak/>
        <w:t>Ten Theses</w:t>
      </w:r>
      <w:bookmarkEnd w:id="65"/>
      <w:r w:rsidRPr="00C174D5">
        <w:rPr>
          <w:lang w:val="en-US"/>
        </w:rPr>
        <w:t xml:space="preserve"> </w:t>
      </w:r>
    </w:p>
    <w:p w14:paraId="1BBA7B1A" w14:textId="7D03A8CC" w:rsidR="00034B8B" w:rsidRPr="00034B8B" w:rsidRDefault="00034B8B" w:rsidP="00034B8B">
      <w:pPr>
        <w:pStyle w:val="Listenabsatz"/>
        <w:numPr>
          <w:ilvl w:val="0"/>
          <w:numId w:val="47"/>
        </w:numPr>
        <w:jc w:val="both"/>
        <w:rPr>
          <w:i/>
          <w:iCs/>
        </w:rPr>
      </w:pPr>
      <w:r w:rsidRPr="00034B8B">
        <w:rPr>
          <w:i/>
          <w:iCs/>
        </w:rPr>
        <w:t>Written at the end of the thesis part (before the papers in cumulative case).</w:t>
      </w:r>
    </w:p>
    <w:p w14:paraId="5C1146A5" w14:textId="106F83FC" w:rsidR="00034B8B" w:rsidRPr="00034B8B" w:rsidRDefault="00034B8B" w:rsidP="00034B8B">
      <w:pPr>
        <w:pStyle w:val="Listenabsatz"/>
        <w:numPr>
          <w:ilvl w:val="0"/>
          <w:numId w:val="47"/>
        </w:numPr>
        <w:jc w:val="both"/>
        <w:rPr>
          <w:i/>
          <w:iCs/>
        </w:rPr>
      </w:pPr>
      <w:r w:rsidRPr="00034B8B">
        <w:rPr>
          <w:i/>
          <w:iCs/>
        </w:rPr>
        <w:t>10 most important hypotheses should sum up the results of the work.</w:t>
      </w:r>
    </w:p>
    <w:p w14:paraId="1DD01C9B" w14:textId="64155972" w:rsidR="00034B8B" w:rsidRPr="00034B8B" w:rsidRDefault="00034B8B" w:rsidP="00034B8B">
      <w:pPr>
        <w:pStyle w:val="Listenabsatz"/>
        <w:numPr>
          <w:ilvl w:val="0"/>
          <w:numId w:val="47"/>
        </w:numPr>
        <w:jc w:val="both"/>
        <w:rPr>
          <w:i/>
          <w:iCs/>
        </w:rPr>
      </w:pPr>
      <w:r w:rsidRPr="00034B8B">
        <w:rPr>
          <w:i/>
          <w:iCs/>
        </w:rPr>
        <w:t>Try to be as specific as possible</w:t>
      </w:r>
      <w:r w:rsidR="00D7598B">
        <w:rPr>
          <w:i/>
          <w:iCs/>
        </w:rPr>
        <w:t>!</w:t>
      </w:r>
    </w:p>
    <w:p w14:paraId="53E63907" w14:textId="761D6223" w:rsidR="00034B8B" w:rsidRPr="00034B8B" w:rsidRDefault="00034B8B" w:rsidP="00034B8B">
      <w:pPr>
        <w:pStyle w:val="Listenabsatz"/>
        <w:numPr>
          <w:ilvl w:val="0"/>
          <w:numId w:val="47"/>
        </w:numPr>
        <w:jc w:val="both"/>
        <w:rPr>
          <w:i/>
          <w:iCs/>
        </w:rPr>
      </w:pPr>
      <w:r w:rsidRPr="00034B8B">
        <w:rPr>
          <w:i/>
          <w:iCs/>
        </w:rPr>
        <w:t>Definition of a thesis (These):</w:t>
      </w:r>
    </w:p>
    <w:p w14:paraId="4226AFC3" w14:textId="19B9A15A" w:rsidR="00034B8B" w:rsidRPr="00034B8B" w:rsidRDefault="00034B8B" w:rsidP="00034B8B">
      <w:pPr>
        <w:pStyle w:val="Listenabsatz"/>
        <w:numPr>
          <w:ilvl w:val="1"/>
          <w:numId w:val="47"/>
        </w:numPr>
        <w:jc w:val="both"/>
        <w:rPr>
          <w:i/>
          <w:iCs/>
        </w:rPr>
      </w:pPr>
      <w:proofErr w:type="spellStart"/>
      <w:r w:rsidRPr="00034B8B">
        <w:rPr>
          <w:i/>
          <w:iCs/>
        </w:rPr>
        <w:t>Theses</w:t>
      </w:r>
      <w:proofErr w:type="spellEnd"/>
      <w:r w:rsidR="00D7598B">
        <w:rPr>
          <w:i/>
          <w:iCs/>
        </w:rPr>
        <w:t xml:space="preserve"> </w:t>
      </w:r>
      <w:r w:rsidRPr="00034B8B">
        <w:rPr>
          <w:i/>
          <w:iCs/>
        </w:rPr>
        <w:t>are statements/claims resulting from the results of the work, for which proof was obtained within the framework of the results produced in the work.</w:t>
      </w:r>
    </w:p>
    <w:p w14:paraId="6131AD18" w14:textId="35D421AD" w:rsidR="00034B8B" w:rsidRPr="00034B8B" w:rsidRDefault="00000000" w:rsidP="00034B8B">
      <w:pPr>
        <w:pStyle w:val="Listenabsatz"/>
        <w:numPr>
          <w:ilvl w:val="1"/>
          <w:numId w:val="47"/>
        </w:numPr>
        <w:jc w:val="both"/>
        <w:rPr>
          <w:i/>
          <w:iCs/>
        </w:rPr>
      </w:pPr>
      <w:hyperlink r:id="rId52" w:history="1">
        <w:r w:rsidR="00034B8B" w:rsidRPr="007A463F">
          <w:rPr>
            <w:rStyle w:val="Hyperlink"/>
            <w:i/>
            <w:iCs/>
          </w:rPr>
          <w:t>https://wortwuchs.net/these/</w:t>
        </w:r>
      </w:hyperlink>
      <w:r w:rsidR="00034B8B" w:rsidRPr="00034B8B">
        <w:rPr>
          <w:i/>
          <w:iCs/>
        </w:rPr>
        <w:t xml:space="preserve"> (German)</w:t>
      </w:r>
    </w:p>
    <w:p w14:paraId="49CA6914" w14:textId="48A29769" w:rsidR="00034B8B" w:rsidRPr="00034B8B" w:rsidRDefault="00000000" w:rsidP="00034B8B">
      <w:pPr>
        <w:pStyle w:val="Listenabsatz"/>
        <w:numPr>
          <w:ilvl w:val="1"/>
          <w:numId w:val="47"/>
        </w:numPr>
        <w:jc w:val="both"/>
        <w:rPr>
          <w:i/>
          <w:iCs/>
        </w:rPr>
      </w:pPr>
      <w:hyperlink r:id="rId53" w:history="1">
        <w:r w:rsidR="00034B8B" w:rsidRPr="007A463F">
          <w:rPr>
            <w:rStyle w:val="Hyperlink"/>
            <w:i/>
            <w:iCs/>
          </w:rPr>
          <w:t>https://writingcenter.unc.edu/tips-and-tools/thesis-statements/</w:t>
        </w:r>
      </w:hyperlink>
      <w:r w:rsidR="00034B8B">
        <w:rPr>
          <w:i/>
          <w:iCs/>
        </w:rPr>
        <w:t xml:space="preserve"> </w:t>
      </w:r>
    </w:p>
    <w:p w14:paraId="752E0BAA" w14:textId="1A520AD2" w:rsidR="00034B8B" w:rsidRPr="00034B8B" w:rsidRDefault="00000000" w:rsidP="00034B8B">
      <w:pPr>
        <w:pStyle w:val="Listenabsatz"/>
        <w:numPr>
          <w:ilvl w:val="1"/>
          <w:numId w:val="47"/>
        </w:numPr>
        <w:jc w:val="both"/>
        <w:rPr>
          <w:i/>
          <w:iCs/>
        </w:rPr>
      </w:pPr>
      <w:hyperlink r:id="rId54" w:history="1">
        <w:r w:rsidR="00034B8B" w:rsidRPr="007A463F">
          <w:rPr>
            <w:rStyle w:val="Hyperlink"/>
            <w:i/>
            <w:iCs/>
          </w:rPr>
          <w:t>https://penandthepad.com/how-8229968-write-thesis-statement-science-report.html</w:t>
        </w:r>
      </w:hyperlink>
      <w:r w:rsidR="00034B8B">
        <w:rPr>
          <w:i/>
          <w:iCs/>
        </w:rPr>
        <w:t xml:space="preserve"> </w:t>
      </w:r>
    </w:p>
    <w:p w14:paraId="6078DD5B" w14:textId="550EDB7D" w:rsidR="00034B8B" w:rsidRPr="00034B8B" w:rsidRDefault="00034B8B" w:rsidP="00034B8B">
      <w:pPr>
        <w:pStyle w:val="Listenabsatz"/>
        <w:numPr>
          <w:ilvl w:val="0"/>
          <w:numId w:val="47"/>
        </w:numPr>
        <w:jc w:val="both"/>
        <w:rPr>
          <w:i/>
          <w:iCs/>
        </w:rPr>
      </w:pPr>
      <w:r w:rsidRPr="00034B8B">
        <w:rPr>
          <w:i/>
          <w:iCs/>
        </w:rPr>
        <w:t>You can also include 1-2 broader societal hypotheses based on the work. Nice examples can be found in Dutch theses.</w:t>
      </w:r>
    </w:p>
    <w:p w14:paraId="460C3948" w14:textId="360735C9" w:rsidR="00034B8B" w:rsidRPr="00034B8B" w:rsidRDefault="00034B8B" w:rsidP="00034B8B">
      <w:pPr>
        <w:pStyle w:val="Listenabsatz"/>
        <w:numPr>
          <w:ilvl w:val="0"/>
          <w:numId w:val="47"/>
        </w:numPr>
        <w:jc w:val="both"/>
        <w:rPr>
          <w:i/>
          <w:iCs/>
        </w:rPr>
      </w:pPr>
      <w:r w:rsidRPr="00034B8B">
        <w:rPr>
          <w:i/>
          <w:iCs/>
        </w:rPr>
        <w:t>The 10 theses are a good basis for a condensed and specific abstract.</w:t>
      </w:r>
    </w:p>
    <w:p w14:paraId="51676AEE" w14:textId="77777777" w:rsidR="00D7598B" w:rsidRDefault="00D7598B" w:rsidP="00420647">
      <w:pPr>
        <w:rPr>
          <w:lang w:val="en-US"/>
        </w:rPr>
      </w:pPr>
    </w:p>
    <w:p w14:paraId="70930627" w14:textId="1D3D3D5A" w:rsidR="00420647" w:rsidRPr="00C174D5" w:rsidRDefault="00420647" w:rsidP="00420647">
      <w:pPr>
        <w:rPr>
          <w:lang w:val="en-US"/>
        </w:rPr>
      </w:pPr>
      <w:r w:rsidRPr="00C174D5">
        <w:rPr>
          <w:lang w:val="en-US"/>
        </w:rPr>
        <w:t>The following theses represent a condensed summary of the scientific results of this thesis:</w:t>
      </w:r>
    </w:p>
    <w:p w14:paraId="40E32BD1" w14:textId="1F5D02E0" w:rsidR="00CD3D47" w:rsidRDefault="00A505B8"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r w:rsidR="00CD3D47" w:rsidRPr="00CD3D47">
        <w:rPr>
          <w:sz w:val="22"/>
        </w:rPr>
        <w:t xml:space="preserve"> </w:t>
      </w:r>
      <w:r w:rsidR="00CD3D47">
        <w:rPr>
          <w:sz w:val="22"/>
        </w:rPr>
        <w:t xml:space="preserve">Lorem ipsum dolor sit </w:t>
      </w:r>
      <w:proofErr w:type="spellStart"/>
      <w:r w:rsidR="00CD3D47">
        <w:rPr>
          <w:sz w:val="22"/>
        </w:rPr>
        <w:t>amet</w:t>
      </w:r>
      <w:proofErr w:type="spellEnd"/>
      <w:r w:rsidR="00CD3D47">
        <w:rPr>
          <w:sz w:val="22"/>
        </w:rPr>
        <w:t>.</w:t>
      </w:r>
    </w:p>
    <w:p w14:paraId="3247C10E"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7EFECD10"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656B80FA"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20F78B69"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223E2DD4"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4EDFC4AD"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64A4578B"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7746AD8F"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4380801E" w14:textId="77777777" w:rsidR="00CD3D47" w:rsidRPr="00C174D5" w:rsidRDefault="00CD3D47" w:rsidP="00CD3D47">
      <w:pPr>
        <w:pStyle w:val="Listenabsatz"/>
        <w:numPr>
          <w:ilvl w:val="0"/>
          <w:numId w:val="5"/>
        </w:numPr>
        <w:spacing w:after="240" w:line="276" w:lineRule="auto"/>
        <w:ind w:left="426" w:hanging="426"/>
        <w:jc w:val="both"/>
        <w:rPr>
          <w:sz w:val="22"/>
        </w:rPr>
      </w:pPr>
      <w:r>
        <w:rPr>
          <w:sz w:val="22"/>
        </w:rPr>
        <w:t xml:space="preserve">Lorem ipsum dolor sit </w:t>
      </w:r>
      <w:proofErr w:type="spellStart"/>
      <w:r>
        <w:rPr>
          <w:sz w:val="22"/>
        </w:rPr>
        <w:t>amet</w:t>
      </w:r>
      <w:proofErr w:type="spellEnd"/>
      <w:r>
        <w:rPr>
          <w:sz w:val="22"/>
        </w:rPr>
        <w:t>.</w:t>
      </w:r>
    </w:p>
    <w:p w14:paraId="49871ED6" w14:textId="77777777" w:rsidR="00420647" w:rsidRDefault="00420647" w:rsidP="00503D37">
      <w:pPr>
        <w:spacing w:after="60"/>
        <w:rPr>
          <w:lang w:val="en-US"/>
        </w:rPr>
      </w:pPr>
    </w:p>
    <w:p w14:paraId="038E8EE2" w14:textId="77777777" w:rsidR="00CD3D47" w:rsidRDefault="00CD3D47" w:rsidP="00503D37">
      <w:pPr>
        <w:spacing w:after="60"/>
        <w:rPr>
          <w:lang w:val="en-US"/>
        </w:rPr>
        <w:sectPr w:rsidR="00CD3D47" w:rsidSect="00924E63">
          <w:pgSz w:w="11906" w:h="16838"/>
          <w:pgMar w:top="1417" w:right="1417" w:bottom="1134" w:left="1417" w:header="708" w:footer="708" w:gutter="0"/>
          <w:cols w:space="708"/>
          <w:docGrid w:linePitch="360"/>
        </w:sectPr>
      </w:pPr>
    </w:p>
    <w:p w14:paraId="234C835E" w14:textId="0E182DDF" w:rsidR="00CD3D47" w:rsidRPr="00C174D5" w:rsidRDefault="00CD3D47" w:rsidP="00503D37">
      <w:pPr>
        <w:spacing w:after="60"/>
        <w:rPr>
          <w:lang w:val="en-US"/>
        </w:rPr>
        <w:sectPr w:rsidR="00CD3D47" w:rsidRPr="00C174D5" w:rsidSect="00924E63">
          <w:pgSz w:w="11906" w:h="16838"/>
          <w:pgMar w:top="1417" w:right="1417" w:bottom="1134" w:left="1417" w:header="708" w:footer="708" w:gutter="0"/>
          <w:cols w:space="708"/>
          <w:docGrid w:linePitch="360"/>
        </w:sectPr>
      </w:pPr>
    </w:p>
    <w:p w14:paraId="5F6C4042" w14:textId="4C0D91D7" w:rsidR="00FE3C96" w:rsidRPr="00C174D5" w:rsidRDefault="00522918" w:rsidP="00260451">
      <w:pPr>
        <w:pStyle w:val="berschrift1"/>
        <w:numPr>
          <w:ilvl w:val="0"/>
          <w:numId w:val="11"/>
        </w:numPr>
        <w:rPr>
          <w:rStyle w:val="berschrift1Zchn"/>
          <w:b/>
          <w:bCs/>
          <w:lang w:val="en-US"/>
        </w:rPr>
      </w:pPr>
      <w:bookmarkStart w:id="66" w:name="_Toc162964674"/>
      <w:commentRangeStart w:id="67"/>
      <w:r w:rsidRPr="00C174D5">
        <w:rPr>
          <w:rStyle w:val="berschrift1Zchn"/>
          <w:b/>
          <w:bCs/>
          <w:lang w:val="en-US"/>
        </w:rPr>
        <w:t>Re</w:t>
      </w:r>
      <w:r w:rsidR="00434620" w:rsidRPr="00C174D5">
        <w:rPr>
          <w:rStyle w:val="berschrift1Zchn"/>
          <w:b/>
          <w:bCs/>
          <w:lang w:val="en-US"/>
        </w:rPr>
        <w:t>ferences</w:t>
      </w:r>
      <w:commentRangeEnd w:id="67"/>
      <w:r w:rsidR="00FB5208">
        <w:rPr>
          <w:rStyle w:val="Kommentarzeichen"/>
          <w:rFonts w:eastAsiaTheme="minorHAnsi" w:cstheme="minorBidi"/>
          <w:b w:val="0"/>
          <w:bCs w:val="0"/>
          <w:color w:val="auto"/>
        </w:rPr>
        <w:commentReference w:id="67"/>
      </w:r>
      <w:bookmarkEnd w:id="66"/>
    </w:p>
    <w:p w14:paraId="38BFC09B" w14:textId="77777777" w:rsidR="000214E3" w:rsidRPr="000214E3" w:rsidRDefault="00160603" w:rsidP="000214E3">
      <w:pPr>
        <w:pStyle w:val="Literaturverzeichnis"/>
        <w:rPr>
          <w:lang w:val="en-US"/>
        </w:rPr>
      </w:pPr>
      <w:r w:rsidRPr="00B01CAD">
        <w:rPr>
          <w:i/>
          <w:sz w:val="20"/>
          <w:szCs w:val="20"/>
          <w:lang w:val="en-US"/>
        </w:rPr>
        <w:fldChar w:fldCharType="begin"/>
      </w:r>
      <w:r w:rsidR="000214E3" w:rsidRPr="000214E3">
        <w:rPr>
          <w:i/>
          <w:sz w:val="20"/>
          <w:szCs w:val="20"/>
        </w:rPr>
        <w:instrText xml:space="preserve"> ADDIN ZOTERO_BIBL {"uncited":[],"omitted":[],"custom":[]} CSL_BIBLIOGRAPHY </w:instrText>
      </w:r>
      <w:r w:rsidRPr="00B01CAD">
        <w:rPr>
          <w:i/>
          <w:sz w:val="20"/>
          <w:szCs w:val="20"/>
          <w:lang w:val="en-US"/>
        </w:rPr>
        <w:fldChar w:fldCharType="separate"/>
      </w:r>
      <w:r w:rsidR="000214E3">
        <w:t xml:space="preserve">Brand, A., Allen, L., Altman, M., Hlava, M., &amp; Scott, J. (2015). </w:t>
      </w:r>
      <w:r w:rsidR="000214E3" w:rsidRPr="000214E3">
        <w:rPr>
          <w:lang w:val="en-US"/>
        </w:rPr>
        <w:t xml:space="preserve">Beyond authorship: Attribution, contribution, collaboration, and credit. </w:t>
      </w:r>
      <w:r w:rsidR="000214E3" w:rsidRPr="000214E3">
        <w:rPr>
          <w:i/>
          <w:iCs/>
          <w:lang w:val="en-US"/>
        </w:rPr>
        <w:t>Learned Publishing</w:t>
      </w:r>
      <w:r w:rsidR="000214E3" w:rsidRPr="000214E3">
        <w:rPr>
          <w:lang w:val="en-US"/>
        </w:rPr>
        <w:t xml:space="preserve">, </w:t>
      </w:r>
      <w:r w:rsidR="000214E3" w:rsidRPr="000214E3">
        <w:rPr>
          <w:i/>
          <w:iCs/>
          <w:lang w:val="en-US"/>
        </w:rPr>
        <w:t>28</w:t>
      </w:r>
      <w:r w:rsidR="000214E3" w:rsidRPr="000214E3">
        <w:rPr>
          <w:lang w:val="en-US"/>
        </w:rPr>
        <w:t>(2), 151–155. https://doi.org/10.1087/20150211</w:t>
      </w:r>
    </w:p>
    <w:p w14:paraId="5076EE55" w14:textId="30AD3067" w:rsidR="00A340ED" w:rsidRPr="000214E3" w:rsidRDefault="00160603" w:rsidP="00C07078">
      <w:pPr>
        <w:spacing w:after="0"/>
        <w:rPr>
          <w:i/>
          <w:lang w:val="en-US"/>
        </w:rPr>
      </w:pPr>
      <w:r w:rsidRPr="00B01CAD">
        <w:rPr>
          <w:i/>
          <w:sz w:val="20"/>
          <w:szCs w:val="20"/>
          <w:lang w:val="en-US"/>
        </w:rPr>
        <w:fldChar w:fldCharType="end"/>
      </w:r>
    </w:p>
    <w:p w14:paraId="124E1A44" w14:textId="77777777" w:rsidR="00B01CAD" w:rsidRPr="000214E3" w:rsidRDefault="00B01CAD" w:rsidP="00C07078">
      <w:pPr>
        <w:spacing w:after="0"/>
        <w:rPr>
          <w:i/>
          <w:lang w:val="en-US"/>
        </w:rPr>
        <w:sectPr w:rsidR="00B01CAD" w:rsidRPr="000214E3" w:rsidSect="00924E63">
          <w:footerReference w:type="even" r:id="rId55"/>
          <w:footerReference w:type="default" r:id="rId56"/>
          <w:type w:val="continuous"/>
          <w:pgSz w:w="11906" w:h="16838"/>
          <w:pgMar w:top="1418" w:right="1418" w:bottom="1134" w:left="1418" w:header="709" w:footer="709" w:gutter="0"/>
          <w:cols w:space="708"/>
          <w:docGrid w:linePitch="360"/>
        </w:sectPr>
      </w:pPr>
    </w:p>
    <w:p w14:paraId="31412C14" w14:textId="77777777" w:rsidR="00670094" w:rsidRPr="00C174D5" w:rsidRDefault="00670094" w:rsidP="00670094">
      <w:pPr>
        <w:pStyle w:val="berschrift1"/>
        <w:spacing w:before="0"/>
        <w:rPr>
          <w:lang w:val="en-US"/>
        </w:rPr>
      </w:pPr>
      <w:bookmarkStart w:id="68" w:name="_Toc162964675"/>
      <w:bookmarkStart w:id="69" w:name="_Ref499890235"/>
      <w:bookmarkStart w:id="70" w:name="_Ref506826153"/>
      <w:bookmarkEnd w:id="51"/>
      <w:r w:rsidRPr="00C174D5">
        <w:rPr>
          <w:lang w:val="en-US"/>
        </w:rPr>
        <w:lastRenderedPageBreak/>
        <w:t>Appendix</w:t>
      </w:r>
      <w:bookmarkEnd w:id="68"/>
    </w:p>
    <w:p w14:paraId="2C44C5E5" w14:textId="149515CD" w:rsidR="00670094" w:rsidRPr="00C174D5" w:rsidRDefault="000214E3" w:rsidP="00670094">
      <w:pPr>
        <w:pStyle w:val="berschrift2"/>
        <w:numPr>
          <w:ilvl w:val="0"/>
          <w:numId w:val="3"/>
        </w:numPr>
        <w:ind w:left="567" w:hanging="283"/>
        <w:rPr>
          <w:lang w:val="en-US"/>
        </w:rPr>
      </w:pPr>
      <w:bookmarkStart w:id="71" w:name="_Toc162964676"/>
      <w:r>
        <w:rPr>
          <w:lang w:val="en-US"/>
        </w:rPr>
        <w:t>Second level numbered heading</w:t>
      </w:r>
      <w:bookmarkEnd w:id="71"/>
    </w:p>
    <w:p w14:paraId="6568B8BB" w14:textId="35A02EB7" w:rsidR="00670094" w:rsidRPr="00C174D5" w:rsidRDefault="00670094" w:rsidP="00670094">
      <w:pPr>
        <w:pStyle w:val="Beschriftung"/>
        <w:spacing w:after="240"/>
        <w:jc w:val="left"/>
        <w:rPr>
          <w:lang w:val="en-US"/>
        </w:rPr>
      </w:pPr>
      <w:r w:rsidRPr="00C174D5">
        <w:rPr>
          <w:lang w:val="en-US"/>
        </w:rPr>
        <w:t xml:space="preserve">Table A.1. </w:t>
      </w:r>
      <w:r w:rsidR="000214E3">
        <w:rPr>
          <w:lang w:val="en-US"/>
        </w:rPr>
        <w:t>Heading of table</w:t>
      </w:r>
      <w:r w:rsidRPr="00C174D5">
        <w:rPr>
          <w:lang w:val="en-US"/>
        </w:rPr>
        <w:t xml:space="preserve">. </w:t>
      </w:r>
    </w:p>
    <w:tbl>
      <w:tblPr>
        <w:tblStyle w:val="Tabellenraster"/>
        <w:tblW w:w="90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5245"/>
        <w:gridCol w:w="1134"/>
        <w:gridCol w:w="1417"/>
      </w:tblGrid>
      <w:tr w:rsidR="00670094" w:rsidRPr="00C174D5" w14:paraId="7B8AD26A" w14:textId="77777777" w:rsidTr="001D7212">
        <w:tc>
          <w:tcPr>
            <w:tcW w:w="1276" w:type="dxa"/>
            <w:tcBorders>
              <w:top w:val="single" w:sz="4" w:space="0" w:color="auto"/>
              <w:bottom w:val="single" w:sz="4" w:space="0" w:color="auto"/>
            </w:tcBorders>
          </w:tcPr>
          <w:p w14:paraId="7D83D644" w14:textId="77777777" w:rsidR="00670094" w:rsidRPr="00C174D5" w:rsidRDefault="00670094" w:rsidP="001D7212">
            <w:pPr>
              <w:spacing w:after="60"/>
              <w:jc w:val="left"/>
              <w:rPr>
                <w:rFonts w:eastAsiaTheme="minorEastAsia" w:cstheme="minorHAnsi"/>
                <w:b/>
                <w:bCs/>
                <w:sz w:val="20"/>
                <w:szCs w:val="20"/>
                <w:lang w:val="en-US"/>
              </w:rPr>
            </w:pPr>
            <w:r w:rsidRPr="00C174D5">
              <w:rPr>
                <w:rFonts w:cstheme="minorHAnsi"/>
                <w:b/>
                <w:bCs/>
                <w:sz w:val="20"/>
                <w:szCs w:val="20"/>
              </w:rPr>
              <w:t>Parameter</w:t>
            </w:r>
          </w:p>
        </w:tc>
        <w:tc>
          <w:tcPr>
            <w:tcW w:w="5245" w:type="dxa"/>
            <w:tcBorders>
              <w:top w:val="single" w:sz="4" w:space="0" w:color="auto"/>
              <w:bottom w:val="single" w:sz="4" w:space="0" w:color="auto"/>
            </w:tcBorders>
          </w:tcPr>
          <w:p w14:paraId="45BFE3F7" w14:textId="77777777" w:rsidR="00670094" w:rsidRPr="00C174D5" w:rsidRDefault="00670094" w:rsidP="001D7212">
            <w:pPr>
              <w:spacing w:after="60"/>
              <w:jc w:val="left"/>
              <w:rPr>
                <w:rFonts w:eastAsiaTheme="minorEastAsia" w:cstheme="minorHAnsi"/>
                <w:b/>
                <w:bCs/>
                <w:sz w:val="20"/>
                <w:szCs w:val="20"/>
                <w:lang w:val="en-US"/>
              </w:rPr>
            </w:pPr>
            <w:r w:rsidRPr="00C174D5">
              <w:rPr>
                <w:rFonts w:cstheme="minorHAnsi"/>
                <w:b/>
                <w:bCs/>
                <w:sz w:val="20"/>
                <w:szCs w:val="20"/>
              </w:rPr>
              <w:t>Description</w:t>
            </w:r>
          </w:p>
        </w:tc>
        <w:tc>
          <w:tcPr>
            <w:tcW w:w="1134" w:type="dxa"/>
            <w:tcBorders>
              <w:top w:val="single" w:sz="4" w:space="0" w:color="auto"/>
              <w:bottom w:val="single" w:sz="4" w:space="0" w:color="auto"/>
            </w:tcBorders>
          </w:tcPr>
          <w:p w14:paraId="6D995EE8" w14:textId="77777777" w:rsidR="00670094" w:rsidRPr="00C174D5" w:rsidRDefault="00670094" w:rsidP="001D7212">
            <w:pPr>
              <w:spacing w:after="60"/>
              <w:jc w:val="left"/>
              <w:rPr>
                <w:rFonts w:eastAsiaTheme="minorEastAsia" w:cstheme="minorHAnsi"/>
                <w:b/>
                <w:bCs/>
                <w:sz w:val="20"/>
                <w:szCs w:val="20"/>
                <w:lang w:val="en-US"/>
              </w:rPr>
            </w:pPr>
            <w:r w:rsidRPr="00C174D5">
              <w:rPr>
                <w:rFonts w:cstheme="minorHAnsi"/>
                <w:b/>
                <w:bCs/>
                <w:sz w:val="20"/>
                <w:szCs w:val="20"/>
              </w:rPr>
              <w:t>Unit</w:t>
            </w:r>
          </w:p>
        </w:tc>
        <w:tc>
          <w:tcPr>
            <w:tcW w:w="1417" w:type="dxa"/>
            <w:tcBorders>
              <w:top w:val="single" w:sz="4" w:space="0" w:color="auto"/>
              <w:bottom w:val="single" w:sz="4" w:space="0" w:color="auto"/>
            </w:tcBorders>
          </w:tcPr>
          <w:p w14:paraId="2FDAE4DE" w14:textId="77777777" w:rsidR="00670094" w:rsidRPr="00C174D5" w:rsidRDefault="00670094" w:rsidP="001D7212">
            <w:pPr>
              <w:spacing w:after="60"/>
              <w:jc w:val="left"/>
              <w:rPr>
                <w:rFonts w:eastAsiaTheme="minorEastAsia" w:cstheme="minorHAnsi"/>
                <w:b/>
                <w:bCs/>
                <w:sz w:val="20"/>
                <w:szCs w:val="20"/>
                <w:lang w:val="en-US"/>
              </w:rPr>
            </w:pPr>
            <w:r w:rsidRPr="00C174D5">
              <w:rPr>
                <w:rFonts w:cstheme="minorHAnsi"/>
                <w:b/>
                <w:bCs/>
                <w:sz w:val="20"/>
                <w:szCs w:val="20"/>
              </w:rPr>
              <w:t>Value</w:t>
            </w:r>
          </w:p>
        </w:tc>
      </w:tr>
      <w:tr w:rsidR="00670094" w:rsidRPr="00C174D5" w14:paraId="50A9032E" w14:textId="77777777" w:rsidTr="001D7212">
        <w:tc>
          <w:tcPr>
            <w:tcW w:w="1276" w:type="dxa"/>
            <w:tcBorders>
              <w:top w:val="single" w:sz="4" w:space="0" w:color="auto"/>
              <w:bottom w:val="nil"/>
            </w:tcBorders>
          </w:tcPr>
          <w:p w14:paraId="17B72E70" w14:textId="77777777" w:rsidR="00670094" w:rsidRPr="00C174D5" w:rsidRDefault="00000000" w:rsidP="001D7212">
            <w:pPr>
              <w:spacing w:after="60"/>
              <w:jc w:val="left"/>
              <w:rPr>
                <w:rFonts w:eastAsiaTheme="minorEastAsia" w:cstheme="minorHAnsi"/>
                <w:sz w:val="20"/>
                <w:szCs w:val="20"/>
                <w:lang w:val="en-US"/>
              </w:rPr>
            </w:pPr>
            <m:oMath>
              <m:sSub>
                <m:sSubPr>
                  <m:ctrlPr>
                    <w:rPr>
                      <w:rFonts w:ascii="Cambria Math" w:hAnsi="Cambria Math" w:cstheme="minorHAnsi"/>
                      <w:i/>
                      <w:iCs/>
                      <w:color w:val="000000" w:themeColor="text1"/>
                      <w:kern w:val="24"/>
                      <w:sz w:val="20"/>
                      <w:szCs w:val="20"/>
                    </w:rPr>
                  </m:ctrlPr>
                </m:sSubPr>
                <m:e>
                  <m:r>
                    <w:rPr>
                      <w:rFonts w:ascii="Cambria Math" w:hAnsi="Cambria Math" w:cstheme="minorHAnsi"/>
                      <w:color w:val="000000" w:themeColor="text1"/>
                      <w:kern w:val="24"/>
                      <w:sz w:val="20"/>
                      <w:szCs w:val="20"/>
                    </w:rPr>
                    <m:t>q</m:t>
                  </m:r>
                </m:e>
                <m:sub>
                  <m:r>
                    <w:rPr>
                      <w:rFonts w:ascii="Cambria Math" w:hAnsi="Cambria Math" w:cstheme="minorHAnsi"/>
                      <w:color w:val="000000" w:themeColor="text1"/>
                      <w:kern w:val="24"/>
                      <w:sz w:val="20"/>
                      <w:szCs w:val="20"/>
                    </w:rPr>
                    <m:t>s</m:t>
                  </m:r>
                  <m:r>
                    <m:rPr>
                      <m:sty m:val="p"/>
                    </m:rPr>
                    <w:rPr>
                      <w:rFonts w:ascii="Cambria Math" w:hAnsi="Cambria Math" w:cstheme="minorHAnsi"/>
                      <w:color w:val="000000" w:themeColor="text1"/>
                      <w:kern w:val="24"/>
                      <w:sz w:val="20"/>
                      <w:szCs w:val="20"/>
                    </w:rPr>
                    <m:t>,</m:t>
                  </m:r>
                  <m:r>
                    <w:rPr>
                      <w:rFonts w:ascii="Cambria Math" w:hAnsi="Cambria Math" w:cstheme="minorHAnsi"/>
                      <w:color w:val="000000" w:themeColor="text1"/>
                      <w:kern w:val="24"/>
                      <w:sz w:val="20"/>
                      <w:szCs w:val="20"/>
                    </w:rPr>
                    <m:t>max</m:t>
                  </m:r>
                </m:sub>
              </m:sSub>
            </m:oMath>
            <w:r w:rsidR="00670094" w:rsidRPr="00C174D5">
              <w:rPr>
                <w:rFonts w:cstheme="minorHAnsi"/>
                <w:color w:val="000000" w:themeColor="text1"/>
                <w:kern w:val="24"/>
                <w:sz w:val="20"/>
                <w:szCs w:val="20"/>
              </w:rPr>
              <w:t xml:space="preserve"> </w:t>
            </w:r>
          </w:p>
        </w:tc>
        <w:tc>
          <w:tcPr>
            <w:tcW w:w="5245" w:type="dxa"/>
            <w:tcBorders>
              <w:top w:val="single" w:sz="4" w:space="0" w:color="auto"/>
              <w:bottom w:val="nil"/>
            </w:tcBorders>
          </w:tcPr>
          <w:p w14:paraId="697D30F6" w14:textId="77777777" w:rsidR="00670094" w:rsidRPr="00C174D5" w:rsidRDefault="00670094" w:rsidP="001D7212">
            <w:pPr>
              <w:spacing w:after="60"/>
              <w:jc w:val="left"/>
              <w:rPr>
                <w:rFonts w:eastAsiaTheme="minorEastAsia" w:cstheme="minorHAnsi"/>
                <w:sz w:val="20"/>
                <w:szCs w:val="20"/>
                <w:lang w:val="en-US"/>
              </w:rPr>
            </w:pPr>
            <w:r w:rsidRPr="00C174D5">
              <w:rPr>
                <w:rFonts w:cstheme="minorHAnsi"/>
                <w:sz w:val="20"/>
                <w:szCs w:val="20"/>
                <w:lang w:val="en-US"/>
              </w:rPr>
              <w:t>Maximum specific substrate uptake rate</w:t>
            </w:r>
          </w:p>
        </w:tc>
        <w:tc>
          <w:tcPr>
            <w:tcW w:w="1134" w:type="dxa"/>
            <w:tcBorders>
              <w:top w:val="single" w:sz="4" w:space="0" w:color="auto"/>
              <w:bottom w:val="nil"/>
            </w:tcBorders>
          </w:tcPr>
          <w:p w14:paraId="02CC4901" w14:textId="77777777" w:rsidR="00670094" w:rsidRPr="00C174D5" w:rsidRDefault="00670094" w:rsidP="001D7212">
            <w:pPr>
              <w:spacing w:after="60"/>
              <w:jc w:val="left"/>
              <w:rPr>
                <w:rFonts w:eastAsiaTheme="minorEastAsia" w:cstheme="minorHAnsi"/>
                <w:sz w:val="20"/>
                <w:szCs w:val="20"/>
                <w:lang w:val="en-US"/>
              </w:rPr>
            </w:pPr>
            <w:r w:rsidRPr="00C174D5">
              <w:rPr>
                <w:rFonts w:cstheme="minorHAnsi"/>
                <w:sz w:val="20"/>
                <w:szCs w:val="20"/>
              </w:rPr>
              <w:t>gg</w:t>
            </w:r>
            <w:r w:rsidRPr="00C174D5">
              <w:rPr>
                <w:rFonts w:cstheme="minorHAnsi"/>
                <w:sz w:val="20"/>
                <w:szCs w:val="20"/>
                <w:vertAlign w:val="superscript"/>
              </w:rPr>
              <w:t>-1</w:t>
            </w:r>
            <w:r w:rsidRPr="00C174D5">
              <w:rPr>
                <w:rFonts w:cstheme="minorHAnsi"/>
                <w:sz w:val="20"/>
                <w:szCs w:val="20"/>
              </w:rPr>
              <w:t>h</w:t>
            </w:r>
            <w:r w:rsidRPr="00C174D5">
              <w:rPr>
                <w:rFonts w:cstheme="minorHAnsi"/>
                <w:sz w:val="20"/>
                <w:szCs w:val="20"/>
                <w:vertAlign w:val="superscript"/>
              </w:rPr>
              <w:t>-1</w:t>
            </w:r>
          </w:p>
        </w:tc>
        <w:tc>
          <w:tcPr>
            <w:tcW w:w="1417" w:type="dxa"/>
            <w:tcBorders>
              <w:top w:val="single" w:sz="4" w:space="0" w:color="auto"/>
              <w:bottom w:val="nil"/>
            </w:tcBorders>
          </w:tcPr>
          <w:p w14:paraId="72195399" w14:textId="77777777" w:rsidR="00670094" w:rsidRPr="00C174D5" w:rsidRDefault="00670094" w:rsidP="001D7212">
            <w:pPr>
              <w:spacing w:after="60"/>
              <w:jc w:val="left"/>
              <w:rPr>
                <w:rFonts w:eastAsiaTheme="minorEastAsia" w:cstheme="minorHAnsi"/>
                <w:sz w:val="20"/>
                <w:szCs w:val="20"/>
                <w:lang w:val="en-US"/>
              </w:rPr>
            </w:pPr>
            <w:r w:rsidRPr="00C174D5">
              <w:rPr>
                <w:rFonts w:cstheme="minorHAnsi"/>
                <w:sz w:val="20"/>
                <w:szCs w:val="20"/>
              </w:rPr>
              <w:t>1.3</w:t>
            </w:r>
          </w:p>
        </w:tc>
      </w:tr>
      <w:tr w:rsidR="00670094" w:rsidRPr="00C174D5" w14:paraId="3E02D7D6" w14:textId="77777777" w:rsidTr="001D7212">
        <w:tc>
          <w:tcPr>
            <w:tcW w:w="1276" w:type="dxa"/>
            <w:tcBorders>
              <w:top w:val="nil"/>
            </w:tcBorders>
          </w:tcPr>
          <w:p w14:paraId="31570F1A" w14:textId="77777777" w:rsidR="00670094" w:rsidRPr="00C174D5" w:rsidRDefault="00000000" w:rsidP="001D7212">
            <w:pPr>
              <w:spacing w:after="60"/>
              <w:jc w:val="left"/>
              <w:rPr>
                <w:rFonts w:eastAsiaTheme="minorEastAsia" w:cstheme="minorHAnsi"/>
                <w:sz w:val="20"/>
                <w:szCs w:val="20"/>
                <w:lang w:val="en-US"/>
              </w:rPr>
            </w:pPr>
            <m:oMath>
              <m:sSub>
                <m:sSubPr>
                  <m:ctrlPr>
                    <w:rPr>
                      <w:rFonts w:ascii="Cambria Math" w:hAnsi="Cambria Math" w:cstheme="minorHAnsi"/>
                      <w:i/>
                      <w:iCs/>
                      <w:color w:val="000000" w:themeColor="text1"/>
                      <w:kern w:val="24"/>
                      <w:sz w:val="20"/>
                      <w:szCs w:val="20"/>
                    </w:rPr>
                  </m:ctrlPr>
                </m:sSubPr>
                <m:e>
                  <m:r>
                    <w:rPr>
                      <w:rFonts w:ascii="Cambria Math" w:hAnsi="Cambria Math" w:cstheme="minorHAnsi"/>
                      <w:color w:val="000000" w:themeColor="text1"/>
                      <w:kern w:val="24"/>
                      <w:sz w:val="20"/>
                      <w:szCs w:val="20"/>
                    </w:rPr>
                    <m:t>C</m:t>
                  </m:r>
                </m:e>
                <m:sub>
                  <m:r>
                    <w:rPr>
                      <w:rFonts w:ascii="Cambria Math" w:hAnsi="Cambria Math" w:cstheme="minorHAnsi"/>
                      <w:color w:val="000000" w:themeColor="text1"/>
                      <w:kern w:val="24"/>
                      <w:sz w:val="20"/>
                      <w:szCs w:val="20"/>
                    </w:rPr>
                    <m:t>P</m:t>
                  </m:r>
                </m:sub>
              </m:sSub>
            </m:oMath>
            <w:r w:rsidR="00670094" w:rsidRPr="00C174D5">
              <w:rPr>
                <w:rFonts w:eastAsia="Calibri" w:cstheme="minorHAnsi"/>
                <w:iCs/>
                <w:color w:val="000000" w:themeColor="text1"/>
                <w:kern w:val="24"/>
                <w:sz w:val="20"/>
                <w:szCs w:val="20"/>
              </w:rPr>
              <w:t xml:space="preserve"> </w:t>
            </w:r>
          </w:p>
        </w:tc>
        <w:tc>
          <w:tcPr>
            <w:tcW w:w="5245" w:type="dxa"/>
            <w:tcBorders>
              <w:top w:val="nil"/>
            </w:tcBorders>
          </w:tcPr>
          <w:p w14:paraId="73EB23E5" w14:textId="77777777" w:rsidR="00670094" w:rsidRPr="00C174D5" w:rsidRDefault="00670094" w:rsidP="001D7212">
            <w:pPr>
              <w:spacing w:after="60"/>
              <w:jc w:val="left"/>
              <w:rPr>
                <w:rFonts w:eastAsiaTheme="minorEastAsia" w:cstheme="minorHAnsi"/>
                <w:sz w:val="20"/>
                <w:szCs w:val="20"/>
                <w:lang w:val="en-US"/>
              </w:rPr>
            </w:pPr>
            <w:r w:rsidRPr="00C174D5">
              <w:rPr>
                <w:rFonts w:cstheme="minorHAnsi"/>
                <w:sz w:val="20"/>
                <w:szCs w:val="20"/>
                <w:lang w:val="en-US"/>
              </w:rPr>
              <w:t xml:space="preserve">Carbon concentration in the product </w:t>
            </w:r>
          </w:p>
        </w:tc>
        <w:tc>
          <w:tcPr>
            <w:tcW w:w="1134" w:type="dxa"/>
            <w:tcBorders>
              <w:top w:val="nil"/>
            </w:tcBorders>
          </w:tcPr>
          <w:p w14:paraId="1ECD0506" w14:textId="77777777" w:rsidR="00670094" w:rsidRPr="00C174D5" w:rsidRDefault="00670094" w:rsidP="001D7212">
            <w:pPr>
              <w:rPr>
                <w:rFonts w:eastAsiaTheme="minorEastAsia" w:cstheme="minorHAnsi"/>
                <w:sz w:val="20"/>
                <w:szCs w:val="20"/>
                <w:lang w:val="en-US"/>
              </w:rPr>
            </w:pPr>
            <w:proofErr w:type="spellStart"/>
            <w:r w:rsidRPr="00C174D5">
              <w:rPr>
                <w:rFonts w:cstheme="minorHAnsi"/>
                <w:sz w:val="20"/>
                <w:szCs w:val="20"/>
              </w:rPr>
              <w:t>mol</w:t>
            </w:r>
            <w:proofErr w:type="spellEnd"/>
            <w:r w:rsidRPr="00C174D5">
              <w:rPr>
                <w:rFonts w:cstheme="minorHAnsi"/>
                <w:sz w:val="20"/>
                <w:szCs w:val="20"/>
              </w:rPr>
              <w:t xml:space="preserve"> C g</w:t>
            </w:r>
            <w:r w:rsidRPr="00C174D5">
              <w:rPr>
                <w:rFonts w:cstheme="minorHAnsi"/>
                <w:sz w:val="20"/>
                <w:szCs w:val="20"/>
                <w:vertAlign w:val="superscript"/>
              </w:rPr>
              <w:t>-1</w:t>
            </w:r>
          </w:p>
        </w:tc>
        <w:tc>
          <w:tcPr>
            <w:tcW w:w="1417" w:type="dxa"/>
            <w:tcBorders>
              <w:top w:val="nil"/>
            </w:tcBorders>
          </w:tcPr>
          <w:p w14:paraId="3A468255" w14:textId="77777777" w:rsidR="00670094" w:rsidRPr="00C174D5" w:rsidRDefault="00670094" w:rsidP="001D7212">
            <w:pPr>
              <w:rPr>
                <w:rFonts w:eastAsiaTheme="minorEastAsia" w:cstheme="minorHAnsi"/>
                <w:sz w:val="20"/>
                <w:szCs w:val="20"/>
                <w:lang w:val="en-US"/>
              </w:rPr>
            </w:pPr>
            <w:r w:rsidRPr="00C174D5">
              <w:rPr>
                <w:rFonts w:cstheme="minorHAnsi"/>
                <w:sz w:val="20"/>
                <w:szCs w:val="20"/>
              </w:rPr>
              <w:t>0.044</w:t>
            </w:r>
          </w:p>
        </w:tc>
      </w:tr>
    </w:tbl>
    <w:p w14:paraId="49599DFF" w14:textId="73846B94" w:rsidR="00B01CAD" w:rsidRDefault="00B01CAD" w:rsidP="0072167E">
      <w:pPr>
        <w:rPr>
          <w:lang w:val="en-US"/>
        </w:rPr>
      </w:pPr>
    </w:p>
    <w:p w14:paraId="673F1649" w14:textId="77777777" w:rsidR="0072311C" w:rsidRPr="00C174D5" w:rsidRDefault="0072311C" w:rsidP="0072311C">
      <w:pPr>
        <w:rPr>
          <w:lang w:val="en-US"/>
        </w:rPr>
      </w:pPr>
    </w:p>
    <w:p w14:paraId="0C86EA82" w14:textId="77777777" w:rsidR="0072311C" w:rsidRPr="00C174D5" w:rsidRDefault="0072311C" w:rsidP="0072311C">
      <w:pPr>
        <w:rPr>
          <w:lang w:val="en-US"/>
        </w:rPr>
      </w:pPr>
    </w:p>
    <w:p w14:paraId="65AFAB1B" w14:textId="46F7F670" w:rsidR="0098459A" w:rsidRDefault="0098459A">
      <w:pPr>
        <w:jc w:val="left"/>
        <w:rPr>
          <w:lang w:val="en-US"/>
        </w:rPr>
      </w:pPr>
      <w:r>
        <w:rPr>
          <w:lang w:val="en-US"/>
        </w:rPr>
        <w:br w:type="page"/>
      </w:r>
    </w:p>
    <w:p w14:paraId="04116B4E" w14:textId="77777777" w:rsidR="0072311C" w:rsidRDefault="0072311C" w:rsidP="00E760BA">
      <w:pPr>
        <w:jc w:val="left"/>
        <w:rPr>
          <w:lang w:val="en-US"/>
        </w:rPr>
      </w:pPr>
    </w:p>
    <w:p w14:paraId="14690028" w14:textId="24EB4F2E" w:rsidR="007F4F52" w:rsidRPr="00C174D5" w:rsidRDefault="007F4F52" w:rsidP="00E760BA">
      <w:pPr>
        <w:jc w:val="left"/>
        <w:rPr>
          <w:lang w:val="en-US"/>
        </w:rPr>
        <w:sectPr w:rsidR="007F4F52" w:rsidRPr="00C174D5" w:rsidSect="00924E63">
          <w:pgSz w:w="11906" w:h="16838"/>
          <w:pgMar w:top="1418" w:right="1418" w:bottom="1134" w:left="1418" w:header="709" w:footer="709" w:gutter="0"/>
          <w:cols w:space="708"/>
          <w:docGrid w:linePitch="360"/>
        </w:sectPr>
      </w:pPr>
    </w:p>
    <w:p w14:paraId="2D186044" w14:textId="323D4AFD" w:rsidR="00E64496" w:rsidRPr="00C174D5" w:rsidRDefault="00E64496" w:rsidP="00E64496">
      <w:pPr>
        <w:pStyle w:val="berschrift1"/>
        <w:spacing w:before="0"/>
        <w:rPr>
          <w:b w:val="0"/>
          <w:i/>
          <w:sz w:val="32"/>
          <w:lang w:val="en-US"/>
        </w:rPr>
      </w:pPr>
      <w:bookmarkStart w:id="72" w:name="_Toc162964677"/>
      <w:commentRangeStart w:id="73"/>
      <w:r w:rsidRPr="00C174D5">
        <w:rPr>
          <w:lang w:val="en-US"/>
        </w:rPr>
        <w:lastRenderedPageBreak/>
        <w:t>Publications</w:t>
      </w:r>
      <w:commentRangeEnd w:id="73"/>
      <w:r w:rsidR="007D4B57">
        <w:rPr>
          <w:rStyle w:val="Kommentarzeichen"/>
          <w:rFonts w:eastAsiaTheme="minorHAnsi" w:cstheme="minorBidi"/>
          <w:b w:val="0"/>
          <w:bCs w:val="0"/>
          <w:color w:val="auto"/>
        </w:rPr>
        <w:commentReference w:id="73"/>
      </w:r>
      <w:bookmarkEnd w:id="72"/>
    </w:p>
    <w:p w14:paraId="0CB4E716" w14:textId="77777777" w:rsidR="007D4B57" w:rsidRPr="007D4B57" w:rsidRDefault="007D4B57" w:rsidP="007D4B57">
      <w:pPr>
        <w:pStyle w:val="Listenabsatz"/>
        <w:numPr>
          <w:ilvl w:val="0"/>
          <w:numId w:val="48"/>
        </w:numPr>
        <w:jc w:val="both"/>
        <w:rPr>
          <w:rStyle w:val="hps"/>
          <w:i/>
          <w:iCs/>
        </w:rPr>
      </w:pPr>
      <w:r w:rsidRPr="007D4B57">
        <w:rPr>
          <w:rStyle w:val="hps"/>
          <w:i/>
          <w:iCs/>
        </w:rPr>
        <w:t xml:space="preserve">Attach papers and manuscripts at the end of the thesis: formatted as in journal, with permission of the journal </w:t>
      </w:r>
      <w:r w:rsidRPr="007D4B57">
        <w:rPr>
          <w:rStyle w:val="hps"/>
          <w:i/>
          <w:iCs/>
        </w:rPr>
        <w:sym w:font="Wingdings" w:char="F0E0"/>
      </w:r>
      <w:r w:rsidRPr="007D4B57">
        <w:rPr>
          <w:rStyle w:val="hps"/>
          <w:i/>
          <w:iCs/>
        </w:rPr>
        <w:t xml:space="preserve"> complications might occur with the TU library if the papers are formatted differently in the thesis.</w:t>
      </w:r>
    </w:p>
    <w:p w14:paraId="1311E18E" w14:textId="77777777" w:rsidR="007D4B57" w:rsidRPr="007D4B57" w:rsidRDefault="007D4B57" w:rsidP="007D4B57">
      <w:pPr>
        <w:pStyle w:val="Listenabsatz"/>
        <w:numPr>
          <w:ilvl w:val="0"/>
          <w:numId w:val="48"/>
        </w:numPr>
        <w:jc w:val="both"/>
        <w:rPr>
          <w:rStyle w:val="hps"/>
          <w:i/>
          <w:iCs/>
        </w:rPr>
      </w:pPr>
      <w:r w:rsidRPr="007D4B57">
        <w:rPr>
          <w:rStyle w:val="hps"/>
          <w:i/>
          <w:iCs/>
        </w:rPr>
        <w:t>An empty page (front side and back side) containing only the number of the following paper on the front side should be placed between the papers for separation (see following examples). This page should always start with the number in a block (functioning as a marker when the book is closed) on the right side.</w:t>
      </w:r>
    </w:p>
    <w:p w14:paraId="0DCD041B" w14:textId="1EAF0DF7" w:rsidR="007D4B57" w:rsidRPr="007D4B57" w:rsidRDefault="007D4B57" w:rsidP="007D4B57">
      <w:pPr>
        <w:pStyle w:val="Listenabsatz"/>
        <w:numPr>
          <w:ilvl w:val="0"/>
          <w:numId w:val="48"/>
        </w:numPr>
        <w:jc w:val="both"/>
        <w:rPr>
          <w:rStyle w:val="hps"/>
          <w:i/>
          <w:iCs/>
        </w:rPr>
      </w:pPr>
      <w:r w:rsidRPr="007D4B57">
        <w:rPr>
          <w:rStyle w:val="hps"/>
          <w:i/>
          <w:iCs/>
        </w:rPr>
        <w:t xml:space="preserve">For the figures of own articles permission </w:t>
      </w:r>
      <w:r w:rsidR="00FB5208">
        <w:rPr>
          <w:rStyle w:val="hps"/>
          <w:i/>
          <w:iCs/>
        </w:rPr>
        <w:t>must</w:t>
      </w:r>
      <w:r w:rsidRPr="007D4B57">
        <w:rPr>
          <w:rStyle w:val="hps"/>
          <w:i/>
          <w:iCs/>
        </w:rPr>
        <w:t xml:space="preserve"> be asked too (try to avoid copying figures).</w:t>
      </w:r>
      <w:r w:rsidR="00FB5208">
        <w:rPr>
          <w:rStyle w:val="hps"/>
          <w:i/>
          <w:iCs/>
        </w:rPr>
        <w:t xml:space="preserve"> Alternatively, adapt figures.</w:t>
      </w:r>
    </w:p>
    <w:p w14:paraId="0D2347D1" w14:textId="016D90F8" w:rsidR="007D4B57" w:rsidRPr="007D4B57" w:rsidRDefault="007D4B57" w:rsidP="007D4B57">
      <w:pPr>
        <w:pStyle w:val="Listenabsatz"/>
        <w:numPr>
          <w:ilvl w:val="0"/>
          <w:numId w:val="48"/>
        </w:numPr>
        <w:jc w:val="both"/>
        <w:rPr>
          <w:rStyle w:val="hps"/>
          <w:i/>
          <w:iCs/>
        </w:rPr>
      </w:pPr>
      <w:r w:rsidRPr="007D4B57">
        <w:rPr>
          <w:rStyle w:val="hps"/>
          <w:i/>
          <w:iCs/>
        </w:rPr>
        <w:t>If a manuscript is attached, figures should not be placed in the end of the manuscript but incorporated into the text.</w:t>
      </w:r>
    </w:p>
    <w:p w14:paraId="332B434D" w14:textId="394B2D41" w:rsidR="00FD6D82" w:rsidRDefault="00FD6D82" w:rsidP="00127067">
      <w:pPr>
        <w:spacing w:after="0"/>
        <w:rPr>
          <w:rStyle w:val="hps"/>
          <w:i/>
          <w:lang w:val="en-US"/>
        </w:rPr>
      </w:pPr>
    </w:p>
    <w:p w14:paraId="21676560" w14:textId="77777777" w:rsidR="009D55FD" w:rsidRDefault="009D55FD" w:rsidP="00127067">
      <w:pPr>
        <w:spacing w:after="0"/>
        <w:rPr>
          <w:rStyle w:val="hps"/>
          <w:i/>
          <w:lang w:val="en-US"/>
        </w:rPr>
      </w:pPr>
    </w:p>
    <w:p w14:paraId="1413F4A7" w14:textId="29CA1671" w:rsidR="00FD6D82" w:rsidRDefault="00FD6D82">
      <w:pPr>
        <w:jc w:val="left"/>
        <w:rPr>
          <w:rStyle w:val="hps"/>
          <w:i/>
          <w:lang w:val="en-US"/>
        </w:rPr>
      </w:pPr>
    </w:p>
    <w:p w14:paraId="03593738" w14:textId="77777777" w:rsidR="003F7788" w:rsidRPr="00C174D5" w:rsidRDefault="003F7788" w:rsidP="003F7788">
      <w:pPr>
        <w:rPr>
          <w:rStyle w:val="hps"/>
          <w:i/>
          <w:color w:val="FFFFFF" w:themeColor="background1"/>
          <w:lang w:val="en-US"/>
        </w:rPr>
      </w:pPr>
    </w:p>
    <w:p w14:paraId="3C81C331" w14:textId="3205B2F2" w:rsidR="003F7788" w:rsidRPr="00E760BA" w:rsidRDefault="00E760BA" w:rsidP="00E760BA">
      <w:pPr>
        <w:jc w:val="left"/>
        <w:rPr>
          <w:rStyle w:val="hps"/>
          <w:rFonts w:eastAsiaTheme="majorEastAsia" w:cstheme="majorBidi"/>
          <w:b/>
          <w:bCs/>
          <w:i/>
          <w:color w:val="FFFFFF" w:themeColor="background1"/>
          <w:sz w:val="28"/>
          <w:szCs w:val="26"/>
          <w:lang w:val="en-US"/>
        </w:rPr>
        <w:sectPr w:rsidR="003F7788" w:rsidRPr="00E760BA" w:rsidSect="00924E63">
          <w:headerReference w:type="default" r:id="rId57"/>
          <w:pgSz w:w="11906" w:h="16838"/>
          <w:pgMar w:top="1418" w:right="1418" w:bottom="1134" w:left="1418" w:header="709" w:footer="709" w:gutter="0"/>
          <w:cols w:space="708"/>
          <w:docGrid w:linePitch="360"/>
        </w:sectPr>
      </w:pPr>
      <w:r>
        <w:rPr>
          <w:rStyle w:val="hps"/>
          <w:i/>
          <w:color w:val="FFFFFF" w:themeColor="background1"/>
          <w:lang w:val="en-US"/>
        </w:rPr>
        <w:br w:type="page"/>
      </w:r>
    </w:p>
    <w:bookmarkStart w:id="74" w:name="_Toc162964678"/>
    <w:p w14:paraId="40708469" w14:textId="7CF4D3D3" w:rsidR="00177EF0" w:rsidRPr="00C174D5" w:rsidRDefault="0079004A" w:rsidP="009D559E">
      <w:pPr>
        <w:pStyle w:val="berschrift2"/>
        <w:rPr>
          <w:rStyle w:val="hps"/>
          <w:iCs/>
          <w:color w:val="FFFFFF" w:themeColor="background1"/>
          <w:lang w:val="en-US"/>
        </w:rPr>
      </w:pPr>
      <w:r w:rsidRPr="00C174D5">
        <w:rPr>
          <w:noProof/>
          <w:color w:val="FFFFFF" w:themeColor="background1"/>
          <w:lang w:eastAsia="de-DE"/>
        </w:rPr>
        <w:lastRenderedPageBreak/>
        <mc:AlternateContent>
          <mc:Choice Requires="wps">
            <w:drawing>
              <wp:anchor distT="0" distB="0" distL="114300" distR="114300" simplePos="0" relativeHeight="252296192" behindDoc="1" locked="0" layoutInCell="1" allowOverlap="1" wp14:anchorId="576F4BD9" wp14:editId="63BDA9F5">
                <wp:simplePos x="0" y="0"/>
                <wp:positionH relativeFrom="column">
                  <wp:posOffset>4945387</wp:posOffset>
                </wp:positionH>
                <wp:positionV relativeFrom="paragraph">
                  <wp:posOffset>13970</wp:posOffset>
                </wp:positionV>
                <wp:extent cx="1728000" cy="1152000"/>
                <wp:effectExtent l="0" t="0" r="5715" b="0"/>
                <wp:wrapNone/>
                <wp:docPr id="3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8000" cy="1152000"/>
                        </a:xfrm>
                        <a:prstGeom prst="rect">
                          <a:avLst/>
                        </a:prstGeom>
                        <a:solidFill>
                          <a:srgbClr val="C0C5A8"/>
                        </a:solidFill>
                        <a:ln w="9525">
                          <a:noFill/>
                          <a:miter lim="800000"/>
                          <a:headEnd/>
                          <a:tailEnd/>
                        </a:ln>
                      </wps:spPr>
                      <wps:txbx>
                        <w:txbxContent>
                          <w:p w14:paraId="2A258890" w14:textId="14A9D31B" w:rsidR="0079004A" w:rsidRPr="007E48A6" w:rsidRDefault="0079004A" w:rsidP="0079004A">
                            <w:pPr>
                              <w:spacing w:after="0"/>
                              <w:rPr>
                                <w:b/>
                                <w:sz w:val="72"/>
                              </w:rPr>
                            </w:pPr>
                            <w:r>
                              <w:rPr>
                                <w:b/>
                                <w:sz w:val="32"/>
                                <w:szCs w:val="32"/>
                              </w:rPr>
                              <w:t xml:space="preserve">                 </w:t>
                            </w:r>
                            <w:r w:rsidRPr="007E48A6">
                              <w:rPr>
                                <w:b/>
                                <w:sz w:val="72"/>
                              </w:rPr>
                              <w:t>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76F4BD9" id="Textfeld 2" o:spid="_x0000_s1036" type="#_x0000_t202" style="position:absolute;left:0;text-align:left;margin-left:389.4pt;margin-top:1.1pt;width:136.05pt;height:90.7pt;z-index:-25102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" fillcolor="#c0c5a8" stroked="f">
                <v:textbox>
                  <w:txbxContent>
                    <w:p w14:paraId="2A258890" w14:textId="14A9D31B" w:rsidR="0079004A" w:rsidRPr="007E48A6" w:rsidRDefault="0079004A" w:rsidP="0079004A">
                      <w:pPr>
                        <w:spacing w:after="0"/>
                        <w:rPr>
                          <w:b/>
                          <w:sz w:val="72"/>
                        </w:rPr>
                      </w:pPr>
                      <w:r>
                        <w:rPr>
                          <w:b/>
                          <w:sz w:val="32"/>
                          <w:szCs w:val="32"/>
                        </w:rPr>
                        <w:t xml:space="preserve">                 </w:t>
                      </w:r>
                      <w:r w:rsidRPr="007E48A6">
                        <w:rPr>
                          <w:b/>
                          <w:sz w:val="72"/>
                        </w:rPr>
                        <w:t>I</w:t>
                      </w:r>
                    </w:p>
                  </w:txbxContent>
                </v:textbox>
              </v:shape>
            </w:pict>
          </mc:Fallback>
        </mc:AlternateContent>
      </w:r>
      <w:commentRangeStart w:id="75"/>
      <w:r w:rsidR="00FC494F" w:rsidRPr="00C174D5">
        <w:rPr>
          <w:iCs/>
          <w:noProof/>
          <w:color w:val="FFFFFF" w:themeColor="background1"/>
          <w:lang w:eastAsia="de-DE"/>
        </w:rPr>
        <mc:AlternateContent>
          <mc:Choice Requires="wps">
            <w:drawing>
              <wp:anchor distT="0" distB="0" distL="114300" distR="114300" simplePos="0" relativeHeight="251672576" behindDoc="1" locked="0" layoutInCell="1" allowOverlap="1" wp14:anchorId="1C07F3D4" wp14:editId="49ED38E4">
                <wp:simplePos x="0" y="0"/>
                <wp:positionH relativeFrom="column">
                  <wp:posOffset>4945387</wp:posOffset>
                </wp:positionH>
                <wp:positionV relativeFrom="paragraph">
                  <wp:posOffset>13970</wp:posOffset>
                </wp:positionV>
                <wp:extent cx="2219931" cy="1152000"/>
                <wp:effectExtent l="0" t="0" r="9525"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931" cy="1152000"/>
                        </a:xfrm>
                        <a:prstGeom prst="rect">
                          <a:avLst/>
                        </a:prstGeom>
                        <a:solidFill>
                          <a:srgbClr val="C0C5A8"/>
                        </a:solidFill>
                        <a:ln w="9525">
                          <a:noFill/>
                          <a:miter lim="800000"/>
                          <a:headEnd/>
                          <a:tailEnd/>
                        </a:ln>
                      </wps:spPr>
                      <wps:txbx>
                        <w:txbxContent>
                          <w:p w14:paraId="39FA9658" w14:textId="418D6C58" w:rsidR="008E3CAD" w:rsidRPr="007E48A6" w:rsidRDefault="002B5025" w:rsidP="00FB5208">
                            <w:pPr>
                              <w:spacing w:after="0"/>
                              <w:rPr>
                                <w:b/>
                                <w:sz w:val="72"/>
                              </w:rPr>
                            </w:pPr>
                            <w:r>
                              <w:rPr>
                                <w:b/>
                                <w:sz w:val="32"/>
                                <w:szCs w:val="32"/>
                              </w:rPr>
                              <w:t xml:space="preserve">                 </w:t>
                            </w:r>
                            <w:r w:rsidR="008E3CAD" w:rsidRPr="007E48A6">
                              <w:rPr>
                                <w:b/>
                                <w:sz w:val="72"/>
                              </w:rPr>
                              <w:t>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C07F3D4" id="_x0000_s1037" type="#_x0000_t202" style="position:absolute;left:0;text-align:left;margin-left:389.4pt;margin-top:1.1pt;width:174.8pt;height:90.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" fillcolor="#c0c5a8" stroked="f">
                <v:textbox>
                  <w:txbxContent>
                    <w:p w14:paraId="39FA9658" w14:textId="418D6C58" w:rsidR="008E3CAD" w:rsidRPr="007E48A6" w:rsidRDefault="002B5025" w:rsidP="00FB5208">
                      <w:pPr>
                        <w:spacing w:after="0"/>
                        <w:rPr>
                          <w:b/>
                          <w:sz w:val="72"/>
                        </w:rPr>
                      </w:pPr>
                      <w:r>
                        <w:rPr>
                          <w:b/>
                          <w:sz w:val="32"/>
                          <w:szCs w:val="32"/>
                        </w:rPr>
                        <w:t xml:space="preserve">                 </w:t>
                      </w:r>
                      <w:r w:rsidR="008E3CAD" w:rsidRPr="007E48A6">
                        <w:rPr>
                          <w:b/>
                          <w:sz w:val="72"/>
                        </w:rPr>
                        <w:t>I</w:t>
                      </w:r>
                    </w:p>
                  </w:txbxContent>
                </v:textbox>
              </v:shape>
            </w:pict>
          </mc:Fallback>
        </mc:AlternateContent>
      </w:r>
      <w:r w:rsidR="00C21C74" w:rsidRPr="00C174D5">
        <w:rPr>
          <w:rStyle w:val="hps"/>
          <w:iCs/>
          <w:color w:val="FFFFFF" w:themeColor="background1"/>
          <w:lang w:val="en-US"/>
        </w:rPr>
        <w:t>P</w:t>
      </w:r>
      <w:commentRangeEnd w:id="75"/>
      <w:r w:rsidR="00F8143F">
        <w:rPr>
          <w:rStyle w:val="Kommentarzeichen"/>
          <w:rFonts w:eastAsiaTheme="minorHAnsi" w:cstheme="minorBidi"/>
          <w:b w:val="0"/>
          <w:bCs w:val="0"/>
        </w:rPr>
        <w:commentReference w:id="75"/>
      </w:r>
      <w:commentRangeStart w:id="76"/>
      <w:r w:rsidR="00C21C74" w:rsidRPr="00C174D5">
        <w:rPr>
          <w:rStyle w:val="hps"/>
          <w:iCs/>
          <w:color w:val="FFFFFF" w:themeColor="background1"/>
          <w:lang w:val="en-US"/>
        </w:rPr>
        <w:t>aper I</w:t>
      </w:r>
      <w:commentRangeEnd w:id="76"/>
      <w:r w:rsidR="004574AB">
        <w:rPr>
          <w:rStyle w:val="Kommentarzeichen"/>
          <w:rFonts w:eastAsiaTheme="minorHAnsi" w:cstheme="minorBidi"/>
          <w:b w:val="0"/>
          <w:bCs w:val="0"/>
        </w:rPr>
        <w:commentReference w:id="76"/>
      </w:r>
      <w:bookmarkEnd w:id="74"/>
    </w:p>
    <w:p w14:paraId="3DE53DD4" w14:textId="7ECD09F6" w:rsidR="002F5CF3" w:rsidRPr="00C174D5" w:rsidRDefault="002F5CF3" w:rsidP="00CD6C97">
      <w:pPr>
        <w:rPr>
          <w:color w:val="FFFFFF" w:themeColor="background1"/>
          <w:lang w:val="en-US"/>
        </w:rPr>
      </w:pPr>
      <w:r w:rsidRPr="00C174D5">
        <w:rPr>
          <w:color w:val="FFFFFF" w:themeColor="background1"/>
          <w:lang w:val="en-US"/>
        </w:rPr>
        <w:t>Dummy text</w:t>
      </w:r>
    </w:p>
    <w:p w14:paraId="3B9B58A7" w14:textId="4EFF7DA0" w:rsidR="002F5CF3" w:rsidRPr="00C174D5" w:rsidRDefault="002F5CF3" w:rsidP="00CD6C97">
      <w:pPr>
        <w:rPr>
          <w:color w:val="FFFFFF" w:themeColor="background1"/>
          <w:lang w:val="en-US"/>
        </w:rPr>
      </w:pPr>
      <w:r w:rsidRPr="00C174D5">
        <w:rPr>
          <w:color w:val="FFFFFF" w:themeColor="background1"/>
          <w:lang w:val="en-US"/>
        </w:rPr>
        <w:t>Dummy text</w:t>
      </w:r>
    </w:p>
    <w:p w14:paraId="686F06CF" w14:textId="64A25A94" w:rsidR="00177EF0" w:rsidRPr="00C174D5" w:rsidRDefault="00155871" w:rsidP="008B2DCB">
      <w:pPr>
        <w:spacing w:after="0"/>
        <w:jc w:val="right"/>
        <w:rPr>
          <w:rStyle w:val="hps"/>
          <w:i/>
          <w:lang w:val="en-US"/>
        </w:rPr>
      </w:pPr>
      <w:r w:rsidRPr="00C174D5">
        <w:rPr>
          <w:rStyle w:val="hps"/>
          <w:i/>
          <w:lang w:val="en-US"/>
        </w:rPr>
        <w:t xml:space="preserve"> </w:t>
      </w:r>
    </w:p>
    <w:p w14:paraId="49144AF9" w14:textId="57871C42" w:rsidR="00177EF0" w:rsidRPr="00C174D5" w:rsidRDefault="00177EF0" w:rsidP="00E64496">
      <w:pPr>
        <w:spacing w:after="0"/>
        <w:rPr>
          <w:rStyle w:val="hps"/>
          <w:i/>
          <w:lang w:val="en-US"/>
        </w:rPr>
      </w:pPr>
    </w:p>
    <w:p w14:paraId="2F924659" w14:textId="459ED96F" w:rsidR="006D6BC8" w:rsidRPr="00C174D5" w:rsidRDefault="006D6BC8" w:rsidP="00E64496">
      <w:pPr>
        <w:spacing w:after="0"/>
        <w:rPr>
          <w:rStyle w:val="hps"/>
          <w:i/>
          <w:lang w:val="en-US"/>
        </w:rPr>
      </w:pPr>
    </w:p>
    <w:p w14:paraId="7A0845B2" w14:textId="3FE55B23" w:rsidR="0080480A" w:rsidRPr="00C174D5" w:rsidRDefault="006D6BC8">
      <w:pPr>
        <w:jc w:val="left"/>
        <w:rPr>
          <w:rStyle w:val="hps"/>
          <w:i/>
          <w:lang w:val="en-US"/>
        </w:rPr>
      </w:pPr>
      <w:r w:rsidRPr="00C174D5">
        <w:rPr>
          <w:rStyle w:val="hps"/>
          <w:i/>
          <w:lang w:val="en-US"/>
        </w:rPr>
        <w:br w:type="page"/>
      </w:r>
      <w:r w:rsidR="0080480A" w:rsidRPr="00C174D5">
        <w:rPr>
          <w:rStyle w:val="hps"/>
          <w:i/>
          <w:lang w:val="en-US"/>
        </w:rPr>
        <w:lastRenderedPageBreak/>
        <w:br w:type="page"/>
      </w:r>
    </w:p>
    <w:p w14:paraId="4E7435E5" w14:textId="48D9E737" w:rsidR="00FE56D5" w:rsidRPr="00C174D5" w:rsidRDefault="009D559E" w:rsidP="005628C6">
      <w:pPr>
        <w:rPr>
          <w:rStyle w:val="hps"/>
          <w:b/>
          <w:bCs/>
          <w:iCs/>
          <w:sz w:val="36"/>
          <w:szCs w:val="16"/>
          <w:lang w:val="en-US"/>
        </w:rPr>
      </w:pPr>
      <w:commentRangeStart w:id="77"/>
      <w:r w:rsidRPr="00C174D5">
        <w:rPr>
          <w:rStyle w:val="hps"/>
          <w:b/>
          <w:bCs/>
          <w:iCs/>
          <w:sz w:val="36"/>
          <w:szCs w:val="16"/>
          <w:lang w:val="en-US"/>
        </w:rPr>
        <w:lastRenderedPageBreak/>
        <w:t>Paper I</w:t>
      </w:r>
    </w:p>
    <w:p w14:paraId="3FDFA5A1" w14:textId="61CF84BA" w:rsidR="00E65829" w:rsidRPr="000F1444" w:rsidRDefault="001E5115" w:rsidP="004E7BA7">
      <w:pPr>
        <w:spacing w:after="0"/>
        <w:jc w:val="left"/>
        <w:rPr>
          <w:rStyle w:val="hps"/>
          <w:rFonts w:ascii="Calibri" w:hAnsi="Calibri" w:cs="Calibri"/>
          <w:lang w:val="en-US"/>
        </w:rPr>
      </w:pPr>
      <w:r w:rsidRPr="001E5115">
        <w:rPr>
          <w:b/>
          <w:bCs/>
          <w:iCs/>
          <w:lang w:val="en-US"/>
        </w:rPr>
        <w:t>Kemmer, A.</w:t>
      </w:r>
      <w:r w:rsidRPr="001E5115">
        <w:rPr>
          <w:iCs/>
          <w:vertAlign w:val="superscript"/>
          <w:lang w:val="en-US"/>
        </w:rPr>
        <w:t>#</w:t>
      </w:r>
      <w:r w:rsidRPr="001E5115">
        <w:rPr>
          <w:iCs/>
          <w:lang w:val="en-US"/>
        </w:rPr>
        <w:t>, Cai, L.</w:t>
      </w:r>
      <w:r w:rsidRPr="001E5115">
        <w:rPr>
          <w:iCs/>
          <w:vertAlign w:val="superscript"/>
          <w:lang w:val="en-US"/>
        </w:rPr>
        <w:t>#</w:t>
      </w:r>
      <w:r w:rsidRPr="001E5115">
        <w:rPr>
          <w:iCs/>
          <w:lang w:val="en-US"/>
        </w:rPr>
        <w:t xml:space="preserve">, Cruz Bournazou, M. N., &amp; Neubauer, P. (2023) High-Throughput Expression of Inclusion </w:t>
      </w:r>
      <w:r w:rsidRPr="000F1444">
        <w:rPr>
          <w:iCs/>
          <w:lang w:val="en-US"/>
        </w:rPr>
        <w:t xml:space="preserve">Bodies on an Automated Platform. In </w:t>
      </w:r>
      <w:r w:rsidRPr="000F1444">
        <w:rPr>
          <w:i/>
          <w:lang w:val="en-US"/>
        </w:rPr>
        <w:t>Inclusion Bodies – Methods and Protocols</w:t>
      </w:r>
      <w:r w:rsidRPr="000F1444">
        <w:rPr>
          <w:iCs/>
          <w:lang w:val="en-US"/>
        </w:rPr>
        <w:t xml:space="preserve"> (1</w:t>
      </w:r>
      <w:r w:rsidRPr="000F1444">
        <w:rPr>
          <w:iCs/>
          <w:vertAlign w:val="superscript"/>
          <w:lang w:val="en-US"/>
        </w:rPr>
        <w:t>st</w:t>
      </w:r>
      <w:r w:rsidRPr="000F1444">
        <w:rPr>
          <w:iCs/>
          <w:lang w:val="en-US"/>
        </w:rPr>
        <w:t xml:space="preserve"> ed.). Springer Protocols. </w:t>
      </w:r>
      <w:hyperlink r:id="rId58" w:history="1">
        <w:r w:rsidR="000F1444" w:rsidRPr="000F1444">
          <w:rPr>
            <w:rStyle w:val="Hyperlink"/>
            <w:iCs/>
            <w:color w:val="auto"/>
            <w:lang w:val="en-US"/>
          </w:rPr>
          <w:t>https://doi.org/10.1007/978-1-0716-2930-7</w:t>
        </w:r>
      </w:hyperlink>
      <w:r w:rsidR="000F1444" w:rsidRPr="000F1444">
        <w:rPr>
          <w:iCs/>
          <w:lang w:val="en-US"/>
        </w:rPr>
        <w:t xml:space="preserve"> </w:t>
      </w:r>
    </w:p>
    <w:p w14:paraId="295A6325" w14:textId="594B4D3E" w:rsidR="00E65829" w:rsidRPr="000F1444" w:rsidRDefault="00E65829" w:rsidP="004E7BA7">
      <w:pPr>
        <w:spacing w:before="240"/>
        <w:rPr>
          <w:rStyle w:val="hps"/>
          <w:b/>
          <w:bCs/>
          <w:lang w:val="en-US"/>
        </w:rPr>
      </w:pPr>
      <w:r w:rsidRPr="000F1444">
        <w:rPr>
          <w:rStyle w:val="hps"/>
          <w:b/>
          <w:bCs/>
          <w:lang w:val="en-US"/>
        </w:rPr>
        <w:t>Author contributions:</w:t>
      </w:r>
    </w:p>
    <w:tbl>
      <w:tblPr>
        <w:tblStyle w:val="Tabellenraster"/>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113" w:type="dxa"/>
        </w:tblCellMar>
        <w:tblLook w:val="04A0" w:firstRow="1" w:lastRow="0" w:firstColumn="1" w:lastColumn="0" w:noHBand="0" w:noVBand="1"/>
      </w:tblPr>
      <w:tblGrid>
        <w:gridCol w:w="2268"/>
        <w:gridCol w:w="6508"/>
      </w:tblGrid>
      <w:tr w:rsidR="001A6066" w:rsidRPr="00432652" w14:paraId="43B2F771" w14:textId="77777777" w:rsidTr="00FE0539">
        <w:tc>
          <w:tcPr>
            <w:tcW w:w="2268" w:type="dxa"/>
          </w:tcPr>
          <w:p w14:paraId="1442C09C" w14:textId="1AA39598" w:rsidR="001A6066" w:rsidRPr="00C174D5" w:rsidRDefault="001A6066" w:rsidP="00FE56D5">
            <w:pPr>
              <w:rPr>
                <w:rStyle w:val="hps"/>
                <w:lang w:val="en-US"/>
              </w:rPr>
            </w:pPr>
            <w:r w:rsidRPr="00C174D5">
              <w:rPr>
                <w:rStyle w:val="hps"/>
                <w:b/>
                <w:bCs/>
                <w:lang w:val="en-US"/>
              </w:rPr>
              <w:t>Annina Kemmer</w:t>
            </w:r>
            <w:r w:rsidRPr="00C174D5">
              <w:rPr>
                <w:rStyle w:val="hps"/>
                <w:lang w:val="en-US"/>
              </w:rPr>
              <w:t>:</w:t>
            </w:r>
          </w:p>
        </w:tc>
        <w:tc>
          <w:tcPr>
            <w:tcW w:w="6508" w:type="dxa"/>
          </w:tcPr>
          <w:p w14:paraId="5FE3DD70" w14:textId="71B989C2" w:rsidR="001A6066" w:rsidRPr="00C174D5" w:rsidRDefault="0036250F" w:rsidP="00FE56D5">
            <w:pPr>
              <w:rPr>
                <w:rStyle w:val="hps"/>
                <w:lang w:val="en-US"/>
              </w:rPr>
            </w:pPr>
            <w:r w:rsidRPr="00C174D5">
              <w:rPr>
                <w:rStyle w:val="hps"/>
                <w:lang w:val="en-US"/>
              </w:rPr>
              <w:t xml:space="preserve">Conceptualization, </w:t>
            </w:r>
            <w:r w:rsidR="00A978C1" w:rsidRPr="00C174D5">
              <w:rPr>
                <w:rStyle w:val="hps"/>
                <w:lang w:val="en-US"/>
              </w:rPr>
              <w:t>writing – original draft, writing – review &amp; editing, visualization</w:t>
            </w:r>
          </w:p>
        </w:tc>
      </w:tr>
      <w:tr w:rsidR="001A6066" w:rsidRPr="00432652" w14:paraId="71581D79" w14:textId="77777777" w:rsidTr="00FE0539">
        <w:tc>
          <w:tcPr>
            <w:tcW w:w="2268" w:type="dxa"/>
          </w:tcPr>
          <w:p w14:paraId="43CB7727" w14:textId="6E8CBB52" w:rsidR="001A6066" w:rsidRPr="00C174D5" w:rsidRDefault="001A6066" w:rsidP="00FE56D5">
            <w:pPr>
              <w:rPr>
                <w:rStyle w:val="hps"/>
                <w:lang w:val="en-US"/>
              </w:rPr>
            </w:pPr>
            <w:r w:rsidRPr="00C174D5">
              <w:rPr>
                <w:rStyle w:val="hps"/>
                <w:lang w:val="en-US"/>
              </w:rPr>
              <w:t>Linda Cai:</w:t>
            </w:r>
          </w:p>
        </w:tc>
        <w:tc>
          <w:tcPr>
            <w:tcW w:w="6508" w:type="dxa"/>
          </w:tcPr>
          <w:p w14:paraId="6FA6E97C" w14:textId="312D26A5" w:rsidR="001A6066" w:rsidRPr="00C174D5" w:rsidRDefault="00A978C1" w:rsidP="00FE56D5">
            <w:pPr>
              <w:rPr>
                <w:rStyle w:val="hps"/>
                <w:lang w:val="en-US"/>
              </w:rPr>
            </w:pPr>
            <w:r w:rsidRPr="00C174D5">
              <w:rPr>
                <w:rStyle w:val="hps"/>
                <w:lang w:val="en-US"/>
              </w:rPr>
              <w:t>Writing – original draft, writing – review &amp; editing, visualization</w:t>
            </w:r>
          </w:p>
        </w:tc>
      </w:tr>
      <w:tr w:rsidR="001A6066" w:rsidRPr="00432652" w14:paraId="78F95ABF" w14:textId="77777777" w:rsidTr="00FE0539">
        <w:tc>
          <w:tcPr>
            <w:tcW w:w="2268" w:type="dxa"/>
          </w:tcPr>
          <w:p w14:paraId="5C6FACA8" w14:textId="30DAE03F" w:rsidR="001A6066" w:rsidRPr="00C174D5" w:rsidRDefault="001A6066" w:rsidP="00FE56D5">
            <w:pPr>
              <w:rPr>
                <w:rStyle w:val="hps"/>
                <w:lang w:val="en-US"/>
              </w:rPr>
            </w:pPr>
            <w:r w:rsidRPr="00C174D5">
              <w:rPr>
                <w:rStyle w:val="hps"/>
                <w:lang w:val="en-US"/>
              </w:rPr>
              <w:t>M. N. Cruz Bournazou:</w:t>
            </w:r>
          </w:p>
        </w:tc>
        <w:tc>
          <w:tcPr>
            <w:tcW w:w="6508" w:type="dxa"/>
          </w:tcPr>
          <w:p w14:paraId="433F930E" w14:textId="48306687" w:rsidR="001A6066" w:rsidRPr="00C174D5" w:rsidRDefault="00A978C1" w:rsidP="00FE56D5">
            <w:pPr>
              <w:rPr>
                <w:rStyle w:val="hps"/>
                <w:lang w:val="en-US"/>
              </w:rPr>
            </w:pPr>
            <w:r w:rsidRPr="00C174D5">
              <w:rPr>
                <w:rStyle w:val="hps"/>
                <w:lang w:val="en-US"/>
              </w:rPr>
              <w:t>Writing – review &amp; editing</w:t>
            </w:r>
            <w:r w:rsidR="00F54698" w:rsidRPr="00C174D5">
              <w:rPr>
                <w:rStyle w:val="hps"/>
                <w:lang w:val="en-US"/>
              </w:rPr>
              <w:t>, supervision, funding acquisition</w:t>
            </w:r>
          </w:p>
        </w:tc>
      </w:tr>
      <w:tr w:rsidR="0036250F" w:rsidRPr="00432652" w14:paraId="5FEE7754" w14:textId="77777777" w:rsidTr="00FE0539">
        <w:tc>
          <w:tcPr>
            <w:tcW w:w="2268" w:type="dxa"/>
          </w:tcPr>
          <w:p w14:paraId="111B495A" w14:textId="3B38A12E" w:rsidR="0036250F" w:rsidRPr="00C174D5" w:rsidRDefault="0036250F" w:rsidP="0036250F">
            <w:pPr>
              <w:rPr>
                <w:rStyle w:val="hps"/>
                <w:lang w:val="en-US"/>
              </w:rPr>
            </w:pPr>
            <w:r w:rsidRPr="00C174D5">
              <w:rPr>
                <w:rStyle w:val="hps"/>
                <w:lang w:val="en-US"/>
              </w:rPr>
              <w:t>Peter Neubauer:</w:t>
            </w:r>
          </w:p>
        </w:tc>
        <w:tc>
          <w:tcPr>
            <w:tcW w:w="6508" w:type="dxa"/>
          </w:tcPr>
          <w:p w14:paraId="5ED9ADD4" w14:textId="3D2A8759" w:rsidR="0036250F" w:rsidRPr="00C174D5" w:rsidRDefault="0036250F" w:rsidP="0036250F">
            <w:pPr>
              <w:rPr>
                <w:rStyle w:val="hps"/>
                <w:lang w:val="en-US"/>
              </w:rPr>
            </w:pPr>
            <w:r w:rsidRPr="00C174D5">
              <w:rPr>
                <w:rStyle w:val="hps"/>
                <w:lang w:val="en-US"/>
              </w:rPr>
              <w:t xml:space="preserve">Conceptualization, </w:t>
            </w:r>
            <w:r w:rsidR="00A978C1" w:rsidRPr="00C174D5">
              <w:rPr>
                <w:rStyle w:val="hps"/>
                <w:lang w:val="en-US"/>
              </w:rPr>
              <w:t>writing – review &amp; editing</w:t>
            </w:r>
            <w:r w:rsidR="00F54698" w:rsidRPr="00C174D5">
              <w:rPr>
                <w:rStyle w:val="hps"/>
                <w:lang w:val="en-US"/>
              </w:rPr>
              <w:t>, supervision, funding acquisition</w:t>
            </w:r>
          </w:p>
        </w:tc>
      </w:tr>
    </w:tbl>
    <w:p w14:paraId="616256DF" w14:textId="77777777" w:rsidR="00E65829" w:rsidRPr="00C174D5" w:rsidRDefault="00E65829" w:rsidP="00FE56D5">
      <w:pPr>
        <w:rPr>
          <w:rStyle w:val="hps"/>
          <w:sz w:val="16"/>
          <w:szCs w:val="16"/>
          <w:lang w:val="en-US"/>
        </w:rPr>
      </w:pPr>
    </w:p>
    <w:p w14:paraId="3077277C" w14:textId="68C8966D" w:rsidR="00670094" w:rsidRDefault="00670094" w:rsidP="00FE56D5">
      <w:pPr>
        <w:rPr>
          <w:rStyle w:val="hps"/>
          <w:lang w:val="en-US"/>
        </w:rPr>
      </w:pPr>
      <w:r w:rsidRPr="00C174D5">
        <w:rPr>
          <w:rStyle w:val="hps"/>
          <w:b/>
          <w:bCs/>
          <w:lang w:val="en-US"/>
        </w:rPr>
        <w:t>Own contributions:</w:t>
      </w:r>
      <w:r w:rsidR="00A31302" w:rsidRPr="00C174D5">
        <w:rPr>
          <w:rStyle w:val="hps"/>
          <w:lang w:val="en-US"/>
        </w:rPr>
        <w:t xml:space="preserve"> </w:t>
      </w:r>
      <w:r w:rsidR="00171C09" w:rsidRPr="00C174D5">
        <w:rPr>
          <w:rStyle w:val="hps"/>
          <w:lang w:val="en-US"/>
        </w:rPr>
        <w:t>outlined</w:t>
      </w:r>
      <w:r w:rsidR="00267828" w:rsidRPr="00C174D5">
        <w:rPr>
          <w:rStyle w:val="hps"/>
          <w:lang w:val="en-US"/>
        </w:rPr>
        <w:t xml:space="preserve"> the structure of the book chapter</w:t>
      </w:r>
      <w:r w:rsidR="00425C77" w:rsidRPr="00C174D5">
        <w:rPr>
          <w:rStyle w:val="hps"/>
          <w:lang w:val="en-US"/>
        </w:rPr>
        <w:t>;</w:t>
      </w:r>
      <w:r w:rsidR="00267828" w:rsidRPr="00C174D5">
        <w:rPr>
          <w:rStyle w:val="hps"/>
          <w:lang w:val="en-US"/>
        </w:rPr>
        <w:t xml:space="preserve"> </w:t>
      </w:r>
      <w:r w:rsidR="008843C4" w:rsidRPr="00C174D5">
        <w:rPr>
          <w:rStyle w:val="hps"/>
          <w:lang w:val="en-US"/>
        </w:rPr>
        <w:t xml:space="preserve">wrote </w:t>
      </w:r>
      <w:r w:rsidR="00425C77" w:rsidRPr="00C174D5">
        <w:rPr>
          <w:rStyle w:val="hps"/>
          <w:lang w:val="en-US"/>
        </w:rPr>
        <w:t xml:space="preserve">most of the </w:t>
      </w:r>
      <w:proofErr w:type="gramStart"/>
      <w:r w:rsidR="00425C77" w:rsidRPr="00C174D5">
        <w:rPr>
          <w:rStyle w:val="hps"/>
          <w:lang w:val="en-US"/>
        </w:rPr>
        <w:t>section</w:t>
      </w:r>
      <w:r w:rsidR="000E347B">
        <w:rPr>
          <w:rStyle w:val="hps"/>
          <w:lang w:val="en-US"/>
        </w:rPr>
        <w:t>s</w:t>
      </w:r>
      <w:proofErr w:type="gramEnd"/>
      <w:r w:rsidR="00425C77" w:rsidRPr="00C174D5">
        <w:rPr>
          <w:rStyle w:val="hps"/>
          <w:lang w:val="en-US"/>
        </w:rPr>
        <w:t xml:space="preserve"> </w:t>
      </w:r>
      <w:r w:rsidR="007B1E11" w:rsidRPr="00C174D5">
        <w:rPr>
          <w:rStyle w:val="hps"/>
          <w:lang w:val="en-US"/>
        </w:rPr>
        <w:t>materials, methods and notes; drafted and created</w:t>
      </w:r>
      <w:r w:rsidR="005F281D" w:rsidRPr="00C174D5">
        <w:rPr>
          <w:rStyle w:val="hps"/>
          <w:lang w:val="en-US"/>
        </w:rPr>
        <w:t xml:space="preserve"> most of</w:t>
      </w:r>
      <w:r w:rsidR="007B1E11" w:rsidRPr="00C174D5">
        <w:rPr>
          <w:rStyle w:val="hps"/>
          <w:lang w:val="en-US"/>
        </w:rPr>
        <w:t xml:space="preserve"> the figures; </w:t>
      </w:r>
      <w:r w:rsidR="007B2C5E" w:rsidRPr="00C174D5">
        <w:rPr>
          <w:rStyle w:val="hps"/>
          <w:lang w:val="en-US"/>
        </w:rPr>
        <w:t>responsible for revision of the publication</w:t>
      </w:r>
    </w:p>
    <w:p w14:paraId="5E728292" w14:textId="12813DE1" w:rsidR="00624E70" w:rsidRPr="00624E70" w:rsidRDefault="00C91255" w:rsidP="00624E70">
      <w:pPr>
        <w:rPr>
          <w:rStyle w:val="hps"/>
          <w:lang w:val="en-US"/>
        </w:rPr>
      </w:pPr>
      <w:r>
        <w:rPr>
          <w:rStyle w:val="hps"/>
          <w:b/>
          <w:bCs/>
          <w:lang w:val="en-US"/>
        </w:rPr>
        <w:t>Information regarding re-use of the following published manuscript in this thesis</w:t>
      </w:r>
      <w:r w:rsidRPr="00C174D5">
        <w:rPr>
          <w:rStyle w:val="hps"/>
          <w:b/>
          <w:bCs/>
          <w:lang w:val="en-US"/>
        </w:rPr>
        <w:t>:</w:t>
      </w:r>
      <w:r w:rsidRPr="00C174D5">
        <w:rPr>
          <w:rStyle w:val="hps"/>
          <w:lang w:val="en-US"/>
        </w:rPr>
        <w:t xml:space="preserve"> </w:t>
      </w:r>
      <w:r w:rsidRPr="00AF2A88">
        <w:rPr>
          <w:rStyle w:val="hps"/>
          <w:lang w:val="en-US"/>
        </w:rPr>
        <w:t>Th</w:t>
      </w:r>
      <w:r w:rsidR="003A7DD0">
        <w:rPr>
          <w:rStyle w:val="hps"/>
          <w:lang w:val="en-US"/>
        </w:rPr>
        <w:t xml:space="preserve">is is the published version of the following </w:t>
      </w:r>
      <w:r w:rsidR="00624E70">
        <w:rPr>
          <w:rStyle w:val="hps"/>
          <w:lang w:val="en-US"/>
        </w:rPr>
        <w:t xml:space="preserve">book chapter: </w:t>
      </w:r>
      <w:r w:rsidR="00624E70" w:rsidRPr="00624E70">
        <w:rPr>
          <w:rStyle w:val="hps"/>
          <w:lang w:val="en-US"/>
        </w:rPr>
        <w:t xml:space="preserve">Kemmer, A., Cai, L., Cruz Bournazou, M. N., &amp; Neubauer, P. (2023). High-Throughput Expression of Inclusion Bodies on an Automated Platform. In </w:t>
      </w:r>
      <w:r w:rsidR="00624E70" w:rsidRPr="00D02E98">
        <w:rPr>
          <w:rStyle w:val="hps"/>
          <w:i/>
          <w:iCs/>
          <w:lang w:val="en-US"/>
        </w:rPr>
        <w:t>Inclusion Bodies—Methods and Protocols</w:t>
      </w:r>
      <w:r w:rsidR="00624E70" w:rsidRPr="00624E70">
        <w:rPr>
          <w:rStyle w:val="hps"/>
          <w:lang w:val="en-US"/>
        </w:rPr>
        <w:t xml:space="preserve"> (1</w:t>
      </w:r>
      <w:r w:rsidR="00624E70" w:rsidRPr="00624E70">
        <w:rPr>
          <w:rStyle w:val="hps"/>
          <w:vertAlign w:val="superscript"/>
          <w:lang w:val="en-US"/>
        </w:rPr>
        <w:t>st</w:t>
      </w:r>
      <w:r w:rsidR="00624E70">
        <w:rPr>
          <w:rStyle w:val="hps"/>
          <w:lang w:val="en-US"/>
        </w:rPr>
        <w:t xml:space="preserve"> ed.</w:t>
      </w:r>
      <w:r w:rsidR="00624E70" w:rsidRPr="00624E70">
        <w:rPr>
          <w:rStyle w:val="hps"/>
          <w:lang w:val="en-US"/>
        </w:rPr>
        <w:t>). Springer Protocols; Humana New York, NY. https://doi.org/10.1007/978-1-0716-2930-7</w:t>
      </w:r>
      <w:r w:rsidR="003A7DD0">
        <w:rPr>
          <w:rStyle w:val="hps"/>
          <w:lang w:val="en-US"/>
        </w:rPr>
        <w:t>. Reproduced with permission from Springer Nature.</w:t>
      </w:r>
      <w:commentRangeEnd w:id="77"/>
      <w:r w:rsidR="00626998">
        <w:rPr>
          <w:rStyle w:val="Kommentarzeichen"/>
        </w:rPr>
        <w:commentReference w:id="77"/>
      </w:r>
    </w:p>
    <w:p w14:paraId="6586EE78" w14:textId="6A07FE2B" w:rsidR="00C91255" w:rsidRPr="00C174D5" w:rsidRDefault="00C91255" w:rsidP="00FE56D5">
      <w:pPr>
        <w:rPr>
          <w:rStyle w:val="hps"/>
          <w:lang w:val="en-US"/>
        </w:rPr>
      </w:pPr>
    </w:p>
    <w:p w14:paraId="1C8FD4F5" w14:textId="77777777" w:rsidR="008B2DA9" w:rsidRDefault="008B2DA9">
      <w:pPr>
        <w:jc w:val="left"/>
        <w:rPr>
          <w:rStyle w:val="hps"/>
          <w:rFonts w:eastAsiaTheme="majorEastAsia" w:cstheme="majorBidi"/>
          <w:b/>
          <w:bCs/>
          <w:color w:val="FFFFFF" w:themeColor="background1"/>
          <w:sz w:val="28"/>
          <w:szCs w:val="26"/>
          <w:lang w:val="en-US"/>
        </w:rPr>
      </w:pPr>
      <w:r>
        <w:rPr>
          <w:rStyle w:val="hps"/>
          <w:color w:val="FFFFFF" w:themeColor="background1"/>
          <w:lang w:val="en-US"/>
        </w:rPr>
        <w:br w:type="page"/>
      </w:r>
    </w:p>
    <w:p w14:paraId="27D353F1" w14:textId="77777777" w:rsidR="006C4D9B" w:rsidRDefault="008B2DA9">
      <w:pPr>
        <w:jc w:val="left"/>
        <w:rPr>
          <w:rStyle w:val="hps"/>
          <w:color w:val="FFFFFF" w:themeColor="background1"/>
          <w:lang w:val="en-US"/>
        </w:rPr>
        <w:sectPr w:rsidR="006C4D9B" w:rsidSect="00924E63">
          <w:headerReference w:type="even" r:id="rId59"/>
          <w:footerReference w:type="even" r:id="rId60"/>
          <w:pgSz w:w="11906" w:h="16838"/>
          <w:pgMar w:top="1418" w:right="1418" w:bottom="1134" w:left="1418" w:header="709" w:footer="709" w:gutter="0"/>
          <w:cols w:space="708"/>
          <w:docGrid w:linePitch="360"/>
        </w:sectPr>
      </w:pPr>
      <w:r>
        <w:rPr>
          <w:rStyle w:val="hps"/>
          <w:color w:val="FFFFFF" w:themeColor="background1"/>
          <w:lang w:val="en-US"/>
        </w:rPr>
        <w:lastRenderedPageBreak/>
        <w:br w:type="page"/>
      </w:r>
    </w:p>
    <w:p w14:paraId="53EC0A2B" w14:textId="77777777" w:rsidR="00873960" w:rsidRDefault="00873960">
      <w:pPr>
        <w:jc w:val="left"/>
        <w:rPr>
          <w:rStyle w:val="hps"/>
          <w:color w:val="FFFFFF" w:themeColor="background1"/>
          <w:lang w:val="en-US"/>
        </w:rPr>
      </w:pPr>
    </w:p>
    <w:p w14:paraId="7570F38B" w14:textId="6A4968B0" w:rsidR="00873960" w:rsidRDefault="00873960">
      <w:pPr>
        <w:jc w:val="left"/>
        <w:rPr>
          <w:rStyle w:val="hps"/>
          <w:color w:val="FFFFFF" w:themeColor="background1"/>
          <w:lang w:val="en-US"/>
        </w:rPr>
      </w:pPr>
      <w:r>
        <w:rPr>
          <w:rStyle w:val="hps"/>
          <w:color w:val="FFFFFF" w:themeColor="background1"/>
          <w:lang w:val="en-US"/>
        </w:rPr>
        <w:br w:type="page"/>
      </w:r>
    </w:p>
    <w:p w14:paraId="47C4C86F" w14:textId="77777777" w:rsidR="008B2DA9" w:rsidRDefault="008B2DA9">
      <w:pPr>
        <w:jc w:val="left"/>
        <w:rPr>
          <w:rStyle w:val="hps"/>
          <w:rFonts w:eastAsiaTheme="majorEastAsia" w:cstheme="majorBidi"/>
          <w:b/>
          <w:bCs/>
          <w:color w:val="FFFFFF" w:themeColor="background1"/>
          <w:sz w:val="28"/>
          <w:szCs w:val="26"/>
          <w:lang w:val="en-US"/>
        </w:rPr>
      </w:pPr>
    </w:p>
    <w:bookmarkStart w:id="78" w:name="_Toc162964679"/>
    <w:p w14:paraId="0933AC6C" w14:textId="48AECD4C" w:rsidR="00322A50" w:rsidRPr="00C174D5" w:rsidRDefault="0079004A" w:rsidP="009D559E">
      <w:pPr>
        <w:pStyle w:val="berschrift2"/>
        <w:rPr>
          <w:rStyle w:val="hps"/>
          <w:color w:val="FFFFFF" w:themeColor="background1"/>
          <w:lang w:val="en-US"/>
        </w:rPr>
      </w:pPr>
      <w:r w:rsidRPr="00C174D5">
        <w:rPr>
          <w:noProof/>
          <w:color w:val="FFFFFF" w:themeColor="background1"/>
          <w:lang w:eastAsia="de-DE"/>
        </w:rPr>
        <mc:AlternateContent>
          <mc:Choice Requires="wps">
            <w:drawing>
              <wp:anchor distT="0" distB="0" distL="114300" distR="114300" simplePos="0" relativeHeight="252294144" behindDoc="1" locked="0" layoutInCell="1" allowOverlap="1" wp14:anchorId="7506A955" wp14:editId="1B9B2215">
                <wp:simplePos x="0" y="0"/>
                <wp:positionH relativeFrom="column">
                  <wp:posOffset>4945387</wp:posOffset>
                </wp:positionH>
                <wp:positionV relativeFrom="paragraph">
                  <wp:posOffset>176541</wp:posOffset>
                </wp:positionV>
                <wp:extent cx="1728000" cy="1152000"/>
                <wp:effectExtent l="0" t="0" r="5715" b="0"/>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8000" cy="1152000"/>
                        </a:xfrm>
                        <a:prstGeom prst="rect">
                          <a:avLst/>
                        </a:prstGeom>
                        <a:solidFill>
                          <a:srgbClr val="C0C5A8"/>
                        </a:solidFill>
                        <a:ln w="9525">
                          <a:noFill/>
                          <a:miter lim="800000"/>
                          <a:headEnd/>
                          <a:tailEnd/>
                        </a:ln>
                      </wps:spPr>
                      <wps:txbx>
                        <w:txbxContent>
                          <w:p w14:paraId="532EE25C" w14:textId="57107281" w:rsidR="0079004A" w:rsidRPr="007E48A6" w:rsidRDefault="0079004A" w:rsidP="0079004A">
                            <w:pPr>
                              <w:spacing w:after="0"/>
                              <w:rPr>
                                <w:b/>
                                <w:sz w:val="72"/>
                              </w:rPr>
                            </w:pPr>
                            <w:r>
                              <w:rPr>
                                <w:b/>
                                <w:sz w:val="32"/>
                                <w:szCs w:val="32"/>
                              </w:rPr>
                              <w:t xml:space="preserve">                 </w:t>
                            </w:r>
                            <w:r w:rsidRPr="007E48A6">
                              <w:rPr>
                                <w:b/>
                                <w:sz w:val="72"/>
                              </w:rPr>
                              <w:t>I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506A955" id="_x0000_s1038" type="#_x0000_t202" style="position:absolute;left:0;text-align:left;margin-left:389.4pt;margin-top:13.9pt;width:136.05pt;height:90.7pt;z-index:-25102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" fillcolor="#c0c5a8" stroked="f">
                <v:textbox>
                  <w:txbxContent>
                    <w:p w14:paraId="532EE25C" w14:textId="57107281" w:rsidR="0079004A" w:rsidRPr="007E48A6" w:rsidRDefault="0079004A" w:rsidP="0079004A">
                      <w:pPr>
                        <w:spacing w:after="0"/>
                        <w:rPr>
                          <w:b/>
                          <w:sz w:val="72"/>
                        </w:rPr>
                      </w:pPr>
                      <w:r>
                        <w:rPr>
                          <w:b/>
                          <w:sz w:val="32"/>
                          <w:szCs w:val="32"/>
                        </w:rPr>
                        <w:t xml:space="preserve">                 </w:t>
                      </w:r>
                      <w:r w:rsidRPr="007E48A6">
                        <w:rPr>
                          <w:b/>
                          <w:sz w:val="72"/>
                        </w:rPr>
                        <w:t>II</w:t>
                      </w:r>
                    </w:p>
                  </w:txbxContent>
                </v:textbox>
              </v:shape>
            </w:pict>
          </mc:Fallback>
        </mc:AlternateContent>
      </w:r>
      <w:r w:rsidR="003776F2" w:rsidRPr="00C174D5">
        <w:rPr>
          <w:noProof/>
          <w:color w:val="FFFFFF" w:themeColor="background1"/>
          <w:lang w:eastAsia="de-DE"/>
        </w:rPr>
        <mc:AlternateContent>
          <mc:Choice Requires="wps">
            <w:drawing>
              <wp:anchor distT="0" distB="0" distL="114300" distR="114300" simplePos="0" relativeHeight="251673600" behindDoc="1" locked="0" layoutInCell="1" allowOverlap="1" wp14:anchorId="1FF77BC2" wp14:editId="2E6E0103">
                <wp:simplePos x="0" y="0"/>
                <wp:positionH relativeFrom="column">
                  <wp:posOffset>4945387</wp:posOffset>
                </wp:positionH>
                <wp:positionV relativeFrom="paragraph">
                  <wp:posOffset>176541</wp:posOffset>
                </wp:positionV>
                <wp:extent cx="2420782" cy="1151890"/>
                <wp:effectExtent l="0" t="0" r="0" b="0"/>
                <wp:wrapNone/>
                <wp:docPr id="3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0782" cy="1151890"/>
                        </a:xfrm>
                        <a:prstGeom prst="rect">
                          <a:avLst/>
                        </a:prstGeom>
                        <a:solidFill>
                          <a:srgbClr val="C0C5A8"/>
                        </a:solidFill>
                        <a:ln w="9525">
                          <a:noFill/>
                          <a:miter lim="800000"/>
                          <a:headEnd/>
                          <a:tailEnd/>
                        </a:ln>
                      </wps:spPr>
                      <wps:txbx>
                        <w:txbxContent>
                          <w:p w14:paraId="7CF4B2A3" w14:textId="4640C1FF" w:rsidR="008E3CAD" w:rsidRPr="007E48A6" w:rsidRDefault="00F8143F" w:rsidP="00F8143F">
                            <w:pPr>
                              <w:spacing w:after="0"/>
                              <w:rPr>
                                <w:b/>
                                <w:sz w:val="72"/>
                              </w:rPr>
                            </w:pPr>
                            <w:r>
                              <w:rPr>
                                <w:b/>
                                <w:sz w:val="32"/>
                                <w:szCs w:val="32"/>
                              </w:rPr>
                              <w:t xml:space="preserve">                 </w:t>
                            </w:r>
                            <w:r w:rsidR="008E3CAD" w:rsidRPr="007E48A6">
                              <w:rPr>
                                <w:b/>
                                <w:sz w:val="72"/>
                              </w:rPr>
                              <w:t>I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FF77BC2" id="_x0000_s1039" type="#_x0000_t202" style="position:absolute;left:0;text-align:left;margin-left:389.4pt;margin-top:13.9pt;width:190.6pt;height:90.7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" fillcolor="#c0c5a8" stroked="f">
                <v:textbox>
                  <w:txbxContent>
                    <w:p w14:paraId="7CF4B2A3" w14:textId="4640C1FF" w:rsidR="008E3CAD" w:rsidRPr="007E48A6" w:rsidRDefault="00F8143F" w:rsidP="00F8143F">
                      <w:pPr>
                        <w:spacing w:after="0"/>
                        <w:rPr>
                          <w:b/>
                          <w:sz w:val="72"/>
                        </w:rPr>
                      </w:pPr>
                      <w:r>
                        <w:rPr>
                          <w:b/>
                          <w:sz w:val="32"/>
                          <w:szCs w:val="32"/>
                        </w:rPr>
                        <w:t xml:space="preserve">                 </w:t>
                      </w:r>
                      <w:r w:rsidR="008E3CAD" w:rsidRPr="007E48A6">
                        <w:rPr>
                          <w:b/>
                          <w:sz w:val="72"/>
                        </w:rPr>
                        <w:t>II</w:t>
                      </w:r>
                    </w:p>
                  </w:txbxContent>
                </v:textbox>
              </v:shape>
            </w:pict>
          </mc:Fallback>
        </mc:AlternateContent>
      </w:r>
      <w:r w:rsidR="00E148F0">
        <w:rPr>
          <w:rStyle w:val="hps"/>
          <w:color w:val="FFFFFF" w:themeColor="background1"/>
          <w:lang w:val="en-US"/>
        </w:rPr>
        <w:t>P</w:t>
      </w:r>
      <w:r w:rsidR="009D559E" w:rsidRPr="00C174D5">
        <w:rPr>
          <w:rStyle w:val="hps"/>
          <w:color w:val="FFFFFF" w:themeColor="background1"/>
          <w:lang w:val="en-US"/>
        </w:rPr>
        <w:t>aper II</w:t>
      </w:r>
      <w:bookmarkEnd w:id="78"/>
    </w:p>
    <w:p w14:paraId="46EEFC2B" w14:textId="77777777" w:rsidR="007C7F24" w:rsidRPr="00C174D5" w:rsidRDefault="007C7F24" w:rsidP="007C7F24">
      <w:pPr>
        <w:rPr>
          <w:color w:val="FFFFFF" w:themeColor="background1"/>
          <w:lang w:val="en-US"/>
        </w:rPr>
      </w:pPr>
      <w:r w:rsidRPr="00C174D5">
        <w:rPr>
          <w:color w:val="FFFFFF" w:themeColor="background1"/>
          <w:lang w:val="en-US"/>
        </w:rPr>
        <w:t>Dummy text</w:t>
      </w:r>
    </w:p>
    <w:p w14:paraId="594CDA88" w14:textId="77777777" w:rsidR="007C7F24" w:rsidRPr="00C174D5" w:rsidRDefault="007C7F24" w:rsidP="007C7F24">
      <w:pPr>
        <w:rPr>
          <w:color w:val="FFFFFF" w:themeColor="background1"/>
          <w:lang w:val="en-US"/>
        </w:rPr>
      </w:pPr>
      <w:r w:rsidRPr="00C174D5">
        <w:rPr>
          <w:color w:val="FFFFFF" w:themeColor="background1"/>
          <w:lang w:val="en-US"/>
        </w:rPr>
        <w:t>Dummy text</w:t>
      </w:r>
    </w:p>
    <w:p w14:paraId="730ACEEA" w14:textId="39748A6B" w:rsidR="00322A50" w:rsidRPr="00C174D5" w:rsidRDefault="00322A50" w:rsidP="00FE56D5">
      <w:pPr>
        <w:rPr>
          <w:rStyle w:val="hps"/>
          <w:color w:val="FFFFFF" w:themeColor="background1"/>
          <w:lang w:val="en-US"/>
        </w:rPr>
      </w:pPr>
    </w:p>
    <w:p w14:paraId="1B894C7A" w14:textId="6863888E" w:rsidR="00322A50" w:rsidRPr="00C174D5" w:rsidRDefault="00322A50" w:rsidP="00FE56D5">
      <w:pPr>
        <w:rPr>
          <w:rStyle w:val="hps"/>
          <w:lang w:val="en-US"/>
        </w:rPr>
      </w:pPr>
    </w:p>
    <w:p w14:paraId="3F07653D" w14:textId="03429326" w:rsidR="00322A50" w:rsidRPr="00C174D5" w:rsidRDefault="00322A50" w:rsidP="00FE56D5">
      <w:pPr>
        <w:rPr>
          <w:rStyle w:val="hps"/>
          <w:lang w:val="en-US"/>
        </w:rPr>
      </w:pPr>
    </w:p>
    <w:p w14:paraId="0C3E33FD" w14:textId="77777777" w:rsidR="00140A39" w:rsidRPr="00C174D5" w:rsidRDefault="00140A39" w:rsidP="00FE56D5">
      <w:pPr>
        <w:rPr>
          <w:rStyle w:val="hps"/>
          <w:lang w:val="en-US"/>
        </w:rPr>
      </w:pPr>
    </w:p>
    <w:p w14:paraId="4CC72A71" w14:textId="77777777" w:rsidR="00140A39" w:rsidRPr="00C174D5" w:rsidRDefault="00140A39" w:rsidP="00FE56D5">
      <w:pPr>
        <w:rPr>
          <w:rStyle w:val="hps"/>
          <w:lang w:val="en-US"/>
        </w:rPr>
      </w:pPr>
    </w:p>
    <w:p w14:paraId="735AE6D5" w14:textId="77777777" w:rsidR="00691BE4" w:rsidRPr="00C174D5" w:rsidRDefault="006D6BC8">
      <w:pPr>
        <w:jc w:val="left"/>
        <w:rPr>
          <w:rStyle w:val="hps"/>
          <w:lang w:val="en-US"/>
        </w:rPr>
      </w:pPr>
      <w:r w:rsidRPr="00C174D5">
        <w:rPr>
          <w:rStyle w:val="hps"/>
          <w:lang w:val="en-US"/>
        </w:rPr>
        <w:br w:type="page"/>
      </w:r>
    </w:p>
    <w:p w14:paraId="31D08EFB" w14:textId="77777777" w:rsidR="00691BE4" w:rsidRPr="00C174D5" w:rsidRDefault="00691BE4">
      <w:pPr>
        <w:jc w:val="left"/>
        <w:rPr>
          <w:rStyle w:val="hps"/>
          <w:lang w:val="en-US"/>
        </w:rPr>
      </w:pPr>
      <w:r w:rsidRPr="00C174D5">
        <w:rPr>
          <w:rStyle w:val="hps"/>
          <w:lang w:val="en-US"/>
        </w:rPr>
        <w:lastRenderedPageBreak/>
        <w:br w:type="page"/>
      </w:r>
    </w:p>
    <w:p w14:paraId="20ED4603" w14:textId="28B8691B" w:rsidR="00512C0C" w:rsidRPr="00C174D5" w:rsidRDefault="00512C0C" w:rsidP="00512C0C">
      <w:pPr>
        <w:rPr>
          <w:rStyle w:val="hps"/>
          <w:b/>
          <w:bCs/>
          <w:iCs/>
          <w:sz w:val="36"/>
          <w:szCs w:val="16"/>
          <w:lang w:val="en-US"/>
        </w:rPr>
      </w:pPr>
      <w:r w:rsidRPr="00C174D5">
        <w:rPr>
          <w:rStyle w:val="hps"/>
          <w:b/>
          <w:bCs/>
          <w:iCs/>
          <w:sz w:val="36"/>
          <w:szCs w:val="16"/>
          <w:lang w:val="en-US"/>
        </w:rPr>
        <w:lastRenderedPageBreak/>
        <w:t>Paper II</w:t>
      </w:r>
    </w:p>
    <w:p w14:paraId="3EB2FE47" w14:textId="7C8C6ED3" w:rsidR="00273153" w:rsidRPr="00626998" w:rsidRDefault="00626998" w:rsidP="00273153">
      <w:pPr>
        <w:rPr>
          <w:color w:val="000000"/>
          <w:lang w:val="en-US"/>
        </w:rPr>
      </w:pPr>
      <w:r w:rsidRPr="00626998">
        <w:rPr>
          <w:iCs/>
          <w:lang w:val="en-US"/>
        </w:rPr>
        <w:t>… see paper I</w:t>
      </w:r>
    </w:p>
    <w:p w14:paraId="2292EDF7" w14:textId="73D1B9BD" w:rsidR="009A4C32" w:rsidRDefault="00E72F36" w:rsidP="00273153">
      <w:pPr>
        <w:rPr>
          <w:lang w:val="en-US"/>
        </w:rPr>
        <w:sectPr w:rsidR="009A4C32" w:rsidSect="00924E63">
          <w:type w:val="evenPage"/>
          <w:pgSz w:w="11906" w:h="16838"/>
          <w:pgMar w:top="1418" w:right="1418" w:bottom="1134" w:left="1418" w:header="709" w:footer="709" w:gutter="0"/>
          <w:pgNumType w:start="92"/>
          <w:cols w:space="708"/>
          <w:docGrid w:linePitch="360"/>
        </w:sectPr>
      </w:pPr>
      <w:r>
        <w:rPr>
          <w:lang w:val="en-US"/>
        </w:rPr>
        <w:br w:type="page"/>
      </w:r>
      <w:r w:rsidR="009B2251">
        <w:rPr>
          <w:lang w:val="en-US"/>
        </w:rPr>
        <w:lastRenderedPageBreak/>
        <w:br w:type="page"/>
      </w:r>
    </w:p>
    <w:p w14:paraId="68AC7441" w14:textId="006C8210" w:rsidR="009B2251" w:rsidRDefault="009B2251">
      <w:pPr>
        <w:jc w:val="left"/>
        <w:rPr>
          <w:lang w:val="en-US"/>
        </w:rPr>
      </w:pPr>
    </w:p>
    <w:p w14:paraId="3700384E" w14:textId="77777777" w:rsidR="00E72F36" w:rsidRDefault="00E72F36">
      <w:pPr>
        <w:jc w:val="left"/>
        <w:rPr>
          <w:rFonts w:eastAsiaTheme="majorEastAsia" w:cstheme="majorBidi"/>
          <w:b/>
          <w:bCs/>
          <w:color w:val="FFFFFF" w:themeColor="background1"/>
          <w:sz w:val="28"/>
          <w:szCs w:val="26"/>
          <w:lang w:val="en-US"/>
        </w:rPr>
      </w:pPr>
      <w:r>
        <w:rPr>
          <w:color w:val="FFFFFF" w:themeColor="background1"/>
          <w:lang w:val="en-US"/>
        </w:rPr>
        <w:br w:type="page"/>
      </w:r>
    </w:p>
    <w:bookmarkStart w:id="79" w:name="_Toc162964680"/>
    <w:p w14:paraId="6EBF6B3F" w14:textId="2D8A8AEC" w:rsidR="00E64496" w:rsidRPr="00C174D5" w:rsidRDefault="00140A39" w:rsidP="009D559E">
      <w:pPr>
        <w:pStyle w:val="berschrift2"/>
        <w:rPr>
          <w:color w:val="FFFFFF" w:themeColor="background1"/>
          <w:lang w:val="en-US"/>
        </w:rPr>
      </w:pPr>
      <w:r w:rsidRPr="00C174D5">
        <w:rPr>
          <w:noProof/>
          <w:color w:val="FFFFFF" w:themeColor="background1"/>
          <w:lang w:eastAsia="de-DE"/>
        </w:rPr>
        <w:lastRenderedPageBreak/>
        <mc:AlternateContent>
          <mc:Choice Requires="wps">
            <w:drawing>
              <wp:anchor distT="0" distB="0" distL="114300" distR="114300" simplePos="0" relativeHeight="251674624" behindDoc="1" locked="0" layoutInCell="1" allowOverlap="1" wp14:anchorId="4495305D" wp14:editId="21C88119">
                <wp:simplePos x="0" y="0"/>
                <wp:positionH relativeFrom="column">
                  <wp:posOffset>4946015</wp:posOffset>
                </wp:positionH>
                <wp:positionV relativeFrom="paragraph">
                  <wp:posOffset>98425</wp:posOffset>
                </wp:positionV>
                <wp:extent cx="1728000" cy="1152000"/>
                <wp:effectExtent l="0" t="0" r="5715" b="0"/>
                <wp:wrapNone/>
                <wp:docPr id="4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8000" cy="1152000"/>
                        </a:xfrm>
                        <a:prstGeom prst="rect">
                          <a:avLst/>
                        </a:prstGeom>
                        <a:solidFill>
                          <a:srgbClr val="C0C5A8"/>
                        </a:solidFill>
                        <a:ln w="9525">
                          <a:noFill/>
                          <a:miter lim="800000"/>
                          <a:headEnd/>
                          <a:tailEnd/>
                        </a:ln>
                      </wps:spPr>
                      <wps:txbx>
                        <w:txbxContent>
                          <w:p w14:paraId="361CCFE6" w14:textId="0B435F22" w:rsidR="008E3CAD" w:rsidRPr="007E48A6" w:rsidRDefault="0065628E" w:rsidP="0065628E">
                            <w:pPr>
                              <w:spacing w:after="0"/>
                              <w:rPr>
                                <w:b/>
                                <w:sz w:val="72"/>
                              </w:rPr>
                            </w:pPr>
                            <w:r>
                              <w:rPr>
                                <w:b/>
                                <w:sz w:val="32"/>
                                <w:szCs w:val="32"/>
                              </w:rPr>
                              <w:t xml:space="preserve">                 </w:t>
                            </w:r>
                            <w:r w:rsidR="008E3CAD" w:rsidRPr="007E48A6">
                              <w:rPr>
                                <w:b/>
                                <w:sz w:val="72"/>
                              </w:rPr>
                              <w:t>III</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495305D" id="_x0000_s1040" type="#_x0000_t202" style="position:absolute;left:0;text-align:left;margin-left:389.45pt;margin-top:7.75pt;width:136.05pt;height:90.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" fillcolor="#c0c5a8" stroked="f">
                <v:textbox>
                  <w:txbxContent>
                    <w:p w14:paraId="361CCFE6" w14:textId="0B435F22" w:rsidR="008E3CAD" w:rsidRPr="007E48A6" w:rsidRDefault="0065628E" w:rsidP="0065628E">
                      <w:pPr>
                        <w:spacing w:after="0"/>
                        <w:rPr>
                          <w:b/>
                          <w:sz w:val="72"/>
                        </w:rPr>
                      </w:pPr>
                      <w:r>
                        <w:rPr>
                          <w:b/>
                          <w:sz w:val="32"/>
                          <w:szCs w:val="32"/>
                        </w:rPr>
                        <w:t xml:space="preserve">                 </w:t>
                      </w:r>
                      <w:r w:rsidR="008E3CAD" w:rsidRPr="007E48A6">
                        <w:rPr>
                          <w:b/>
                          <w:sz w:val="72"/>
                        </w:rPr>
                        <w:t>III</w:t>
                      </w:r>
                    </w:p>
                  </w:txbxContent>
                </v:textbox>
              </v:shape>
            </w:pict>
          </mc:Fallback>
        </mc:AlternateContent>
      </w:r>
      <w:r w:rsidR="009D559E" w:rsidRPr="00C174D5">
        <w:rPr>
          <w:color w:val="FFFFFF" w:themeColor="background1"/>
          <w:lang w:val="en-US"/>
        </w:rPr>
        <w:t>Paper III</w:t>
      </w:r>
      <w:bookmarkEnd w:id="79"/>
    </w:p>
    <w:p w14:paraId="1F72C4CB" w14:textId="77777777" w:rsidR="007C7F24" w:rsidRPr="00C174D5" w:rsidRDefault="007C7F24" w:rsidP="007C7F24">
      <w:pPr>
        <w:rPr>
          <w:color w:val="FFFFFF" w:themeColor="background1"/>
          <w:lang w:val="en-US"/>
        </w:rPr>
      </w:pPr>
      <w:r w:rsidRPr="00C174D5">
        <w:rPr>
          <w:color w:val="FFFFFF" w:themeColor="background1"/>
          <w:lang w:val="en-US"/>
        </w:rPr>
        <w:t>Dummy text</w:t>
      </w:r>
    </w:p>
    <w:p w14:paraId="10F45AB8" w14:textId="77777777" w:rsidR="007C7F24" w:rsidRPr="00C174D5" w:rsidRDefault="007C7F24" w:rsidP="007C7F24">
      <w:pPr>
        <w:rPr>
          <w:color w:val="FFFFFF" w:themeColor="background1"/>
          <w:lang w:val="en-US"/>
        </w:rPr>
      </w:pPr>
      <w:r w:rsidRPr="00C174D5">
        <w:rPr>
          <w:color w:val="FFFFFF" w:themeColor="background1"/>
          <w:lang w:val="en-US"/>
        </w:rPr>
        <w:t>Dummy text</w:t>
      </w:r>
    </w:p>
    <w:p w14:paraId="102C70DE" w14:textId="03860CD8" w:rsidR="00E64496" w:rsidRPr="00C174D5" w:rsidRDefault="00E64496" w:rsidP="00FE56D5">
      <w:pPr>
        <w:rPr>
          <w:lang w:val="en-US"/>
        </w:rPr>
      </w:pPr>
    </w:p>
    <w:p w14:paraId="48A772BD" w14:textId="165BA031" w:rsidR="00E64496" w:rsidRPr="00C174D5" w:rsidRDefault="00E64496" w:rsidP="00FE56D5">
      <w:pPr>
        <w:rPr>
          <w:lang w:val="en-US"/>
        </w:rPr>
      </w:pPr>
    </w:p>
    <w:p w14:paraId="541D2728" w14:textId="2FC321DA" w:rsidR="00364807" w:rsidRPr="00C174D5" w:rsidRDefault="00364807" w:rsidP="00FE56D5">
      <w:pPr>
        <w:rPr>
          <w:lang w:val="en-US"/>
        </w:rPr>
      </w:pPr>
    </w:p>
    <w:p w14:paraId="6BF67645" w14:textId="65217F6B" w:rsidR="00691BE4" w:rsidRPr="00C174D5" w:rsidRDefault="006D6BC8">
      <w:pPr>
        <w:jc w:val="left"/>
        <w:rPr>
          <w:lang w:val="en-US"/>
        </w:rPr>
      </w:pPr>
      <w:r w:rsidRPr="00C174D5">
        <w:rPr>
          <w:lang w:val="en-US"/>
        </w:rPr>
        <w:br w:type="page"/>
      </w:r>
      <w:r w:rsidR="00691BE4" w:rsidRPr="00C174D5">
        <w:rPr>
          <w:lang w:val="en-US"/>
        </w:rPr>
        <w:lastRenderedPageBreak/>
        <w:br w:type="page"/>
      </w:r>
    </w:p>
    <w:p w14:paraId="24D8E920" w14:textId="360E242F" w:rsidR="00A600E6" w:rsidRPr="00C174D5" w:rsidRDefault="00A600E6" w:rsidP="00A600E6">
      <w:pPr>
        <w:rPr>
          <w:rStyle w:val="hps"/>
          <w:b/>
          <w:bCs/>
          <w:iCs/>
          <w:sz w:val="36"/>
          <w:szCs w:val="16"/>
          <w:lang w:val="en-US"/>
        </w:rPr>
      </w:pPr>
      <w:r w:rsidRPr="00C174D5">
        <w:rPr>
          <w:rStyle w:val="hps"/>
          <w:b/>
          <w:bCs/>
          <w:iCs/>
          <w:sz w:val="36"/>
          <w:szCs w:val="16"/>
          <w:lang w:val="en-US"/>
        </w:rPr>
        <w:lastRenderedPageBreak/>
        <w:t>Paper III</w:t>
      </w:r>
    </w:p>
    <w:p w14:paraId="1D1E442B" w14:textId="77777777" w:rsidR="00626998" w:rsidRPr="00626998" w:rsidRDefault="00626998" w:rsidP="00626998">
      <w:pPr>
        <w:rPr>
          <w:color w:val="000000"/>
          <w:lang w:val="en-US"/>
        </w:rPr>
      </w:pPr>
      <w:r w:rsidRPr="00626998">
        <w:rPr>
          <w:iCs/>
          <w:lang w:val="en-US"/>
        </w:rPr>
        <w:t>… see paper I</w:t>
      </w:r>
    </w:p>
    <w:p w14:paraId="5E9954D9" w14:textId="77777777" w:rsidR="009C11BA" w:rsidRDefault="00691BE4">
      <w:pPr>
        <w:jc w:val="left"/>
        <w:rPr>
          <w:lang w:val="en-US"/>
        </w:rPr>
        <w:sectPr w:rsidR="009C11BA" w:rsidSect="00924E63">
          <w:type w:val="evenPage"/>
          <w:pgSz w:w="11906" w:h="16838"/>
          <w:pgMar w:top="1418" w:right="1418" w:bottom="1134" w:left="1418" w:header="709" w:footer="709" w:gutter="0"/>
          <w:pgNumType w:start="112"/>
          <w:cols w:space="708"/>
          <w:docGrid w:linePitch="360"/>
        </w:sectPr>
      </w:pPr>
      <w:r w:rsidRPr="00C174D5">
        <w:rPr>
          <w:lang w:val="en-US"/>
        </w:rPr>
        <w:br w:type="page"/>
      </w:r>
    </w:p>
    <w:p w14:paraId="52863A3F" w14:textId="62E62AF8" w:rsidR="009C11BA" w:rsidRDefault="00FA24D4">
      <w:pPr>
        <w:jc w:val="left"/>
        <w:rPr>
          <w:lang w:val="en-US"/>
        </w:rPr>
      </w:pPr>
      <w:commentRangeStart w:id="80"/>
      <w:r w:rsidRPr="00FA24D4">
        <w:rPr>
          <w:highlight w:val="lightGray"/>
          <w:lang w:val="en-US"/>
        </w:rPr>
        <w:lastRenderedPageBreak/>
        <w:t>Curriculum vitae</w:t>
      </w:r>
      <w:commentRangeEnd w:id="80"/>
      <w:r w:rsidR="00E8653F">
        <w:rPr>
          <w:rStyle w:val="Kommentarzeichen"/>
        </w:rPr>
        <w:commentReference w:id="80"/>
      </w:r>
    </w:p>
    <w:p w14:paraId="04F09166" w14:textId="34A905A0" w:rsidR="00380D27" w:rsidRPr="005360BE" w:rsidRDefault="005360BE" w:rsidP="005360BE">
      <w:pPr>
        <w:pStyle w:val="Listenabsatz"/>
        <w:numPr>
          <w:ilvl w:val="0"/>
          <w:numId w:val="49"/>
        </w:numPr>
        <w:jc w:val="left"/>
        <w:rPr>
          <w:i/>
          <w:iCs/>
        </w:rPr>
      </w:pPr>
      <w:r w:rsidRPr="005360BE">
        <w:rPr>
          <w:i/>
          <w:iCs/>
        </w:rPr>
        <w:t>Short (max 1 page) to introduce reviewers to you and get to know key facts about you.</w:t>
      </w:r>
    </w:p>
    <w:p w14:paraId="66C439BF" w14:textId="7898B2F8" w:rsidR="005360BE" w:rsidRPr="005360BE" w:rsidRDefault="005360BE" w:rsidP="005360BE">
      <w:pPr>
        <w:pStyle w:val="Listenabsatz"/>
        <w:numPr>
          <w:ilvl w:val="0"/>
          <w:numId w:val="49"/>
        </w:numPr>
        <w:jc w:val="left"/>
        <w:rPr>
          <w:i/>
          <w:iCs/>
        </w:rPr>
      </w:pPr>
      <w:r w:rsidRPr="005360BE">
        <w:rPr>
          <w:i/>
          <w:iCs/>
        </w:rPr>
        <w:t>Structure as you want.</w:t>
      </w:r>
    </w:p>
    <w:p w14:paraId="123DFD11" w14:textId="77777777" w:rsidR="00FA24D4" w:rsidRDefault="00FA24D4">
      <w:pPr>
        <w:jc w:val="left"/>
        <w:rPr>
          <w:lang w:val="en-US"/>
        </w:rPr>
      </w:pPr>
    </w:p>
    <w:p w14:paraId="5407A956" w14:textId="421B76D5" w:rsidR="00FA24D4" w:rsidRDefault="00FA24D4">
      <w:pPr>
        <w:jc w:val="left"/>
        <w:rPr>
          <w:lang w:val="en-US"/>
        </w:rPr>
        <w:sectPr w:rsidR="00FA24D4" w:rsidSect="009C11BA">
          <w:headerReference w:type="even" r:id="rId61"/>
          <w:footerReference w:type="even" r:id="rId62"/>
          <w:pgSz w:w="11906" w:h="16838"/>
          <w:pgMar w:top="1418" w:right="1418" w:bottom="1134" w:left="1418" w:header="709" w:footer="709" w:gutter="0"/>
          <w:pgNumType w:start="112"/>
          <w:cols w:space="708"/>
          <w:docGrid w:linePitch="360"/>
        </w:sectPr>
      </w:pPr>
    </w:p>
    <w:p w14:paraId="08A9606A" w14:textId="7FF4F6EF" w:rsidR="00691BE4" w:rsidRPr="00C174D5" w:rsidRDefault="009C11BA">
      <w:pPr>
        <w:jc w:val="left"/>
        <w:rPr>
          <w:lang w:val="en-US"/>
        </w:rPr>
      </w:pPr>
      <w:r w:rsidRPr="00C174D5">
        <w:rPr>
          <w:rStyle w:val="hps"/>
          <w:noProof/>
          <w:lang w:eastAsia="de-DE"/>
        </w:rPr>
        <w:lastRenderedPageBreak/>
        <mc:AlternateContent>
          <mc:Choice Requires="wps">
            <w:drawing>
              <wp:anchor distT="45720" distB="45720" distL="114300" distR="114300" simplePos="0" relativeHeight="252292096" behindDoc="0" locked="0" layoutInCell="1" allowOverlap="1" wp14:anchorId="2B9F25F9" wp14:editId="4356977F">
                <wp:simplePos x="0" y="0"/>
                <wp:positionH relativeFrom="column">
                  <wp:posOffset>332105</wp:posOffset>
                </wp:positionH>
                <wp:positionV relativeFrom="paragraph">
                  <wp:posOffset>-26832</wp:posOffset>
                </wp:positionV>
                <wp:extent cx="5135245" cy="5777865"/>
                <wp:effectExtent l="0" t="0" r="0" b="0"/>
                <wp:wrapNone/>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245" cy="5777865"/>
                        </a:xfrm>
                        <a:prstGeom prst="rect">
                          <a:avLst/>
                        </a:prstGeom>
                        <a:noFill/>
                        <a:ln w="9525">
                          <a:noFill/>
                          <a:miter lim="800000"/>
                          <a:headEnd/>
                          <a:tailEnd/>
                        </a:ln>
                      </wps:spPr>
                      <wps:txbx>
                        <w:txbxContent>
                          <w:p w14:paraId="307ECA8B" w14:textId="75001E41" w:rsidR="00691D41" w:rsidRPr="00FA24D4" w:rsidRDefault="00691D41" w:rsidP="00691D41">
                            <w:pPr>
                              <w:pStyle w:val="Liste"/>
                              <w:numPr>
                                <w:ilvl w:val="0"/>
                                <w:numId w:val="0"/>
                              </w:numPr>
                              <w:tabs>
                                <w:tab w:val="left" w:pos="708"/>
                              </w:tabs>
                              <w:spacing w:after="60"/>
                              <w:ind w:left="357" w:hanging="357"/>
                              <w:rPr>
                                <w:rFonts w:asciiTheme="minorHAnsi" w:hAnsiTheme="minorHAnsi" w:cstheme="minorHAnsi"/>
                                <w:i/>
                                <w:iCs/>
                                <w:sz w:val="20"/>
                                <w:szCs w:val="20"/>
                                <w:lang w:val="en-US"/>
                              </w:rPr>
                            </w:pPr>
                            <w:r w:rsidRPr="00691D41">
                              <w:rPr>
                                <w:rFonts w:asciiTheme="minorHAnsi" w:hAnsiTheme="minorHAnsi" w:cstheme="minorHAnsi"/>
                                <w:sz w:val="20"/>
                                <w:szCs w:val="20"/>
                                <w:lang w:val="en-US"/>
                              </w:rPr>
                              <w:t xml:space="preserve">Recent doctoral theses at Bioprocess Engineering, </w:t>
                            </w:r>
                            <w:r w:rsidRPr="00FA24D4">
                              <w:rPr>
                                <w:rFonts w:asciiTheme="minorHAnsi" w:hAnsiTheme="minorHAnsi" w:cstheme="minorHAnsi"/>
                                <w:sz w:val="20"/>
                                <w:szCs w:val="20"/>
                                <w:lang w:val="en-US"/>
                              </w:rPr>
                              <w:t>TU Berlin</w:t>
                            </w:r>
                            <w:r w:rsidR="00FA24D4" w:rsidRPr="00FA24D4">
                              <w:rPr>
                                <w:rFonts w:asciiTheme="minorHAnsi" w:hAnsiTheme="minorHAnsi" w:cstheme="minorHAnsi"/>
                                <w:i/>
                                <w:iCs/>
                                <w:sz w:val="20"/>
                                <w:szCs w:val="20"/>
                                <w:lang w:val="en-US"/>
                              </w:rPr>
                              <w:t xml:space="preserve"> </w:t>
                            </w:r>
                            <w:r w:rsidR="00FA24D4" w:rsidRPr="00FA24D4">
                              <w:rPr>
                                <w:rFonts w:asciiTheme="minorHAnsi" w:hAnsiTheme="minorHAnsi" w:cstheme="minorHAnsi"/>
                                <w:i/>
                                <w:iCs/>
                                <w:sz w:val="20"/>
                                <w:szCs w:val="20"/>
                                <w:highlight w:val="lightGray"/>
                                <w:lang w:val="en-US"/>
                              </w:rPr>
                              <w:t>(you get this from the Chair website)</w:t>
                            </w:r>
                          </w:p>
                          <w:p w14:paraId="5C350386"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 xml:space="preserve">Niels Krausch (2024) Optimal operation of small-scale bioprocesses using model predictive </w:t>
                            </w:r>
                            <w:proofErr w:type="gramStart"/>
                            <w:r w:rsidRPr="00C15A74">
                              <w:rPr>
                                <w:rFonts w:asciiTheme="minorHAnsi" w:hAnsiTheme="minorHAnsi" w:cstheme="minorHAnsi"/>
                                <w:sz w:val="20"/>
                                <w:szCs w:val="20"/>
                                <w:lang w:val="en-US"/>
                              </w:rPr>
                              <w:t>control</w:t>
                            </w:r>
                            <w:proofErr w:type="gramEnd"/>
                            <w:r w:rsidRPr="00C15A74">
                              <w:rPr>
                                <w:rFonts w:asciiTheme="minorHAnsi" w:hAnsiTheme="minorHAnsi" w:cstheme="minorHAnsi"/>
                                <w:sz w:val="20"/>
                                <w:szCs w:val="20"/>
                                <w:lang w:val="en-US"/>
                              </w:rPr>
                              <w:t xml:space="preserve"> </w:t>
                            </w:r>
                          </w:p>
                          <w:p w14:paraId="78D50058"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 xml:space="preserve">Theresa Menzel (2023) Potential of gradient monitoring, bioaugmentation, and thin-slurry recirculation for microbial plug-flow hydrolysis of lignocellulosic residues </w:t>
                            </w:r>
                          </w:p>
                          <w:p w14:paraId="1E7B39EA"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Annina Kemmer (2023) Development of advanced feeding strategies for high throughput mini-bioreactor systems</w:t>
                            </w:r>
                          </w:p>
                          <w:p w14:paraId="0B2CF151"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Björn Gutschmann (2022) Process development and monitoring of polyhydroxyalkanoate production from oleaginous feedstocks with </w:t>
                            </w:r>
                            <w:r w:rsidRPr="00D32870">
                              <w:rPr>
                                <w:rFonts w:asciiTheme="minorHAnsi" w:hAnsiTheme="minorHAnsi" w:cstheme="minorHAnsi"/>
                                <w:i/>
                                <w:iCs/>
                                <w:sz w:val="20"/>
                                <w:szCs w:val="20"/>
                                <w:lang w:val="en-US"/>
                              </w:rPr>
                              <w:t xml:space="preserve">Ralstonia </w:t>
                            </w:r>
                            <w:proofErr w:type="gramStart"/>
                            <w:r w:rsidRPr="00D32870">
                              <w:rPr>
                                <w:rFonts w:asciiTheme="minorHAnsi" w:hAnsiTheme="minorHAnsi" w:cstheme="minorHAnsi"/>
                                <w:i/>
                                <w:iCs/>
                                <w:sz w:val="20"/>
                                <w:szCs w:val="20"/>
                                <w:lang w:val="en-US"/>
                              </w:rPr>
                              <w:t>eutropha</w:t>
                            </w:r>
                            <w:proofErr w:type="gramEnd"/>
                          </w:p>
                          <w:p w14:paraId="56327A74" w14:textId="77777777" w:rsidR="00691D41" w:rsidRPr="00691D41" w:rsidRDefault="00691D41" w:rsidP="00691D41">
                            <w:pPr>
                              <w:pStyle w:val="Listenabsatz"/>
                              <w:numPr>
                                <w:ilvl w:val="0"/>
                                <w:numId w:val="28"/>
                              </w:numPr>
                              <w:spacing w:line="259" w:lineRule="auto"/>
                              <w:ind w:left="284" w:hanging="284"/>
                              <w:contextualSpacing/>
                              <w:jc w:val="left"/>
                              <w:rPr>
                                <w:rFonts w:cstheme="minorHAnsi"/>
                                <w:szCs w:val="20"/>
                                <w:lang w:eastAsia="de-DE"/>
                              </w:rPr>
                            </w:pPr>
                            <w:r w:rsidRPr="00691D41">
                              <w:rPr>
                                <w:rFonts w:cstheme="minorHAnsi"/>
                                <w:szCs w:val="20"/>
                              </w:rPr>
                              <w:t xml:space="preserve">Qin Fan (2022) </w:t>
                            </w:r>
                            <w:r w:rsidRPr="00691D41">
                              <w:rPr>
                                <w:rFonts w:cstheme="minorHAnsi"/>
                                <w:szCs w:val="20"/>
                                <w:lang w:eastAsia="de-DE"/>
                              </w:rPr>
                              <w:t xml:space="preserve">Development of a bioprocess for heterologous hydrogenase production in </w:t>
                            </w:r>
                            <w:r w:rsidRPr="00D32870">
                              <w:rPr>
                                <w:rFonts w:cstheme="minorHAnsi"/>
                                <w:i/>
                                <w:iCs/>
                                <w:szCs w:val="20"/>
                                <w:lang w:eastAsia="de-DE"/>
                              </w:rPr>
                              <w:t>Escherichia coli</w:t>
                            </w:r>
                          </w:p>
                          <w:p w14:paraId="69909FA9"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Maryke Fehlau (2022) </w:t>
                            </w:r>
                            <w:bookmarkStart w:id="81" w:name="_Hlk118624775"/>
                            <w:r w:rsidRPr="00691D41">
                              <w:rPr>
                                <w:rFonts w:asciiTheme="minorHAnsi" w:hAnsiTheme="minorHAnsi" w:cstheme="minorHAnsi"/>
                                <w:sz w:val="20"/>
                                <w:szCs w:val="20"/>
                                <w:lang w:val="en-US"/>
                              </w:rPr>
                              <w:t>Enzymatic Synthesis of Nucleoside 5’-Triphosphates</w:t>
                            </w:r>
                            <w:bookmarkEnd w:id="81"/>
                          </w:p>
                          <w:p w14:paraId="6C4A0955"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Felix Kaspar (2021) </w:t>
                            </w:r>
                            <w:bookmarkStart w:id="82" w:name="_Hlk118624684"/>
                            <w:r w:rsidRPr="00691D41">
                              <w:rPr>
                                <w:rFonts w:asciiTheme="minorHAnsi" w:hAnsiTheme="minorHAnsi" w:cstheme="minorHAnsi"/>
                                <w:sz w:val="20"/>
                                <w:szCs w:val="20"/>
                                <w:lang w:val="en-US"/>
                              </w:rPr>
                              <w:t>Analytical methods and thermodynamic frameworks for efficient biocatalytic nucleoside synthesis via nucleoside phosphorylases</w:t>
                            </w:r>
                            <w:bookmarkEnd w:id="82"/>
                          </w:p>
                          <w:p w14:paraId="6F54F424"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Sebastian Hans </w:t>
                            </w:r>
                            <w:bookmarkStart w:id="83" w:name="_Hlk118624671"/>
                            <w:r w:rsidRPr="00691D41">
                              <w:rPr>
                                <w:rFonts w:asciiTheme="minorHAnsi" w:hAnsiTheme="minorHAnsi" w:cstheme="minorHAnsi"/>
                                <w:sz w:val="20"/>
                                <w:szCs w:val="20"/>
                                <w:lang w:val="en-US"/>
                              </w:rPr>
                              <w:t xml:space="preserve">(2021) Accelerating biological screenings through the combination of high-throughput and </w:t>
                            </w:r>
                            <w:proofErr w:type="gramStart"/>
                            <w:r w:rsidRPr="00691D41">
                              <w:rPr>
                                <w:rFonts w:asciiTheme="minorHAnsi" w:hAnsiTheme="minorHAnsi" w:cstheme="minorHAnsi"/>
                                <w:sz w:val="20"/>
                                <w:szCs w:val="20"/>
                                <w:lang w:val="en-US"/>
                              </w:rPr>
                              <w:t>modeling</w:t>
                            </w:r>
                            <w:bookmarkEnd w:id="83"/>
                            <w:proofErr w:type="gramEnd"/>
                          </w:p>
                          <w:p w14:paraId="2927096F"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84" w:name="_Hlk118624645"/>
                            <w:r w:rsidRPr="00691D41">
                              <w:rPr>
                                <w:rFonts w:asciiTheme="minorHAnsi" w:hAnsiTheme="minorHAnsi" w:cstheme="minorHAnsi"/>
                                <w:sz w:val="20"/>
                                <w:szCs w:val="20"/>
                                <w:lang w:val="en-US"/>
                              </w:rPr>
                              <w:t xml:space="preserve">Robert Giessmann (2020) Prediction of kinetics and yields of nucleoside phosphorylase reactions and derived enzymatic </w:t>
                            </w:r>
                            <w:proofErr w:type="gramStart"/>
                            <w:r w:rsidRPr="00691D41">
                              <w:rPr>
                                <w:rFonts w:asciiTheme="minorHAnsi" w:hAnsiTheme="minorHAnsi" w:cstheme="minorHAnsi"/>
                                <w:sz w:val="20"/>
                                <w:szCs w:val="20"/>
                                <w:lang w:val="en-US"/>
                              </w:rPr>
                              <w:t>reaction</w:t>
                            </w:r>
                            <w:proofErr w:type="gramEnd"/>
                            <w:r w:rsidRPr="00691D41">
                              <w:rPr>
                                <w:rFonts w:asciiTheme="minorHAnsi" w:hAnsiTheme="minorHAnsi" w:cstheme="minorHAnsi"/>
                                <w:sz w:val="20"/>
                                <w:szCs w:val="20"/>
                                <w:lang w:val="en-US"/>
                              </w:rPr>
                              <w:t xml:space="preserve"> cascades</w:t>
                            </w:r>
                          </w:p>
                          <w:p w14:paraId="59A1A0A5"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85" w:name="_Hlk118624626"/>
                            <w:bookmarkEnd w:id="84"/>
                            <w:r w:rsidRPr="00691D41">
                              <w:rPr>
                                <w:rFonts w:asciiTheme="minorHAnsi" w:hAnsiTheme="minorHAnsi" w:cstheme="minorHAnsi"/>
                                <w:sz w:val="20"/>
                                <w:szCs w:val="20"/>
                                <w:lang w:val="en-US"/>
                              </w:rPr>
                              <w:t>Klaus Pellicer Alborch (2020) Cocci chain length distribution as control parameter in scaling lactic acid fermentations</w:t>
                            </w:r>
                          </w:p>
                          <w:p w14:paraId="289CB20F"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86" w:name="_Hlk118624577"/>
                            <w:bookmarkEnd w:id="85"/>
                            <w:r w:rsidRPr="00691D41">
                              <w:rPr>
                                <w:rFonts w:asciiTheme="minorHAnsi" w:hAnsiTheme="minorHAnsi" w:cstheme="minorHAnsi"/>
                                <w:sz w:val="20"/>
                                <w:szCs w:val="20"/>
                                <w:lang w:val="en-US"/>
                              </w:rPr>
                              <w:t xml:space="preserve">Ángel Córcoles García (2019) Molecular genetic approaches to decrease mis-incorporation of non-canonical branched chain amino acids into a recombinant protein in </w:t>
                            </w:r>
                            <w:r w:rsidRPr="00D32870">
                              <w:rPr>
                                <w:rFonts w:asciiTheme="minorHAnsi" w:hAnsiTheme="minorHAnsi" w:cstheme="minorHAnsi"/>
                                <w:i/>
                                <w:iCs/>
                                <w:sz w:val="20"/>
                                <w:szCs w:val="20"/>
                                <w:lang w:val="en-US"/>
                              </w:rPr>
                              <w:t xml:space="preserve">Escherichia </w:t>
                            </w:r>
                            <w:proofErr w:type="gramStart"/>
                            <w:r w:rsidRPr="00D32870">
                              <w:rPr>
                                <w:rFonts w:asciiTheme="minorHAnsi" w:hAnsiTheme="minorHAnsi" w:cstheme="minorHAnsi"/>
                                <w:i/>
                                <w:iCs/>
                                <w:sz w:val="20"/>
                                <w:szCs w:val="20"/>
                                <w:lang w:val="en-US"/>
                              </w:rPr>
                              <w:t>coli</w:t>
                            </w:r>
                            <w:proofErr w:type="gramEnd"/>
                          </w:p>
                          <w:p w14:paraId="1E67B44E"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87" w:name="_Hlk118624595"/>
                            <w:bookmarkEnd w:id="86"/>
                            <w:r w:rsidRPr="00691D41">
                              <w:rPr>
                                <w:rFonts w:asciiTheme="minorHAnsi" w:hAnsiTheme="minorHAnsi" w:cstheme="minorHAnsi"/>
                                <w:sz w:val="20"/>
                                <w:szCs w:val="20"/>
                                <w:lang w:val="en-US"/>
                              </w:rPr>
                              <w:t xml:space="preserve">Moonsung Cho (2019) Suspension of a point-mass-loaded filament in non-uniform flows: the ballooning flight of spiders </w:t>
                            </w:r>
                          </w:p>
                          <w:p w14:paraId="0B7CD96C" w14:textId="5AE2F2F4" w:rsidR="00691D41" w:rsidRPr="00691D41" w:rsidRDefault="00691D41" w:rsidP="00691D41">
                            <w:pPr>
                              <w:pStyle w:val="Liste"/>
                              <w:numPr>
                                <w:ilvl w:val="0"/>
                                <w:numId w:val="28"/>
                              </w:numPr>
                              <w:rPr>
                                <w:rFonts w:asciiTheme="minorHAnsi" w:hAnsiTheme="minorHAnsi" w:cstheme="minorHAnsi"/>
                                <w:sz w:val="20"/>
                                <w:szCs w:val="20"/>
                                <w:lang w:val="en-US"/>
                              </w:rPr>
                            </w:pPr>
                            <w:bookmarkStart w:id="88" w:name="_Hlk118624552"/>
                            <w:bookmarkEnd w:id="87"/>
                            <w:r w:rsidRPr="00691D41">
                              <w:rPr>
                                <w:rFonts w:asciiTheme="minorHAnsi" w:hAnsiTheme="minorHAnsi" w:cstheme="minorHAnsi"/>
                                <w:sz w:val="20"/>
                                <w:szCs w:val="20"/>
                                <w:lang w:val="en-US"/>
                              </w:rPr>
                              <w:t xml:space="preserve">Sarah Kamel (2019) Enzymatic synthesis of </w:t>
                            </w:r>
                            <w:r w:rsidR="0036184D">
                              <w:rPr>
                                <w:rFonts w:asciiTheme="minorHAnsi" w:hAnsiTheme="minorHAnsi" w:cstheme="minorHAnsi"/>
                                <w:sz w:val="20"/>
                                <w:szCs w:val="20"/>
                                <w:lang w:val="en-US"/>
                              </w:rPr>
                              <w:t>α</w:t>
                            </w:r>
                            <w:r w:rsidRPr="00691D41">
                              <w:rPr>
                                <w:rFonts w:asciiTheme="minorHAnsi" w:hAnsiTheme="minorHAnsi" w:cstheme="minorHAnsi"/>
                                <w:sz w:val="20"/>
                                <w:szCs w:val="20"/>
                                <w:lang w:val="en-US"/>
                              </w:rPr>
                              <w:t>-D-pentosefuranose-1-phosphate</w:t>
                            </w:r>
                          </w:p>
                          <w:bookmarkEnd w:id="88"/>
                          <w:p w14:paraId="009D8572" w14:textId="49728692" w:rsidR="00C15A74" w:rsidRPr="00691D41" w:rsidRDefault="00691D41" w:rsidP="00FA24D4">
                            <w:pPr>
                              <w:pStyle w:val="Liste"/>
                              <w:numPr>
                                <w:ilvl w:val="0"/>
                                <w:numId w:val="28"/>
                              </w:numPr>
                              <w:rPr>
                                <w:rFonts w:asciiTheme="minorHAnsi" w:hAnsiTheme="minorHAnsi" w:cstheme="minorHAnsi"/>
                                <w:bCs/>
                                <w:iCs/>
                                <w:sz w:val="22"/>
                                <w:szCs w:val="22"/>
                                <w:lang w:val="en-US"/>
                              </w:rPr>
                            </w:pPr>
                            <w:r w:rsidRPr="00691D41">
                              <w:rPr>
                                <w:rFonts w:asciiTheme="minorHAnsi" w:hAnsiTheme="minorHAnsi" w:cstheme="minorHAnsi"/>
                                <w:sz w:val="20"/>
                                <w:szCs w:val="20"/>
                                <w:lang w:val="en-US"/>
                              </w:rPr>
                              <w:t xml:space="preserve">Heba Yehia Mohamed (2019) </w:t>
                            </w:r>
                            <w:bookmarkStart w:id="89" w:name="_Hlk118624500"/>
                            <w:r w:rsidRPr="00691D41">
                              <w:rPr>
                                <w:rFonts w:asciiTheme="minorHAnsi" w:hAnsiTheme="minorHAnsi" w:cstheme="minorHAnsi"/>
                                <w:sz w:val="20"/>
                                <w:szCs w:val="20"/>
                                <w:lang w:val="en-US"/>
                              </w:rPr>
                              <w:t xml:space="preserve">Chemoenzymatic synthesis of nucleoside analogs as potential medicinal agents </w:t>
                            </w:r>
                            <w:bookmarkEnd w:id="8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F25F9" id="_x0000_s1041" type="#_x0000_t202" style="position:absolute;margin-left:26.15pt;margin-top:-2.1pt;width:404.35pt;height:454.95pt;z-index:25229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" filled="f" stroked="f">
                <v:textbox>
                  <w:txbxContent>
                    <w:p w14:paraId="307ECA8B" w14:textId="75001E41" w:rsidR="00691D41" w:rsidRPr="00FA24D4" w:rsidRDefault="00691D41" w:rsidP="00691D41">
                      <w:pPr>
                        <w:pStyle w:val="Liste"/>
                        <w:numPr>
                          <w:ilvl w:val="0"/>
                          <w:numId w:val="0"/>
                        </w:numPr>
                        <w:tabs>
                          <w:tab w:val="left" w:pos="708"/>
                        </w:tabs>
                        <w:spacing w:after="60"/>
                        <w:ind w:left="357" w:hanging="357"/>
                        <w:rPr>
                          <w:rFonts w:asciiTheme="minorHAnsi" w:hAnsiTheme="minorHAnsi" w:cstheme="minorHAnsi"/>
                          <w:i/>
                          <w:iCs/>
                          <w:sz w:val="20"/>
                          <w:szCs w:val="20"/>
                          <w:lang w:val="en-US"/>
                        </w:rPr>
                      </w:pPr>
                      <w:r w:rsidRPr="00691D41">
                        <w:rPr>
                          <w:rFonts w:asciiTheme="minorHAnsi" w:hAnsiTheme="minorHAnsi" w:cstheme="minorHAnsi"/>
                          <w:sz w:val="20"/>
                          <w:szCs w:val="20"/>
                          <w:lang w:val="en-US"/>
                        </w:rPr>
                        <w:t xml:space="preserve">Recent doctoral theses at Bioprocess Engineering, </w:t>
                      </w:r>
                      <w:r w:rsidRPr="00FA24D4">
                        <w:rPr>
                          <w:rFonts w:asciiTheme="minorHAnsi" w:hAnsiTheme="minorHAnsi" w:cstheme="minorHAnsi"/>
                          <w:sz w:val="20"/>
                          <w:szCs w:val="20"/>
                          <w:lang w:val="en-US"/>
                        </w:rPr>
                        <w:t>TU Berlin</w:t>
                      </w:r>
                      <w:r w:rsidR="00FA24D4" w:rsidRPr="00FA24D4">
                        <w:rPr>
                          <w:rFonts w:asciiTheme="minorHAnsi" w:hAnsiTheme="minorHAnsi" w:cstheme="minorHAnsi"/>
                          <w:i/>
                          <w:iCs/>
                          <w:sz w:val="20"/>
                          <w:szCs w:val="20"/>
                          <w:lang w:val="en-US"/>
                        </w:rPr>
                        <w:t xml:space="preserve"> </w:t>
                      </w:r>
                      <w:r w:rsidR="00FA24D4" w:rsidRPr="00FA24D4">
                        <w:rPr>
                          <w:rFonts w:asciiTheme="minorHAnsi" w:hAnsiTheme="minorHAnsi" w:cstheme="minorHAnsi"/>
                          <w:i/>
                          <w:iCs/>
                          <w:sz w:val="20"/>
                          <w:szCs w:val="20"/>
                          <w:highlight w:val="lightGray"/>
                          <w:lang w:val="en-US"/>
                        </w:rPr>
                        <w:t>(you get this from the Chair website)</w:t>
                      </w:r>
                    </w:p>
                    <w:p w14:paraId="5C350386"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 xml:space="preserve">Niels Krausch (2024) Optimal operation of small-scale bioprocesses using model predictive </w:t>
                      </w:r>
                      <w:proofErr w:type="gramStart"/>
                      <w:r w:rsidRPr="00C15A74">
                        <w:rPr>
                          <w:rFonts w:asciiTheme="minorHAnsi" w:hAnsiTheme="minorHAnsi" w:cstheme="minorHAnsi"/>
                          <w:sz w:val="20"/>
                          <w:szCs w:val="20"/>
                          <w:lang w:val="en-US"/>
                        </w:rPr>
                        <w:t>control</w:t>
                      </w:r>
                      <w:proofErr w:type="gramEnd"/>
                      <w:r w:rsidRPr="00C15A74">
                        <w:rPr>
                          <w:rFonts w:asciiTheme="minorHAnsi" w:hAnsiTheme="minorHAnsi" w:cstheme="minorHAnsi"/>
                          <w:sz w:val="20"/>
                          <w:szCs w:val="20"/>
                          <w:lang w:val="en-US"/>
                        </w:rPr>
                        <w:t xml:space="preserve"> </w:t>
                      </w:r>
                    </w:p>
                    <w:p w14:paraId="78D50058"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 xml:space="preserve">Theresa Menzel (2023) Potential of gradient monitoring, bioaugmentation, and thin-slurry recirculation for microbial plug-flow hydrolysis of lignocellulosic residues </w:t>
                      </w:r>
                    </w:p>
                    <w:p w14:paraId="1E7B39EA" w14:textId="77777777" w:rsidR="00C15A74" w:rsidRPr="00C15A74" w:rsidRDefault="00C15A74" w:rsidP="00C15A74">
                      <w:pPr>
                        <w:pStyle w:val="Liste"/>
                        <w:numPr>
                          <w:ilvl w:val="0"/>
                          <w:numId w:val="28"/>
                        </w:numPr>
                        <w:rPr>
                          <w:rFonts w:asciiTheme="minorHAnsi" w:hAnsiTheme="minorHAnsi" w:cstheme="minorHAnsi"/>
                          <w:sz w:val="20"/>
                          <w:szCs w:val="20"/>
                          <w:lang w:val="en-US"/>
                        </w:rPr>
                      </w:pPr>
                      <w:r w:rsidRPr="00C15A74">
                        <w:rPr>
                          <w:rFonts w:asciiTheme="minorHAnsi" w:hAnsiTheme="minorHAnsi" w:cstheme="minorHAnsi"/>
                          <w:sz w:val="20"/>
                          <w:szCs w:val="20"/>
                          <w:lang w:val="en-US"/>
                        </w:rPr>
                        <w:t>Annina Kemmer (2023) Development of advanced feeding strategies for high throughput mini-bioreactor systems</w:t>
                      </w:r>
                    </w:p>
                    <w:p w14:paraId="0B2CF151"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Björn Gutschmann (2022) Process development and monitoring of </w:t>
                      </w:r>
                      <w:r w:rsidRPr="00691D41">
                        <w:rPr>
                          <w:rFonts w:asciiTheme="minorHAnsi" w:hAnsiTheme="minorHAnsi" w:cstheme="minorHAnsi"/>
                          <w:sz w:val="20"/>
                          <w:szCs w:val="20"/>
                          <w:lang w:val="en-US"/>
                        </w:rPr>
                        <w:t xml:space="preserve">polyhydroxyalkanoate production from oleaginous feedstocks with </w:t>
                      </w:r>
                      <w:r w:rsidRPr="00D32870">
                        <w:rPr>
                          <w:rFonts w:asciiTheme="minorHAnsi" w:hAnsiTheme="minorHAnsi" w:cstheme="minorHAnsi"/>
                          <w:i/>
                          <w:iCs/>
                          <w:sz w:val="20"/>
                          <w:szCs w:val="20"/>
                          <w:lang w:val="en-US"/>
                        </w:rPr>
                        <w:t xml:space="preserve">Ralstonia </w:t>
                      </w:r>
                      <w:proofErr w:type="gramStart"/>
                      <w:r w:rsidRPr="00D32870">
                        <w:rPr>
                          <w:rFonts w:asciiTheme="minorHAnsi" w:hAnsiTheme="minorHAnsi" w:cstheme="minorHAnsi"/>
                          <w:i/>
                          <w:iCs/>
                          <w:sz w:val="20"/>
                          <w:szCs w:val="20"/>
                          <w:lang w:val="en-US"/>
                        </w:rPr>
                        <w:t>eutropha</w:t>
                      </w:r>
                      <w:proofErr w:type="gramEnd"/>
                    </w:p>
                    <w:p w14:paraId="56327A74" w14:textId="77777777" w:rsidR="00691D41" w:rsidRPr="00691D41" w:rsidRDefault="00691D41" w:rsidP="00691D41">
                      <w:pPr>
                        <w:pStyle w:val="Listenabsatz"/>
                        <w:numPr>
                          <w:ilvl w:val="0"/>
                          <w:numId w:val="28"/>
                        </w:numPr>
                        <w:spacing w:line="259" w:lineRule="auto"/>
                        <w:ind w:left="284" w:hanging="284"/>
                        <w:contextualSpacing/>
                        <w:jc w:val="left"/>
                        <w:rPr>
                          <w:rFonts w:cstheme="minorHAnsi"/>
                          <w:szCs w:val="20"/>
                          <w:lang w:eastAsia="de-DE"/>
                        </w:rPr>
                      </w:pPr>
                      <w:r w:rsidRPr="00691D41">
                        <w:rPr>
                          <w:rFonts w:cstheme="minorHAnsi"/>
                          <w:szCs w:val="20"/>
                        </w:rPr>
                        <w:t xml:space="preserve">Qin Fan (2022) </w:t>
                      </w:r>
                      <w:r w:rsidRPr="00691D41">
                        <w:rPr>
                          <w:rFonts w:cstheme="minorHAnsi"/>
                          <w:szCs w:val="20"/>
                          <w:lang w:eastAsia="de-DE"/>
                        </w:rPr>
                        <w:t xml:space="preserve">Development of a bioprocess for heterologous hydrogenase production in </w:t>
                      </w:r>
                      <w:r w:rsidRPr="00D32870">
                        <w:rPr>
                          <w:rFonts w:cstheme="minorHAnsi"/>
                          <w:i/>
                          <w:iCs/>
                          <w:szCs w:val="20"/>
                          <w:lang w:eastAsia="de-DE"/>
                        </w:rPr>
                        <w:t>Escherichia coli</w:t>
                      </w:r>
                    </w:p>
                    <w:p w14:paraId="69909FA9"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Maryke Fehlau (2022) </w:t>
                      </w:r>
                      <w:bookmarkStart w:id="88" w:name="_Hlk118624775"/>
                      <w:r w:rsidRPr="00691D41">
                        <w:rPr>
                          <w:rFonts w:asciiTheme="minorHAnsi" w:hAnsiTheme="minorHAnsi" w:cstheme="minorHAnsi"/>
                          <w:sz w:val="20"/>
                          <w:szCs w:val="20"/>
                          <w:lang w:val="en-US"/>
                        </w:rPr>
                        <w:t>Enzymatic Synthesis of Nucleoside 5’-Triphosphates</w:t>
                      </w:r>
                      <w:bookmarkEnd w:id="88"/>
                    </w:p>
                    <w:p w14:paraId="6C4A0955"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Felix Kaspar (2021) </w:t>
                      </w:r>
                      <w:bookmarkStart w:id="89" w:name="_Hlk118624684"/>
                      <w:r w:rsidRPr="00691D41">
                        <w:rPr>
                          <w:rFonts w:asciiTheme="minorHAnsi" w:hAnsiTheme="minorHAnsi" w:cstheme="minorHAnsi"/>
                          <w:sz w:val="20"/>
                          <w:szCs w:val="20"/>
                          <w:lang w:val="en-US"/>
                        </w:rPr>
                        <w:t>Analytical methods and thermodynamic frameworks for efficient biocatalytic nucleoside synthesis via nucleoside phosphorylases</w:t>
                      </w:r>
                      <w:bookmarkEnd w:id="89"/>
                    </w:p>
                    <w:p w14:paraId="6F54F424" w14:textId="77777777" w:rsidR="00691D41" w:rsidRPr="00691D41" w:rsidRDefault="00691D41" w:rsidP="00691D41">
                      <w:pPr>
                        <w:pStyle w:val="Liste"/>
                        <w:numPr>
                          <w:ilvl w:val="0"/>
                          <w:numId w:val="28"/>
                        </w:numPr>
                        <w:rPr>
                          <w:rFonts w:asciiTheme="minorHAnsi" w:hAnsiTheme="minorHAnsi" w:cstheme="minorHAnsi"/>
                          <w:sz w:val="20"/>
                          <w:szCs w:val="20"/>
                          <w:lang w:val="en-US"/>
                        </w:rPr>
                      </w:pPr>
                      <w:r w:rsidRPr="00691D41">
                        <w:rPr>
                          <w:rFonts w:asciiTheme="minorHAnsi" w:hAnsiTheme="minorHAnsi" w:cstheme="minorHAnsi"/>
                          <w:sz w:val="20"/>
                          <w:szCs w:val="20"/>
                          <w:lang w:val="en-US"/>
                        </w:rPr>
                        <w:t xml:space="preserve">Sebastian Hans </w:t>
                      </w:r>
                      <w:bookmarkStart w:id="90" w:name="_Hlk118624671"/>
                      <w:r w:rsidRPr="00691D41">
                        <w:rPr>
                          <w:rFonts w:asciiTheme="minorHAnsi" w:hAnsiTheme="minorHAnsi" w:cstheme="minorHAnsi"/>
                          <w:sz w:val="20"/>
                          <w:szCs w:val="20"/>
                          <w:lang w:val="en-US"/>
                        </w:rPr>
                        <w:t xml:space="preserve">(2021) Accelerating biological screenings through the combination of high-throughput and </w:t>
                      </w:r>
                      <w:proofErr w:type="gramStart"/>
                      <w:r w:rsidRPr="00691D41">
                        <w:rPr>
                          <w:rFonts w:asciiTheme="minorHAnsi" w:hAnsiTheme="minorHAnsi" w:cstheme="minorHAnsi"/>
                          <w:sz w:val="20"/>
                          <w:szCs w:val="20"/>
                          <w:lang w:val="en-US"/>
                        </w:rPr>
                        <w:t>modeling</w:t>
                      </w:r>
                      <w:bookmarkEnd w:id="90"/>
                      <w:proofErr w:type="gramEnd"/>
                    </w:p>
                    <w:p w14:paraId="2927096F"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91" w:name="_Hlk118624645"/>
                      <w:r w:rsidRPr="00691D41">
                        <w:rPr>
                          <w:rFonts w:asciiTheme="minorHAnsi" w:hAnsiTheme="minorHAnsi" w:cstheme="minorHAnsi"/>
                          <w:sz w:val="20"/>
                          <w:szCs w:val="20"/>
                          <w:lang w:val="en-US"/>
                        </w:rPr>
                        <w:t xml:space="preserve">Robert Giessmann (2020) Prediction of kinetics and yields of nucleoside phosphorylase reactions and derived enzymatic </w:t>
                      </w:r>
                      <w:proofErr w:type="gramStart"/>
                      <w:r w:rsidRPr="00691D41">
                        <w:rPr>
                          <w:rFonts w:asciiTheme="minorHAnsi" w:hAnsiTheme="minorHAnsi" w:cstheme="minorHAnsi"/>
                          <w:sz w:val="20"/>
                          <w:szCs w:val="20"/>
                          <w:lang w:val="en-US"/>
                        </w:rPr>
                        <w:t>reaction</w:t>
                      </w:r>
                      <w:proofErr w:type="gramEnd"/>
                      <w:r w:rsidRPr="00691D41">
                        <w:rPr>
                          <w:rFonts w:asciiTheme="minorHAnsi" w:hAnsiTheme="minorHAnsi" w:cstheme="minorHAnsi"/>
                          <w:sz w:val="20"/>
                          <w:szCs w:val="20"/>
                          <w:lang w:val="en-US"/>
                        </w:rPr>
                        <w:t xml:space="preserve"> cascades</w:t>
                      </w:r>
                    </w:p>
                    <w:p w14:paraId="59A1A0A5"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92" w:name="_Hlk118624626"/>
                      <w:bookmarkEnd w:id="91"/>
                      <w:r w:rsidRPr="00691D41">
                        <w:rPr>
                          <w:rFonts w:asciiTheme="minorHAnsi" w:hAnsiTheme="minorHAnsi" w:cstheme="minorHAnsi"/>
                          <w:sz w:val="20"/>
                          <w:szCs w:val="20"/>
                          <w:lang w:val="en-US"/>
                        </w:rPr>
                        <w:t>Klaus Pellicer Alborch (2020) Cocci chain length distribution as control parameter in scaling lactic acid fermentations</w:t>
                      </w:r>
                    </w:p>
                    <w:p w14:paraId="289CB20F"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93" w:name="_Hlk118624577"/>
                      <w:bookmarkEnd w:id="92"/>
                      <w:r w:rsidRPr="00691D41">
                        <w:rPr>
                          <w:rFonts w:asciiTheme="minorHAnsi" w:hAnsiTheme="minorHAnsi" w:cstheme="minorHAnsi"/>
                          <w:sz w:val="20"/>
                          <w:szCs w:val="20"/>
                          <w:lang w:val="en-US"/>
                        </w:rPr>
                        <w:t xml:space="preserve">Ángel Córcoles García (2019) Molecular genetic approaches to decrease mis-incorporation of non-canonical branched chain amino acids into a recombinant protein in </w:t>
                      </w:r>
                      <w:r w:rsidRPr="00D32870">
                        <w:rPr>
                          <w:rFonts w:asciiTheme="minorHAnsi" w:hAnsiTheme="minorHAnsi" w:cstheme="minorHAnsi"/>
                          <w:i/>
                          <w:iCs/>
                          <w:sz w:val="20"/>
                          <w:szCs w:val="20"/>
                          <w:lang w:val="en-US"/>
                        </w:rPr>
                        <w:t xml:space="preserve">Escherichia </w:t>
                      </w:r>
                      <w:proofErr w:type="gramStart"/>
                      <w:r w:rsidRPr="00D32870">
                        <w:rPr>
                          <w:rFonts w:asciiTheme="minorHAnsi" w:hAnsiTheme="minorHAnsi" w:cstheme="minorHAnsi"/>
                          <w:i/>
                          <w:iCs/>
                          <w:sz w:val="20"/>
                          <w:szCs w:val="20"/>
                          <w:lang w:val="en-US"/>
                        </w:rPr>
                        <w:t>coli</w:t>
                      </w:r>
                      <w:proofErr w:type="gramEnd"/>
                    </w:p>
                    <w:p w14:paraId="1E67B44E" w14:textId="77777777" w:rsidR="00691D41" w:rsidRPr="00691D41" w:rsidRDefault="00691D41" w:rsidP="00691D41">
                      <w:pPr>
                        <w:pStyle w:val="Liste"/>
                        <w:numPr>
                          <w:ilvl w:val="0"/>
                          <w:numId w:val="28"/>
                        </w:numPr>
                        <w:rPr>
                          <w:rFonts w:asciiTheme="minorHAnsi" w:hAnsiTheme="minorHAnsi" w:cstheme="minorHAnsi"/>
                          <w:sz w:val="20"/>
                          <w:szCs w:val="20"/>
                          <w:lang w:val="en-US"/>
                        </w:rPr>
                      </w:pPr>
                      <w:bookmarkStart w:id="94" w:name="_Hlk118624595"/>
                      <w:bookmarkEnd w:id="93"/>
                      <w:r w:rsidRPr="00691D41">
                        <w:rPr>
                          <w:rFonts w:asciiTheme="minorHAnsi" w:hAnsiTheme="minorHAnsi" w:cstheme="minorHAnsi"/>
                          <w:sz w:val="20"/>
                          <w:szCs w:val="20"/>
                          <w:lang w:val="en-US"/>
                        </w:rPr>
                        <w:t xml:space="preserve">Moonsung Cho (2019) Suspension of a point-mass-loaded filament in non-uniform flows: the ballooning flight of spiders </w:t>
                      </w:r>
                    </w:p>
                    <w:p w14:paraId="0B7CD96C" w14:textId="5AE2F2F4" w:rsidR="00691D41" w:rsidRPr="00691D41" w:rsidRDefault="00691D41" w:rsidP="00691D41">
                      <w:pPr>
                        <w:pStyle w:val="Liste"/>
                        <w:numPr>
                          <w:ilvl w:val="0"/>
                          <w:numId w:val="28"/>
                        </w:numPr>
                        <w:rPr>
                          <w:rFonts w:asciiTheme="minorHAnsi" w:hAnsiTheme="minorHAnsi" w:cstheme="minorHAnsi"/>
                          <w:sz w:val="20"/>
                          <w:szCs w:val="20"/>
                          <w:lang w:val="en-US"/>
                        </w:rPr>
                      </w:pPr>
                      <w:bookmarkStart w:id="95" w:name="_Hlk118624552"/>
                      <w:bookmarkEnd w:id="94"/>
                      <w:r w:rsidRPr="00691D41">
                        <w:rPr>
                          <w:rFonts w:asciiTheme="minorHAnsi" w:hAnsiTheme="minorHAnsi" w:cstheme="minorHAnsi"/>
                          <w:sz w:val="20"/>
                          <w:szCs w:val="20"/>
                          <w:lang w:val="en-US"/>
                        </w:rPr>
                        <w:t xml:space="preserve">Sarah Kamel (2019) Enzymatic synthesis of </w:t>
                      </w:r>
                      <w:r w:rsidR="0036184D">
                        <w:rPr>
                          <w:rFonts w:asciiTheme="minorHAnsi" w:hAnsiTheme="minorHAnsi" w:cstheme="minorHAnsi"/>
                          <w:sz w:val="20"/>
                          <w:szCs w:val="20"/>
                          <w:lang w:val="en-US"/>
                        </w:rPr>
                        <w:t>α</w:t>
                      </w:r>
                      <w:r w:rsidRPr="00691D41">
                        <w:rPr>
                          <w:rFonts w:asciiTheme="minorHAnsi" w:hAnsiTheme="minorHAnsi" w:cstheme="minorHAnsi"/>
                          <w:sz w:val="20"/>
                          <w:szCs w:val="20"/>
                          <w:lang w:val="en-US"/>
                        </w:rPr>
                        <w:t>-D-pentosefuranose-1-phosphate</w:t>
                      </w:r>
                    </w:p>
                    <w:bookmarkEnd w:id="95"/>
                    <w:p w14:paraId="009D8572" w14:textId="49728692" w:rsidR="00C15A74" w:rsidRPr="00691D41" w:rsidRDefault="00691D41" w:rsidP="00FA24D4">
                      <w:pPr>
                        <w:pStyle w:val="Liste"/>
                        <w:numPr>
                          <w:ilvl w:val="0"/>
                          <w:numId w:val="28"/>
                        </w:numPr>
                        <w:rPr>
                          <w:rFonts w:asciiTheme="minorHAnsi" w:hAnsiTheme="minorHAnsi" w:cstheme="minorHAnsi"/>
                          <w:bCs/>
                          <w:iCs/>
                          <w:sz w:val="22"/>
                          <w:szCs w:val="22"/>
                          <w:lang w:val="en-US"/>
                        </w:rPr>
                      </w:pPr>
                      <w:r w:rsidRPr="00691D41">
                        <w:rPr>
                          <w:rFonts w:asciiTheme="minorHAnsi" w:hAnsiTheme="minorHAnsi" w:cstheme="minorHAnsi"/>
                          <w:sz w:val="20"/>
                          <w:szCs w:val="20"/>
                          <w:lang w:val="en-US"/>
                        </w:rPr>
                        <w:t xml:space="preserve">Heba Yehia Mohamed (2019) </w:t>
                      </w:r>
                      <w:bookmarkStart w:id="96" w:name="_Hlk118624500"/>
                      <w:r w:rsidRPr="00691D41">
                        <w:rPr>
                          <w:rFonts w:asciiTheme="minorHAnsi" w:hAnsiTheme="minorHAnsi" w:cstheme="minorHAnsi"/>
                          <w:sz w:val="20"/>
                          <w:szCs w:val="20"/>
                          <w:lang w:val="en-US"/>
                        </w:rPr>
                        <w:t xml:space="preserve">Chemoenzymatic synthesis of nucleoside analogs as potential medicinal agents </w:t>
                      </w:r>
                      <w:bookmarkEnd w:id="96"/>
                    </w:p>
                  </w:txbxContent>
                </v:textbox>
              </v:shape>
            </w:pict>
          </mc:Fallback>
        </mc:AlternateContent>
      </w:r>
      <w:r w:rsidRPr="00C174D5">
        <w:rPr>
          <w:i/>
          <w:noProof/>
          <w:lang w:eastAsia="de-DE"/>
        </w:rPr>
        <mc:AlternateContent>
          <mc:Choice Requires="wpg">
            <w:drawing>
              <wp:anchor distT="0" distB="0" distL="114300" distR="114300" simplePos="0" relativeHeight="252251136" behindDoc="0" locked="0" layoutInCell="1" allowOverlap="1" wp14:anchorId="4F58E263" wp14:editId="10E636B2">
                <wp:simplePos x="0" y="0"/>
                <wp:positionH relativeFrom="column">
                  <wp:posOffset>-916287</wp:posOffset>
                </wp:positionH>
                <wp:positionV relativeFrom="paragraph">
                  <wp:posOffset>-889859</wp:posOffset>
                </wp:positionV>
                <wp:extent cx="7584234" cy="10811837"/>
                <wp:effectExtent l="0" t="0" r="0" b="8890"/>
                <wp:wrapNone/>
                <wp:docPr id="7221" name="Gruppieren 7221"/>
                <wp:cNvGraphicFramePr/>
                <a:graphic xmlns:a="http://schemas.openxmlformats.org/drawingml/2006/main">
                  <a:graphicData uri="http://schemas.microsoft.com/office/word/2010/wordprocessingGroup">
                    <wpg:wgp>
                      <wpg:cNvGrpSpPr/>
                      <wpg:grpSpPr>
                        <a:xfrm>
                          <a:off x="0" y="0"/>
                          <a:ext cx="7584234" cy="10811837"/>
                          <a:chOff x="-4266" y="-76967"/>
                          <a:chExt cx="7584723" cy="10813770"/>
                        </a:xfrm>
                      </wpg:grpSpPr>
                      <wpg:grpSp>
                        <wpg:cNvPr id="7219" name="Gruppieren 7219"/>
                        <wpg:cNvGrpSpPr/>
                        <wpg:grpSpPr>
                          <a:xfrm>
                            <a:off x="-4266" y="-76967"/>
                            <a:ext cx="7584723" cy="10813770"/>
                            <a:chOff x="-25048" y="-76967"/>
                            <a:chExt cx="7584723" cy="10813770"/>
                          </a:xfrm>
                        </wpg:grpSpPr>
                        <wps:wsp>
                          <wps:cNvPr id="7216" name="Rechteck 7216"/>
                          <wps:cNvSpPr/>
                          <wps:spPr>
                            <a:xfrm>
                              <a:off x="-19761" y="-76967"/>
                              <a:ext cx="7560486" cy="7118196"/>
                            </a:xfrm>
                            <a:prstGeom prst="rect">
                              <a:avLst/>
                            </a:prstGeom>
                            <a:solidFill>
                              <a:srgbClr val="F0F7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3A30A" w14:textId="483F1223" w:rsidR="008E3CAD" w:rsidRPr="00A11A74" w:rsidRDefault="008E3CAD" w:rsidP="00A11A7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7" name="Rechteck 7217"/>
                          <wps:cNvSpPr/>
                          <wps:spPr>
                            <a:xfrm>
                              <a:off x="-25048" y="7039741"/>
                              <a:ext cx="7570957" cy="2159965"/>
                            </a:xfrm>
                            <a:prstGeom prst="rect">
                              <a:avLst/>
                            </a:prstGeom>
                            <a:solidFill>
                              <a:srgbClr val="C0C5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32A3F4" w14:textId="77777777" w:rsidR="008E3CAD" w:rsidRPr="00E61CC5" w:rsidRDefault="008E3CAD" w:rsidP="00E160BD">
                                <w:pPr>
                                  <w:ind w:right="321"/>
                                  <w:jc w:val="right"/>
                                  <w:rPr>
                                    <w:color w:val="FFFFFF" w:themeColor="background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18" name="Rechteck 7218"/>
                          <wps:cNvSpPr/>
                          <wps:spPr>
                            <a:xfrm>
                              <a:off x="0" y="9289472"/>
                              <a:ext cx="7559675" cy="1447331"/>
                            </a:xfrm>
                            <a:prstGeom prst="rect">
                              <a:avLst/>
                            </a:prstGeom>
                            <a:solidFill>
                              <a:srgbClr val="FFFF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220" name="Rechteck 7220"/>
                        <wps:cNvSpPr/>
                        <wps:spPr>
                          <a:xfrm>
                            <a:off x="1226144" y="784544"/>
                            <a:ext cx="5133098" cy="5777322"/>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58E263" id="Gruppieren 7221" o:spid="_x0000_s1042" style="position:absolute;margin-left:-72.15pt;margin-top:-70.05pt;width:597.2pt;height:851.35pt;z-index:252251136;mso-width-relative:margin;mso-height-relative:margin" coordorigin="-42,-769" coordsize="75847,1081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">
                <v:group id="Gruppieren 7219" o:spid="_x0000_s1043" style="position:absolute;left:-42;top:-769;width:75846;height:108137" coordorigin="-250,-769" coordsize="75847,108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">
                  <v:rect id="Rechteck 7216" o:spid="_x0000_s1044" style="position:absolute;left:-197;top:-769;width:75604;height:71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" fillcolor="#f0f7cd" stroked="f" strokeweight="2pt">
                    <v:textbox>
                      <w:txbxContent>
                        <w:p w14:paraId="6C23A30A" w14:textId="483F1223" w:rsidR="008E3CAD" w:rsidRPr="00A11A74" w:rsidRDefault="008E3CAD" w:rsidP="00A11A74"/>
                      </w:txbxContent>
                    </v:textbox>
                  </v:rect>
                  <v:rect id="Rechteck 7217" o:spid="_x0000_s1045" style="position:absolute;left:-250;top:70397;width:75709;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" fillcolor="#c0c5a8" stroked="f" strokeweight="2pt">
                    <v:textbox>
                      <w:txbxContent>
                        <w:p w14:paraId="2E32A3F4" w14:textId="77777777" w:rsidR="008E3CAD" w:rsidRPr="00E61CC5" w:rsidRDefault="008E3CAD" w:rsidP="00E160BD">
                          <w:pPr>
                            <w:ind w:right="321"/>
                            <w:jc w:val="right"/>
                            <w:rPr>
                              <w:color w:val="FFFFFF" w:themeColor="background1"/>
                              <w:lang w:val="en-US"/>
                            </w:rPr>
                          </w:pPr>
                        </w:p>
                      </w:txbxContent>
                    </v:textbox>
                  </v:rect>
                  <v:rect id="Rechteck 7218" o:spid="_x0000_s1046" style="position:absolute;top:92894;width:75596;height:14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" stroked="f" strokeweight="2pt"/>
                </v:group>
                <v:rect id="Rechteck 7220" o:spid="_x0000_s1047" style="position:absolute;left:12261;top:7845;width:51331;height:57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" filled="f" strokecolor="#a5a5a5 [2092]" strokeweight="2pt"/>
              </v:group>
            </w:pict>
          </mc:Fallback>
        </mc:AlternateContent>
      </w:r>
    </w:p>
    <w:p w14:paraId="7FC412FD" w14:textId="29BAD7C9" w:rsidR="003A29E8" w:rsidRPr="008135A8" w:rsidRDefault="003A29E8">
      <w:pPr>
        <w:jc w:val="left"/>
        <w:rPr>
          <w:lang w:val="en-US"/>
        </w:rPr>
      </w:pPr>
      <w:bookmarkStart w:id="90" w:name="_Ref479845315"/>
      <w:bookmarkStart w:id="91" w:name="_Ref503710969"/>
      <w:bookmarkStart w:id="92" w:name="_Toc507602368"/>
      <w:bookmarkEnd w:id="52"/>
      <w:bookmarkEnd w:id="69"/>
      <w:bookmarkEnd w:id="70"/>
    </w:p>
    <w:p w14:paraId="1155FB9D" w14:textId="5BA1CB86" w:rsidR="00E5456B" w:rsidRDefault="00D86A6E" w:rsidP="0062586A">
      <w:pPr>
        <w:rPr>
          <w:rStyle w:val="hps"/>
          <w:i/>
          <w:lang w:val="en-US"/>
        </w:rPr>
      </w:pPr>
      <w:r w:rsidRPr="00C174D5">
        <w:t>s</w:t>
      </w:r>
    </w:p>
    <w:p w14:paraId="734C49E7" w14:textId="15366FDE" w:rsidR="00E5456B" w:rsidRDefault="00E5456B" w:rsidP="0062586A">
      <w:pPr>
        <w:rPr>
          <w:rStyle w:val="hps"/>
          <w:i/>
          <w:lang w:val="en-US"/>
        </w:rPr>
      </w:pPr>
    </w:p>
    <w:p w14:paraId="39712F43" w14:textId="618CED1C" w:rsidR="00E5456B" w:rsidRDefault="00E5456B" w:rsidP="0062586A">
      <w:pPr>
        <w:rPr>
          <w:rStyle w:val="hps"/>
          <w:i/>
          <w:lang w:val="en-US"/>
        </w:rPr>
      </w:pPr>
    </w:p>
    <w:p w14:paraId="0254E9B3" w14:textId="51F763D0" w:rsidR="00DE1FB2" w:rsidRPr="00E5456B" w:rsidRDefault="00DE1FB2" w:rsidP="0062586A">
      <w:pPr>
        <w:rPr>
          <w:rStyle w:val="hps"/>
          <w:i/>
          <w:lang w:val="en"/>
        </w:rPr>
      </w:pPr>
    </w:p>
    <w:p w14:paraId="41A1F28C" w14:textId="37DE25E9" w:rsidR="00AC6FCC" w:rsidRDefault="00AC6FCC" w:rsidP="00AC6FCC">
      <w:pPr>
        <w:rPr>
          <w:rStyle w:val="hps"/>
          <w:lang w:val="en"/>
        </w:rPr>
      </w:pPr>
    </w:p>
    <w:p w14:paraId="41E406AF" w14:textId="455E2619" w:rsidR="00AC6FCC" w:rsidRDefault="00AC6FCC" w:rsidP="00AC6FCC">
      <w:pPr>
        <w:rPr>
          <w:rStyle w:val="hps"/>
          <w:lang w:val="en"/>
        </w:rPr>
      </w:pPr>
    </w:p>
    <w:p w14:paraId="6C817E84" w14:textId="66A0CC1C" w:rsidR="00AC6FCC" w:rsidRDefault="00AC6FCC" w:rsidP="00AC6FCC">
      <w:pPr>
        <w:rPr>
          <w:rStyle w:val="hps"/>
          <w:lang w:val="en"/>
        </w:rPr>
      </w:pPr>
    </w:p>
    <w:p w14:paraId="461AA4AF" w14:textId="270E1FDA" w:rsidR="00AC6FCC" w:rsidRDefault="00AC6FCC" w:rsidP="00AC6FCC">
      <w:pPr>
        <w:rPr>
          <w:rStyle w:val="hps"/>
          <w:lang w:val="en"/>
        </w:rPr>
      </w:pPr>
    </w:p>
    <w:p w14:paraId="1A19F89E" w14:textId="30ADE056" w:rsidR="00AC6FCC" w:rsidRDefault="00AC6FCC" w:rsidP="00AC6FCC">
      <w:pPr>
        <w:rPr>
          <w:rStyle w:val="hps"/>
          <w:lang w:val="en"/>
        </w:rPr>
      </w:pPr>
    </w:p>
    <w:p w14:paraId="01387430" w14:textId="7FA2BEDB" w:rsidR="00AC6FCC" w:rsidRDefault="00AC6FCC" w:rsidP="00AC6FCC">
      <w:pPr>
        <w:rPr>
          <w:rStyle w:val="hps"/>
          <w:lang w:val="en"/>
        </w:rPr>
      </w:pPr>
    </w:p>
    <w:bookmarkEnd w:id="90"/>
    <w:bookmarkEnd w:id="91"/>
    <w:bookmarkEnd w:id="92"/>
    <w:p w14:paraId="717B717D" w14:textId="2BCA61B8" w:rsidR="000E2C9D" w:rsidRPr="00F4119F" w:rsidRDefault="000E2C9D" w:rsidP="00DE6D15">
      <w:pPr>
        <w:pStyle w:val="NurText1"/>
        <w:tabs>
          <w:tab w:val="left" w:pos="3261"/>
          <w:tab w:val="left" w:pos="3750"/>
          <w:tab w:val="left" w:pos="6135"/>
        </w:tabs>
        <w:rPr>
          <w:rFonts w:asciiTheme="minorHAnsi" w:hAnsiTheme="minorHAnsi" w:cs="Arial"/>
          <w:sz w:val="22"/>
          <w:szCs w:val="22"/>
          <w:lang w:val="en-GB"/>
        </w:rPr>
      </w:pPr>
    </w:p>
    <w:sectPr w:rsidR="000E2C9D" w:rsidRPr="00F4119F" w:rsidSect="009C11BA">
      <w:pgSz w:w="11906" w:h="16838"/>
      <w:pgMar w:top="1418" w:right="1418" w:bottom="1134" w:left="1418" w:header="709" w:footer="709" w:gutter="0"/>
      <w:pgNumType w:start="11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nnina Kemmer" w:date="2024-04-02T16:30:00Z" w:initials="AK">
    <w:p w14:paraId="02402342" w14:textId="77777777" w:rsidR="00D232E2" w:rsidRDefault="00D232E2" w:rsidP="00AD7F85">
      <w:pPr>
        <w:pStyle w:val="Kommentartext"/>
        <w:jc w:val="left"/>
      </w:pPr>
      <w:r>
        <w:rPr>
          <w:rStyle w:val="Kommentarzeichen"/>
        </w:rPr>
        <w:annotationRef/>
      </w:r>
      <w:r>
        <w:t>This is the official template for BVT (there is no official template from TU Berlin).</w:t>
      </w:r>
      <w:r>
        <w:br/>
        <w:t>However, always check with Prof. Neubauer before finalizing your thesis.</w:t>
      </w:r>
    </w:p>
  </w:comment>
  <w:comment w:id="12" w:author="Annina Kemmer" w:date="2024-04-02T16:54:00Z" w:initials="AK">
    <w:p w14:paraId="7097C3F6" w14:textId="77777777" w:rsidR="004A2EE9" w:rsidRDefault="00432652" w:rsidP="00BD6CA6">
      <w:pPr>
        <w:pStyle w:val="Kommentartext"/>
        <w:jc w:val="left"/>
      </w:pPr>
      <w:r>
        <w:rPr>
          <w:rStyle w:val="Kommentarzeichen"/>
        </w:rPr>
        <w:annotationRef/>
      </w:r>
      <w:r w:rsidR="004A2EE9">
        <w:t xml:space="preserve">Replace grey fields with own specific information. </w:t>
      </w:r>
      <w:r w:rsidR="004A2EE9">
        <w:br/>
      </w:r>
      <w:r w:rsidR="004A2EE9">
        <w:rPr>
          <w:b/>
          <w:bCs/>
        </w:rPr>
        <w:t>Otherwise, the content of this page must not be changed as it is required by the university library!</w:t>
      </w:r>
    </w:p>
  </w:comment>
  <w:comment w:id="13" w:author="Annina Kemmer" w:date="2024-04-02T13:10:00Z" w:initials="AK">
    <w:p w14:paraId="53182827" w14:textId="10EFBBC6" w:rsidR="002552AD" w:rsidRDefault="002552AD" w:rsidP="001402DA">
      <w:pPr>
        <w:pStyle w:val="Kommentartext"/>
        <w:jc w:val="left"/>
      </w:pPr>
      <w:r>
        <w:rPr>
          <w:rStyle w:val="Kommentarzeichen"/>
        </w:rPr>
        <w:annotationRef/>
      </w:r>
      <w:r>
        <w:t>E.g., Dr.-Ing</w:t>
      </w:r>
    </w:p>
  </w:comment>
  <w:comment w:id="14" w:author="Annina Kemmer" w:date="2024-04-02T13:12:00Z" w:initials="AK">
    <w:p w14:paraId="073DBEBA" w14:textId="77777777" w:rsidR="00E84C46" w:rsidRDefault="00E84C46" w:rsidP="00C30243">
      <w:pPr>
        <w:pStyle w:val="Kommentartext"/>
        <w:jc w:val="left"/>
      </w:pPr>
      <w:r>
        <w:rPr>
          <w:rStyle w:val="Kommentarzeichen"/>
        </w:rPr>
        <w:annotationRef/>
      </w:r>
      <w:r>
        <w:t>Not used in the last theses --&gt; still necessary?</w:t>
      </w:r>
    </w:p>
  </w:comment>
  <w:comment w:id="17" w:author="Annina Kemmer" w:date="2024-04-02T15:39:00Z" w:initials="AK">
    <w:p w14:paraId="475F670F" w14:textId="77777777" w:rsidR="00DF0106" w:rsidRDefault="00DF0106" w:rsidP="001B7134">
      <w:pPr>
        <w:pStyle w:val="Kommentartext"/>
        <w:jc w:val="left"/>
      </w:pPr>
      <w:r>
        <w:rPr>
          <w:rStyle w:val="Kommentarzeichen"/>
        </w:rPr>
        <w:annotationRef/>
      </w:r>
      <w:r>
        <w:t>Should start on uneven page (right side when opening the printed book).</w:t>
      </w:r>
    </w:p>
  </w:comment>
  <w:comment w:id="19" w:author="Annina Kemmer" w:date="2024-04-02T15:39:00Z" w:initials="AK">
    <w:p w14:paraId="1ADF08C2" w14:textId="77777777" w:rsidR="00DF0106" w:rsidRDefault="00DF0106" w:rsidP="00BC4F2A">
      <w:pPr>
        <w:pStyle w:val="Kommentartext"/>
        <w:jc w:val="left"/>
      </w:pPr>
      <w:r>
        <w:rPr>
          <w:rStyle w:val="Kommentarzeichen"/>
        </w:rPr>
        <w:annotationRef/>
      </w:r>
      <w:r>
        <w:t>Should start on uneven page (right side when opening the printed book).</w:t>
      </w:r>
    </w:p>
  </w:comment>
  <w:comment w:id="21" w:author="Annina Kemmer" w:date="2024-04-02T16:09:00Z" w:initials="AK">
    <w:p w14:paraId="40D1A8D7" w14:textId="77777777" w:rsidR="000A4F29" w:rsidRDefault="000A4F29" w:rsidP="00767D2C">
      <w:pPr>
        <w:pStyle w:val="Kommentartext"/>
        <w:jc w:val="left"/>
      </w:pPr>
      <w:r>
        <w:rPr>
          <w:rStyle w:val="Kommentarzeichen"/>
        </w:rPr>
        <w:annotationRef/>
      </w:r>
      <w:r>
        <w:t>Should start on uneven page (right side when opening the printed book).</w:t>
      </w:r>
    </w:p>
  </w:comment>
  <w:comment w:id="23" w:author="Annina Kemmer" w:date="2024-04-02T16:09:00Z" w:initials="AK">
    <w:p w14:paraId="41E4387F" w14:textId="77777777" w:rsidR="000A4F29" w:rsidRDefault="000A4F29" w:rsidP="0089261E">
      <w:pPr>
        <w:pStyle w:val="Kommentartext"/>
        <w:jc w:val="left"/>
      </w:pPr>
      <w:r>
        <w:rPr>
          <w:rStyle w:val="Kommentarzeichen"/>
        </w:rPr>
        <w:annotationRef/>
      </w:r>
      <w:r>
        <w:t>Should start on uneven page (right side when opening the printed book).</w:t>
      </w:r>
    </w:p>
  </w:comment>
  <w:comment w:id="25" w:author="Annina Kemmer" w:date="2024-04-02T16:09:00Z" w:initials="AK">
    <w:p w14:paraId="13DAC6AF" w14:textId="77777777" w:rsidR="000A4F29" w:rsidRDefault="000A4F29" w:rsidP="00277CD2">
      <w:pPr>
        <w:pStyle w:val="Kommentartext"/>
        <w:jc w:val="left"/>
      </w:pPr>
      <w:r>
        <w:rPr>
          <w:rStyle w:val="Kommentarzeichen"/>
        </w:rPr>
        <w:annotationRef/>
      </w:r>
      <w:r>
        <w:t>Should start on uneven page (right side when opening the printed book).</w:t>
      </w:r>
    </w:p>
  </w:comment>
  <w:comment w:id="26" w:author="Annina Kemmer" w:date="2024-04-02T13:17:00Z" w:initials="AK">
    <w:p w14:paraId="3E398AE7" w14:textId="145C30F0" w:rsidR="00785D44" w:rsidRDefault="00785D44" w:rsidP="00E008CD">
      <w:pPr>
        <w:pStyle w:val="Kommentartext"/>
        <w:jc w:val="left"/>
      </w:pPr>
      <w:r>
        <w:rPr>
          <w:rStyle w:val="Kommentarzeichen"/>
        </w:rPr>
        <w:annotationRef/>
      </w:r>
      <w:r>
        <w:t>Structure of the list of abbreviations might be different depending on the thesis.</w:t>
      </w:r>
    </w:p>
  </w:comment>
  <w:comment w:id="27" w:author="Annina Kemmer" w:date="2024-04-02T13:18:00Z" w:initials="AK">
    <w:p w14:paraId="14C894A1" w14:textId="77777777" w:rsidR="00785D44" w:rsidRDefault="00785D44" w:rsidP="008E6F15">
      <w:pPr>
        <w:pStyle w:val="Kommentartext"/>
        <w:jc w:val="left"/>
      </w:pPr>
      <w:r>
        <w:rPr>
          <w:rStyle w:val="Kommentarzeichen"/>
        </w:rPr>
        <w:annotationRef/>
      </w:r>
      <w:r>
        <w:t>E.g., for mathematical equations</w:t>
      </w:r>
    </w:p>
  </w:comment>
  <w:comment w:id="29" w:author="Annina Kemmer" w:date="2024-04-02T16:09:00Z" w:initials="AK">
    <w:p w14:paraId="0A24C43B" w14:textId="77777777" w:rsidR="000A4F29" w:rsidRDefault="000A4F29" w:rsidP="00BD26C6">
      <w:pPr>
        <w:pStyle w:val="Kommentartext"/>
        <w:jc w:val="left"/>
      </w:pPr>
      <w:r>
        <w:rPr>
          <w:rStyle w:val="Kommentarzeichen"/>
        </w:rPr>
        <w:annotationRef/>
      </w:r>
      <w:r>
        <w:t>Should start on uneven page (right side when opening the printed book).</w:t>
      </w:r>
    </w:p>
  </w:comment>
  <w:comment w:id="30" w:author="Annina Kemmer" w:date="2024-04-02T13:19:00Z" w:initials="AK">
    <w:p w14:paraId="406D2A78" w14:textId="41C38729" w:rsidR="00785D44" w:rsidRDefault="00785D44" w:rsidP="002B685B">
      <w:pPr>
        <w:pStyle w:val="Kommentartext"/>
        <w:jc w:val="left"/>
      </w:pPr>
      <w:r>
        <w:rPr>
          <w:rStyle w:val="Kommentarzeichen"/>
        </w:rPr>
        <w:annotationRef/>
      </w:r>
      <w:r>
        <w:t>Cumulative case only</w:t>
      </w:r>
    </w:p>
  </w:comment>
  <w:comment w:id="31" w:author="Annina Kemmer" w:date="2024-04-02T13:23:00Z" w:initials="AK">
    <w:p w14:paraId="7B43F3E5" w14:textId="77777777" w:rsidR="00410437" w:rsidRDefault="00410437">
      <w:pPr>
        <w:pStyle w:val="Kommentartext"/>
        <w:numPr>
          <w:ilvl w:val="0"/>
          <w:numId w:val="31"/>
        </w:numPr>
        <w:jc w:val="left"/>
      </w:pPr>
      <w:r>
        <w:rPr>
          <w:rStyle w:val="Kommentarzeichen"/>
        </w:rPr>
        <w:annotationRef/>
      </w:r>
      <w:r>
        <w:rPr>
          <w:i/>
          <w:iCs/>
          <w:lang w:val="en-US"/>
        </w:rPr>
        <w:t>Each entry in the list should end with EITHER (i) an active, clickable DOI link for papers that are already online, (ii) journal name and date of submission for papers that are in the review process OR (iii) the phrase “In preparation“ for manuscripts that still have to be submitted to a journal.</w:t>
      </w:r>
    </w:p>
    <w:p w14:paraId="44530ADD" w14:textId="77777777" w:rsidR="00410437" w:rsidRDefault="00410437" w:rsidP="00263600">
      <w:pPr>
        <w:pStyle w:val="Kommentartext"/>
        <w:numPr>
          <w:ilvl w:val="0"/>
          <w:numId w:val="31"/>
        </w:numPr>
        <w:jc w:val="left"/>
      </w:pPr>
      <w:r>
        <w:rPr>
          <w:i/>
          <w:iCs/>
          <w:lang w:val="en-US"/>
        </w:rPr>
        <w:t>This is only an overview of the papers, the co-author contributions in the papers must be stated later on in the thesis directly before the manuscript.</w:t>
      </w:r>
    </w:p>
  </w:comment>
  <w:comment w:id="32" w:author="Annina Kemmer" w:date="2024-04-02T13:23:00Z" w:initials="AK">
    <w:p w14:paraId="397F854F" w14:textId="77777777" w:rsidR="00410437" w:rsidRDefault="00410437" w:rsidP="00304B4D">
      <w:pPr>
        <w:pStyle w:val="Kommentartext"/>
        <w:jc w:val="left"/>
      </w:pPr>
      <w:r>
        <w:rPr>
          <w:rStyle w:val="Kommentarzeichen"/>
        </w:rPr>
        <w:annotationRef/>
      </w:r>
      <w:r>
        <w:t>(Optionally) include further publications where you have contributed as a co-author.</w:t>
      </w:r>
    </w:p>
  </w:comment>
  <w:comment w:id="34" w:author="Annina Kemmer" w:date="2024-04-02T16:10:00Z" w:initials="AK">
    <w:p w14:paraId="452D0048" w14:textId="77777777" w:rsidR="000A4F29" w:rsidRDefault="000A4F29" w:rsidP="00335C3E">
      <w:pPr>
        <w:pStyle w:val="Kommentartext"/>
        <w:jc w:val="left"/>
      </w:pPr>
      <w:r>
        <w:rPr>
          <w:rStyle w:val="Kommentarzeichen"/>
        </w:rPr>
        <w:annotationRef/>
      </w:r>
      <w:r>
        <w:t>Should start on uneven page (right side when opening the printed book).</w:t>
      </w:r>
    </w:p>
  </w:comment>
  <w:comment w:id="59" w:author="Annina Kemmer" w:date="2024-04-02T14:57:00Z" w:initials="AK">
    <w:p w14:paraId="53E505F3" w14:textId="77E6D5E1" w:rsidR="00C827C0" w:rsidRDefault="00AD5700" w:rsidP="00562CEB">
      <w:pPr>
        <w:pStyle w:val="Kommentartext"/>
        <w:jc w:val="left"/>
      </w:pPr>
      <w:r>
        <w:rPr>
          <w:rStyle w:val="Kommentarzeichen"/>
        </w:rPr>
        <w:annotationRef/>
      </w:r>
      <w:r w:rsidR="00C827C0">
        <w:t xml:space="preserve">You can include further subheadings and directly answer the research question / hypothesis in one of those. Include the RQX/HX in the second level heading. </w:t>
      </w:r>
    </w:p>
  </w:comment>
  <w:comment w:id="62" w:author="Annina Kemmer" w:date="2024-04-02T14:57:00Z" w:initials="AK">
    <w:p w14:paraId="2769EF10" w14:textId="77777777" w:rsidR="00260451" w:rsidRDefault="00260451" w:rsidP="00260451">
      <w:pPr>
        <w:pStyle w:val="Kommentartext"/>
        <w:jc w:val="left"/>
      </w:pPr>
      <w:r>
        <w:rPr>
          <w:rStyle w:val="Kommentarzeichen"/>
        </w:rPr>
        <w:annotationRef/>
      </w:r>
      <w:r>
        <w:t xml:space="preserve">You can include further subheadings and directly answer the research question / hypothesis in one of those. Include the RQX/HX in the second level heading. </w:t>
      </w:r>
    </w:p>
  </w:comment>
  <w:comment w:id="67" w:author="Annina Kemmer" w:date="2024-04-02T15:17:00Z" w:initials="AK">
    <w:p w14:paraId="4C7E45BB" w14:textId="77777777" w:rsidR="00FB5208" w:rsidRDefault="00FB5208" w:rsidP="00DF42A3">
      <w:pPr>
        <w:pStyle w:val="Kommentartext"/>
        <w:jc w:val="left"/>
      </w:pPr>
      <w:r>
        <w:rPr>
          <w:rStyle w:val="Kommentarzeichen"/>
        </w:rPr>
        <w:annotationRef/>
      </w:r>
      <w:r>
        <w:t>Reference list of the thesis. The reference lists of the attached manuscripts are considered separate and only include the references of the published manuscript.</w:t>
      </w:r>
    </w:p>
  </w:comment>
  <w:comment w:id="73" w:author="Annina Kemmer" w:date="2024-04-02T15:16:00Z" w:initials="AK">
    <w:p w14:paraId="4B665856" w14:textId="3A2ED271" w:rsidR="007D4B57" w:rsidRDefault="007D4B57" w:rsidP="00434583">
      <w:pPr>
        <w:pStyle w:val="Kommentartext"/>
        <w:jc w:val="left"/>
      </w:pPr>
      <w:r>
        <w:rPr>
          <w:rStyle w:val="Kommentarzeichen"/>
        </w:rPr>
        <w:annotationRef/>
      </w:r>
      <w:r>
        <w:t>Cumulative case only</w:t>
      </w:r>
    </w:p>
  </w:comment>
  <w:comment w:id="75" w:author="Annina Kemmer" w:date="2024-04-02T15:23:00Z" w:initials="AK">
    <w:p w14:paraId="6A378E85" w14:textId="77777777" w:rsidR="0065628E" w:rsidRDefault="00F8143F">
      <w:pPr>
        <w:pStyle w:val="Kommentartext"/>
        <w:jc w:val="left"/>
      </w:pPr>
      <w:r>
        <w:rPr>
          <w:rStyle w:val="Kommentarzeichen"/>
        </w:rPr>
        <w:annotationRef/>
      </w:r>
      <w:r w:rsidR="0065628E">
        <w:t xml:space="preserve">This page with the green box must be on a uneven number (e.g., 127) (facing you, when you open the printed book). </w:t>
      </w:r>
    </w:p>
    <w:p w14:paraId="5E5C3982" w14:textId="77777777" w:rsidR="0065628E" w:rsidRDefault="0065628E" w:rsidP="00F747BA">
      <w:pPr>
        <w:pStyle w:val="Kommentartext"/>
        <w:jc w:val="left"/>
      </w:pPr>
      <w:r>
        <w:t>--&gt; similar for all other papers</w:t>
      </w:r>
    </w:p>
  </w:comment>
  <w:comment w:id="76" w:author="Annina Kemmer" w:date="2024-04-02T15:21:00Z" w:initials="AK">
    <w:p w14:paraId="5F4FC56A" w14:textId="77777777" w:rsidR="0065628E" w:rsidRDefault="004574AB">
      <w:pPr>
        <w:pStyle w:val="Kommentartext"/>
        <w:jc w:val="left"/>
      </w:pPr>
      <w:r>
        <w:rPr>
          <w:rStyle w:val="Kommentarzeichen"/>
        </w:rPr>
        <w:annotationRef/>
      </w:r>
      <w:r w:rsidR="0065628E">
        <w:t>Do not delete this white text! It is included so that word automatically insert a bookmark here.</w:t>
      </w:r>
    </w:p>
    <w:p w14:paraId="1DC81729" w14:textId="77777777" w:rsidR="0065628E" w:rsidRDefault="0065628E" w:rsidP="00626F06">
      <w:pPr>
        <w:pStyle w:val="Kommentartext"/>
        <w:jc w:val="left"/>
      </w:pPr>
      <w:r>
        <w:t>--&gt; similar for all other papers</w:t>
      </w:r>
    </w:p>
  </w:comment>
  <w:comment w:id="77" w:author="Annina Kemmer" w:date="2024-04-02T15:27:00Z" w:initials="AK">
    <w:p w14:paraId="57D06F86" w14:textId="77777777" w:rsidR="00626998" w:rsidRDefault="00626998" w:rsidP="005D3E76">
      <w:pPr>
        <w:pStyle w:val="Kommentartext"/>
        <w:jc w:val="left"/>
      </w:pPr>
      <w:r>
        <w:rPr>
          <w:rStyle w:val="Kommentarzeichen"/>
        </w:rPr>
        <w:annotationRef/>
      </w:r>
      <w:r>
        <w:t>Check that content matches your "List of publications" and the list of Vorveröffentlichungen you have to hand in to the TU berlin.</w:t>
      </w:r>
    </w:p>
  </w:comment>
  <w:comment w:id="80" w:author="Annina Kemmer" w:date="2024-04-02T15:35:00Z" w:initials="AK">
    <w:p w14:paraId="66D229CB" w14:textId="77777777" w:rsidR="00E8653F" w:rsidRDefault="00E8653F">
      <w:pPr>
        <w:pStyle w:val="Kommentartext"/>
        <w:jc w:val="left"/>
      </w:pPr>
      <w:r>
        <w:rPr>
          <w:rStyle w:val="Kommentarzeichen"/>
        </w:rPr>
        <w:annotationRef/>
      </w:r>
      <w:r>
        <w:t>Include your curriculum vitae for submission to the TU Berlin before the defense.</w:t>
      </w:r>
    </w:p>
    <w:p w14:paraId="77F6901E" w14:textId="77777777" w:rsidR="00E8653F" w:rsidRDefault="00E8653F" w:rsidP="00D879F7">
      <w:pPr>
        <w:pStyle w:val="Kommentartext"/>
        <w:jc w:val="left"/>
      </w:pPr>
      <w:r>
        <w:t>After the defense, for submission to the university library, this page must b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402342" w15:done="0"/>
  <w15:commentEx w15:paraId="7097C3F6" w15:done="0"/>
  <w15:commentEx w15:paraId="53182827" w15:done="0"/>
  <w15:commentEx w15:paraId="073DBEBA" w15:done="0"/>
  <w15:commentEx w15:paraId="475F670F" w15:done="0"/>
  <w15:commentEx w15:paraId="1ADF08C2" w15:done="0"/>
  <w15:commentEx w15:paraId="40D1A8D7" w15:done="0"/>
  <w15:commentEx w15:paraId="41E4387F" w15:done="0"/>
  <w15:commentEx w15:paraId="13DAC6AF" w15:done="0"/>
  <w15:commentEx w15:paraId="3E398AE7" w15:done="0"/>
  <w15:commentEx w15:paraId="14C894A1" w15:done="0"/>
  <w15:commentEx w15:paraId="0A24C43B" w15:done="0"/>
  <w15:commentEx w15:paraId="406D2A78" w15:done="0"/>
  <w15:commentEx w15:paraId="44530ADD" w15:done="0"/>
  <w15:commentEx w15:paraId="397F854F" w15:done="0"/>
  <w15:commentEx w15:paraId="452D0048" w15:done="0"/>
  <w15:commentEx w15:paraId="53E505F3" w15:done="0"/>
  <w15:commentEx w15:paraId="2769EF10" w15:done="0"/>
  <w15:commentEx w15:paraId="4C7E45BB" w15:done="0"/>
  <w15:commentEx w15:paraId="4B665856" w15:done="0"/>
  <w15:commentEx w15:paraId="5E5C3982" w15:done="0"/>
  <w15:commentEx w15:paraId="1DC81729" w15:done="0"/>
  <w15:commentEx w15:paraId="57D06F86" w15:done="0"/>
  <w15:commentEx w15:paraId="77F690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6B13D" w16cex:dateUtc="2024-04-02T14:30:00Z"/>
  <w16cex:commentExtensible w16cex:durableId="29B6B6BF" w16cex:dateUtc="2024-04-02T14:54:00Z"/>
  <w16cex:commentExtensible w16cex:durableId="29B68256" w16cex:dateUtc="2024-04-02T11:10:00Z"/>
  <w16cex:commentExtensible w16cex:durableId="29B682A7" w16cex:dateUtc="2024-04-02T11:12:00Z"/>
  <w16cex:commentExtensible w16cex:durableId="29B6A522" w16cex:dateUtc="2024-04-02T13:39:00Z"/>
  <w16cex:commentExtensible w16cex:durableId="29B6A52B" w16cex:dateUtc="2024-04-02T13:39:00Z"/>
  <w16cex:commentExtensible w16cex:durableId="29B6AC2F" w16cex:dateUtc="2024-04-02T14:09:00Z"/>
  <w16cex:commentExtensible w16cex:durableId="29B6AC45" w16cex:dateUtc="2024-04-02T14:09:00Z"/>
  <w16cex:commentExtensible w16cex:durableId="29B6AC4E" w16cex:dateUtc="2024-04-02T14:09:00Z"/>
  <w16cex:commentExtensible w16cex:durableId="29B68405" w16cex:dateUtc="2024-04-02T11:17:00Z"/>
  <w16cex:commentExtensible w16cex:durableId="29B6841A" w16cex:dateUtc="2024-04-02T11:18:00Z"/>
  <w16cex:commentExtensible w16cex:durableId="29B6AC55" w16cex:dateUtc="2024-04-02T14:09:00Z"/>
  <w16cex:commentExtensible w16cex:durableId="29B68453" w16cex:dateUtc="2024-04-02T11:19:00Z"/>
  <w16cex:commentExtensible w16cex:durableId="29B68545" w16cex:dateUtc="2024-04-02T11:23:00Z"/>
  <w16cex:commentExtensible w16cex:durableId="29B68566" w16cex:dateUtc="2024-04-02T11:23:00Z"/>
  <w16cex:commentExtensible w16cex:durableId="29B6AC5C" w16cex:dateUtc="2024-04-02T14:10:00Z"/>
  <w16cex:commentExtensible w16cex:durableId="29B69B44" w16cex:dateUtc="2024-04-02T12:57:00Z"/>
  <w16cex:commentExtensible w16cex:durableId="29B69CAE" w16cex:dateUtc="2024-04-02T12:57:00Z"/>
  <w16cex:commentExtensible w16cex:durableId="29B6A016" w16cex:dateUtc="2024-04-02T13:17:00Z"/>
  <w16cex:commentExtensible w16cex:durableId="29B69FB3" w16cex:dateUtc="2024-04-02T13:16:00Z"/>
  <w16cex:commentExtensible w16cex:durableId="29B6A160" w16cex:dateUtc="2024-04-02T13:23:00Z"/>
  <w16cex:commentExtensible w16cex:durableId="29B6A10B" w16cex:dateUtc="2024-04-02T13:21:00Z"/>
  <w16cex:commentExtensible w16cex:durableId="29B6A249" w16cex:dateUtc="2024-04-02T13:27:00Z"/>
  <w16cex:commentExtensible w16cex:durableId="29B6A455" w16cex:dateUtc="2024-04-02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402342" w16cid:durableId="29B6B13D"/>
  <w16cid:commentId w16cid:paraId="7097C3F6" w16cid:durableId="29B6B6BF"/>
  <w16cid:commentId w16cid:paraId="53182827" w16cid:durableId="29B68256"/>
  <w16cid:commentId w16cid:paraId="073DBEBA" w16cid:durableId="29B682A7"/>
  <w16cid:commentId w16cid:paraId="475F670F" w16cid:durableId="29B6A522"/>
  <w16cid:commentId w16cid:paraId="1ADF08C2" w16cid:durableId="29B6A52B"/>
  <w16cid:commentId w16cid:paraId="40D1A8D7" w16cid:durableId="29B6AC2F"/>
  <w16cid:commentId w16cid:paraId="41E4387F" w16cid:durableId="29B6AC45"/>
  <w16cid:commentId w16cid:paraId="13DAC6AF" w16cid:durableId="29B6AC4E"/>
  <w16cid:commentId w16cid:paraId="3E398AE7" w16cid:durableId="29B68405"/>
  <w16cid:commentId w16cid:paraId="14C894A1" w16cid:durableId="29B6841A"/>
  <w16cid:commentId w16cid:paraId="0A24C43B" w16cid:durableId="29B6AC55"/>
  <w16cid:commentId w16cid:paraId="406D2A78" w16cid:durableId="29B68453"/>
  <w16cid:commentId w16cid:paraId="44530ADD" w16cid:durableId="29B68545"/>
  <w16cid:commentId w16cid:paraId="397F854F" w16cid:durableId="29B68566"/>
  <w16cid:commentId w16cid:paraId="452D0048" w16cid:durableId="29B6AC5C"/>
  <w16cid:commentId w16cid:paraId="53E505F3" w16cid:durableId="29B69B44"/>
  <w16cid:commentId w16cid:paraId="2769EF10" w16cid:durableId="29B69CAE"/>
  <w16cid:commentId w16cid:paraId="4C7E45BB" w16cid:durableId="29B6A016"/>
  <w16cid:commentId w16cid:paraId="4B665856" w16cid:durableId="29B69FB3"/>
  <w16cid:commentId w16cid:paraId="5E5C3982" w16cid:durableId="29B6A160"/>
  <w16cid:commentId w16cid:paraId="1DC81729" w16cid:durableId="29B6A10B"/>
  <w16cid:commentId w16cid:paraId="57D06F86" w16cid:durableId="29B6A249"/>
  <w16cid:commentId w16cid:paraId="77F6901E" w16cid:durableId="29B6A4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B15CE" w14:textId="77777777" w:rsidR="003975C4" w:rsidRDefault="003975C4" w:rsidP="00D019B6">
      <w:pPr>
        <w:spacing w:after="0" w:line="240" w:lineRule="auto"/>
      </w:pPr>
      <w:r>
        <w:separator/>
      </w:r>
    </w:p>
  </w:endnote>
  <w:endnote w:type="continuationSeparator" w:id="0">
    <w:p w14:paraId="703E109A" w14:textId="77777777" w:rsidR="003975C4" w:rsidRDefault="003975C4" w:rsidP="00D01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AB7B108C-9218-41FF-83CC-D7D6A0C32B37}"/>
    <w:embedBold r:id="rId2" w:fontKey="{4FDC210F-CEF9-47B6-B4A4-6887C608A9A0}"/>
    <w:embedItalic r:id="rId3" w:fontKey="{778DA545-9E2C-4671-888F-11EDD1E1F16B}"/>
    <w:embedBoldItalic r:id="rId4" w:fontKey="{645FAB0C-9884-4C4E-8812-CA945E36B481}"/>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imbus Sans L">
    <w:altName w:val="Cambria"/>
    <w:charset w:val="01"/>
    <w:family w:val="roman"/>
    <w:pitch w:val="variable"/>
  </w:font>
  <w:font w:name="Arial">
    <w:panose1 w:val="020B0604020202020204"/>
    <w:charset w:val="00"/>
    <w:family w:val="swiss"/>
    <w:pitch w:val="variable"/>
    <w:sig w:usb0="E0002EFF" w:usb1="C000785B" w:usb2="00000009" w:usb3="00000000" w:csb0="000001FF" w:csb1="00000000"/>
  </w:font>
  <w:font w:name="Times Regular">
    <w:charset w:val="01"/>
    <w:family w:val="roman"/>
    <w:pitch w:val="variable"/>
  </w:font>
  <w:font w:name="Tms Rmn">
    <w:panose1 w:val="02020603040505020304"/>
    <w:charset w:val="01"/>
    <w:family w:val="roman"/>
    <w:notTrueType/>
    <w:pitch w:val="variable"/>
  </w:font>
  <w:font w:name="Cambria Math">
    <w:panose1 w:val="02040503050406030204"/>
    <w:charset w:val="00"/>
    <w:family w:val="roman"/>
    <w:pitch w:val="variable"/>
    <w:sig w:usb0="E00006FF" w:usb1="420024FF" w:usb2="02000000" w:usb3="00000000" w:csb0="0000019F" w:csb1="00000000"/>
    <w:embedRegular r:id="rId5" w:fontKey="{4DB83F9E-E7DE-4E6E-B50F-AD2024BE42D2}"/>
    <w:embedItalic r:id="rId6" w:fontKey="{A94C7D51-D4EE-4577-A04F-57AAFB6AEA5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A56B1" w14:textId="43045763" w:rsidR="008E3CAD" w:rsidRDefault="008E3CAD" w:rsidP="00BB094F">
    <w:pPr>
      <w:pStyle w:val="Fuzeile"/>
      <w:ind w:right="143"/>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8E3CAD" w:rsidRPr="00562CB3" w14:paraId="71952F33" w14:textId="77777777" w:rsidTr="002F15DC">
      <w:trPr>
        <w:trHeight w:val="140"/>
      </w:trPr>
      <w:tc>
        <w:tcPr>
          <w:tcW w:w="6663" w:type="dxa"/>
        </w:tcPr>
        <w:p w14:paraId="77AB5D4D" w14:textId="6448321A" w:rsidR="008E3CAD" w:rsidRPr="00EC705A" w:rsidRDefault="008E3CAD" w:rsidP="005A2AC5">
          <w:pPr>
            <w:pStyle w:val="Fuzeile"/>
            <w:tabs>
              <w:tab w:val="clear" w:pos="9072"/>
            </w:tabs>
            <w:ind w:hanging="105"/>
            <w:rPr>
              <w:lang w:val="en-US"/>
            </w:rPr>
          </w:pPr>
          <w:r>
            <w:rPr>
              <w:noProof/>
              <w:lang w:eastAsia="de-DE"/>
            </w:rPr>
            <mc:AlternateContent>
              <mc:Choice Requires="wps">
                <w:drawing>
                  <wp:anchor distT="0" distB="0" distL="114300" distR="114300" simplePos="0" relativeHeight="251639808" behindDoc="0" locked="0" layoutInCell="1" allowOverlap="1" wp14:anchorId="65456DB6" wp14:editId="338EBF2E">
                    <wp:simplePos x="0" y="0"/>
                    <wp:positionH relativeFrom="column">
                      <wp:posOffset>-68580</wp:posOffset>
                    </wp:positionH>
                    <wp:positionV relativeFrom="paragraph">
                      <wp:posOffset>0</wp:posOffset>
                    </wp:positionV>
                    <wp:extent cx="5781675" cy="0"/>
                    <wp:effectExtent l="0" t="0" r="28575" b="19050"/>
                    <wp:wrapNone/>
                    <wp:docPr id="8001" name="Gerader Verbinder 8001"/>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15D549C" id="Gerader Verbinder 8001" o:spid="_x0000_s1026" style="position:absolute;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Results</w:t>
          </w:r>
          <w:r w:rsidRPr="00513290">
            <w:rPr>
              <w:sz w:val="20"/>
            </w:rPr>
            <w:fldChar w:fldCharType="end"/>
          </w:r>
          <w:r w:rsidRPr="002F15DC">
            <w:rPr>
              <w:sz w:val="20"/>
              <w:lang w:val="en-US"/>
            </w:rPr>
            <w:t xml:space="preserve"> </w:t>
          </w:r>
          <w:r w:rsidRPr="00513290">
            <w:rPr>
              <w:sz w:val="20"/>
              <w:lang w:val="en-US"/>
            </w:rPr>
            <w:t xml:space="preserve"> </w:t>
          </w:r>
          <w:sdt>
            <w:sdtPr>
              <w:id w:val="2009779032"/>
              <w:docPartObj>
                <w:docPartGallery w:val="Page Numbers (Bottom of Page)"/>
                <w:docPartUnique/>
              </w:docPartObj>
            </w:sdtPr>
            <w:sdtContent>
              <w:r w:rsidRPr="00513290">
                <w:rPr>
                  <w:sz w:val="20"/>
                  <w:lang w:val="en-US"/>
                </w:rPr>
                <w:t xml:space="preserve">               </w:t>
              </w:r>
            </w:sdtContent>
          </w:sdt>
        </w:p>
      </w:tc>
      <w:tc>
        <w:tcPr>
          <w:tcW w:w="2551" w:type="dxa"/>
        </w:tcPr>
        <w:p w14:paraId="0427452B" w14:textId="2B1BB765" w:rsidR="008E3CAD" w:rsidRPr="00513290" w:rsidRDefault="008E3CAD"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sidR="00DE3B5A">
            <w:rPr>
              <w:noProof/>
              <w:sz w:val="20"/>
              <w:lang w:val="en-US"/>
            </w:rPr>
            <w:t>11</w:t>
          </w:r>
          <w:r w:rsidRPr="00513290">
            <w:rPr>
              <w:sz w:val="20"/>
            </w:rPr>
            <w:fldChar w:fldCharType="end"/>
          </w:r>
          <w:r w:rsidRPr="00513290">
            <w:rPr>
              <w:sz w:val="20"/>
              <w:lang w:val="en-US"/>
            </w:rPr>
            <w:t xml:space="preserve">           </w:t>
          </w:r>
        </w:p>
      </w:tc>
    </w:tr>
  </w:tbl>
  <w:p w14:paraId="0340BAA8" w14:textId="77777777" w:rsidR="008E3CAD" w:rsidRPr="00EC705A" w:rsidRDefault="008E3CAD" w:rsidP="00EC705A">
    <w:pPr>
      <w:pStyle w:val="Fuzeile"/>
      <w:rPr>
        <w:lang w:val="en-US"/>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380B1D" w:rsidRPr="00513290" w14:paraId="353529C7" w14:textId="77777777" w:rsidTr="00D65477">
      <w:trPr>
        <w:trHeight w:val="140"/>
      </w:trPr>
      <w:tc>
        <w:tcPr>
          <w:tcW w:w="6663" w:type="dxa"/>
        </w:tcPr>
        <w:p w14:paraId="494583D5" w14:textId="456BCEAC" w:rsidR="00380B1D" w:rsidRPr="00EC705A" w:rsidRDefault="00380B1D" w:rsidP="00380B1D">
          <w:pPr>
            <w:pStyle w:val="Fuzeile"/>
            <w:tabs>
              <w:tab w:val="clear" w:pos="9072"/>
            </w:tabs>
            <w:ind w:hanging="105"/>
            <w:rPr>
              <w:lang w:val="en-US"/>
            </w:rPr>
          </w:pPr>
          <w:r>
            <w:rPr>
              <w:noProof/>
              <w:lang w:eastAsia="de-DE"/>
            </w:rPr>
            <mc:AlternateContent>
              <mc:Choice Requires="wps">
                <w:drawing>
                  <wp:anchor distT="0" distB="0" distL="114300" distR="114300" simplePos="0" relativeHeight="251652096" behindDoc="0" locked="0" layoutInCell="1" allowOverlap="1" wp14:anchorId="53907B67" wp14:editId="68DAFC87">
                    <wp:simplePos x="0" y="0"/>
                    <wp:positionH relativeFrom="column">
                      <wp:posOffset>-68580</wp:posOffset>
                    </wp:positionH>
                    <wp:positionV relativeFrom="paragraph">
                      <wp:posOffset>0</wp:posOffset>
                    </wp:positionV>
                    <wp:extent cx="5781675" cy="0"/>
                    <wp:effectExtent l="0" t="0" r="28575" b="19050"/>
                    <wp:wrapNone/>
                    <wp:docPr id="7174" name="Gerader Verbinder 7174"/>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BE4B536" id="Gerader Verbinder 7174" o:spid="_x0000_s1026" style="position:absolute;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sdt>
            <w:sdtPr>
              <w:id w:val="-1849472897"/>
              <w:docPartObj>
                <w:docPartGallery w:val="Page Numbers (Bottom of Page)"/>
                <w:docPartUnique/>
              </w:docPartObj>
            </w:sdtPr>
            <w:sdtContent>
              <w:r w:rsidRPr="00513290">
                <w:rPr>
                  <w:sz w:val="20"/>
                  <w:lang w:val="en-US"/>
                </w:rPr>
                <w:t xml:space="preserve"> </w:t>
              </w:r>
              <w:r w:rsidRPr="00513290">
                <w:rPr>
                  <w:sz w:val="20"/>
                </w:rPr>
                <w:fldChar w:fldCharType="begin"/>
              </w:r>
              <w:r w:rsidRPr="00513290">
                <w:rPr>
                  <w:sz w:val="20"/>
                  <w:lang w:val="en-US"/>
                </w:rPr>
                <w:instrText>PAGE   \* MERGEFORMAT</w:instrText>
              </w:r>
              <w:r w:rsidRPr="00513290">
                <w:rPr>
                  <w:sz w:val="20"/>
                </w:rPr>
                <w:fldChar w:fldCharType="separate"/>
              </w:r>
              <w:r>
                <w:rPr>
                  <w:sz w:val="20"/>
                </w:rPr>
                <w:t>32</w:t>
              </w:r>
              <w:r w:rsidRPr="00513290">
                <w:rPr>
                  <w:sz w:val="20"/>
                </w:rPr>
                <w:fldChar w:fldCharType="end"/>
              </w:r>
            </w:sdtContent>
          </w:sdt>
        </w:p>
      </w:tc>
      <w:tc>
        <w:tcPr>
          <w:tcW w:w="2551" w:type="dxa"/>
        </w:tcPr>
        <w:p w14:paraId="0ADF57BA" w14:textId="3F57629B" w:rsidR="00380B1D" w:rsidRPr="00513290" w:rsidRDefault="00380B1D" w:rsidP="00380B1D">
          <w:pPr>
            <w:pStyle w:val="Fuzeile"/>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2526AE">
            <w:rPr>
              <w:noProof/>
              <w:sz w:val="20"/>
              <w:lang w:val="en-US"/>
            </w:rPr>
            <w:t>Results</w:t>
          </w:r>
          <w:r w:rsidRPr="00513290">
            <w:rPr>
              <w:sz w:val="20"/>
            </w:rPr>
            <w:fldChar w:fldCharType="end"/>
          </w:r>
          <w:r w:rsidRPr="00513290">
            <w:rPr>
              <w:sz w:val="20"/>
              <w:lang w:val="en-US"/>
            </w:rPr>
            <w:t xml:space="preserve">                        </w:t>
          </w:r>
        </w:p>
      </w:tc>
    </w:tr>
  </w:tbl>
  <w:p w14:paraId="50D6555B" w14:textId="7B2EF1AE" w:rsidR="008E3CAD" w:rsidRPr="00380B1D" w:rsidRDefault="008E3CAD" w:rsidP="00380B1D">
    <w:pPr>
      <w:pStyle w:val="Fuzeile"/>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14317" w:type="dxa"/>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9781"/>
    </w:tblGrid>
    <w:tr w:rsidR="00F716C9" w:rsidRPr="0047774C" w14:paraId="5FA98AF7" w14:textId="77777777" w:rsidTr="009574D5">
      <w:trPr>
        <w:trHeight w:val="195"/>
      </w:trPr>
      <w:tc>
        <w:tcPr>
          <w:tcW w:w="4536" w:type="dxa"/>
        </w:tcPr>
        <w:p w14:paraId="0D13BBD1" w14:textId="77777777" w:rsidR="00F716C9" w:rsidRPr="00EC705A" w:rsidRDefault="00000000" w:rsidP="003C1297">
          <w:pPr>
            <w:pStyle w:val="Fuzeile"/>
            <w:tabs>
              <w:tab w:val="clear" w:pos="9072"/>
            </w:tabs>
            <w:ind w:hanging="112"/>
            <w:jc w:val="left"/>
            <w:rPr>
              <w:lang w:val="en-US"/>
            </w:rPr>
          </w:pPr>
          <w:sdt>
            <w:sdtPr>
              <w:id w:val="-275645800"/>
              <w:docPartObj>
                <w:docPartGallery w:val="Page Numbers (Bottom of Page)"/>
                <w:docPartUnique/>
              </w:docPartObj>
            </w:sdtPr>
            <w:sdtContent>
              <w:r w:rsidR="00F716C9" w:rsidRPr="00513290">
                <w:rPr>
                  <w:sz w:val="20"/>
                </w:rPr>
                <w:fldChar w:fldCharType="begin"/>
              </w:r>
              <w:r w:rsidR="00F716C9" w:rsidRPr="00513290">
                <w:rPr>
                  <w:sz w:val="20"/>
                  <w:lang w:val="en-US"/>
                </w:rPr>
                <w:instrText>PAGE   \* MERGEFORMAT</w:instrText>
              </w:r>
              <w:r w:rsidR="00F716C9" w:rsidRPr="00513290">
                <w:rPr>
                  <w:sz w:val="20"/>
                </w:rPr>
                <w:fldChar w:fldCharType="separate"/>
              </w:r>
              <w:r w:rsidR="00F716C9">
                <w:rPr>
                  <w:noProof/>
                  <w:sz w:val="20"/>
                  <w:lang w:val="en-US"/>
                </w:rPr>
                <w:t>12</w:t>
              </w:r>
              <w:r w:rsidR="00F716C9" w:rsidRPr="00513290">
                <w:rPr>
                  <w:sz w:val="20"/>
                </w:rPr>
                <w:fldChar w:fldCharType="end"/>
              </w:r>
              <w:r w:rsidR="00F716C9">
                <w:rPr>
                  <w:sz w:val="20"/>
                  <w:lang w:val="en-US"/>
                </w:rPr>
                <w:t xml:space="preserve">          </w:t>
              </w:r>
            </w:sdtContent>
          </w:sdt>
        </w:p>
      </w:tc>
      <w:tc>
        <w:tcPr>
          <w:tcW w:w="9781" w:type="dxa"/>
        </w:tcPr>
        <w:p w14:paraId="49190389" w14:textId="485F01C5" w:rsidR="00F716C9" w:rsidRPr="00513290" w:rsidRDefault="00F716C9" w:rsidP="003C1297">
          <w:pPr>
            <w:pStyle w:val="Fuzeile"/>
            <w:tabs>
              <w:tab w:val="clear" w:pos="4536"/>
              <w:tab w:val="center" w:pos="4562"/>
            </w:tabs>
            <w:ind w:right="-112"/>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Results</w:t>
          </w:r>
          <w:r w:rsidRPr="00513290">
            <w:rPr>
              <w:sz w:val="20"/>
            </w:rPr>
            <w:fldChar w:fldCharType="end"/>
          </w:r>
          <w:r w:rsidRPr="003C1297">
            <w:rPr>
              <w:sz w:val="20"/>
              <w:lang w:val="en-US"/>
            </w:rPr>
            <w:t xml:space="preserve"> </w:t>
          </w:r>
        </w:p>
      </w:tc>
    </w:tr>
  </w:tbl>
  <w:p w14:paraId="06450AAA" w14:textId="77777777" w:rsidR="00F716C9" w:rsidRDefault="00F716C9" w:rsidP="003C1297">
    <w:pPr>
      <w:pStyle w:val="Fuzeile"/>
      <w:ind w:right="143"/>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14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7557"/>
    </w:tblGrid>
    <w:tr w:rsidR="0008187D" w:rsidRPr="00562CB3" w14:paraId="6DFB9934" w14:textId="77777777" w:rsidTr="00D90478">
      <w:trPr>
        <w:trHeight w:val="140"/>
      </w:trPr>
      <w:tc>
        <w:tcPr>
          <w:tcW w:w="6663" w:type="dxa"/>
        </w:tcPr>
        <w:p w14:paraId="66D938D0" w14:textId="2F9FF387" w:rsidR="0008187D" w:rsidRPr="00EC705A" w:rsidRDefault="0008187D" w:rsidP="005A2AC5">
          <w:pPr>
            <w:pStyle w:val="Fuzeile"/>
            <w:tabs>
              <w:tab w:val="clear" w:pos="9072"/>
            </w:tabs>
            <w:ind w:hanging="105"/>
            <w:rPr>
              <w:lang w:val="en-US"/>
            </w:rPr>
          </w:pPr>
          <w:r>
            <w:rPr>
              <w:noProof/>
              <w:lang w:eastAsia="de-DE"/>
            </w:rPr>
            <mc:AlternateContent>
              <mc:Choice Requires="wps">
                <w:drawing>
                  <wp:anchor distT="0" distB="0" distL="114300" distR="114300" simplePos="0" relativeHeight="251642880" behindDoc="0" locked="0" layoutInCell="1" allowOverlap="1" wp14:anchorId="45B3F355" wp14:editId="761F9119">
                    <wp:simplePos x="0" y="0"/>
                    <wp:positionH relativeFrom="column">
                      <wp:posOffset>-66675</wp:posOffset>
                    </wp:positionH>
                    <wp:positionV relativeFrom="paragraph">
                      <wp:posOffset>3175</wp:posOffset>
                    </wp:positionV>
                    <wp:extent cx="9027795" cy="0"/>
                    <wp:effectExtent l="0" t="0" r="0" b="0"/>
                    <wp:wrapNone/>
                    <wp:docPr id="25" name="Gerader Verbinder 25"/>
                    <wp:cNvGraphicFramePr/>
                    <a:graphic xmlns:a="http://schemas.openxmlformats.org/drawingml/2006/main">
                      <a:graphicData uri="http://schemas.microsoft.com/office/word/2010/wordprocessingShape">
                        <wps:wsp>
                          <wps:cNvCnPr/>
                          <wps:spPr>
                            <a:xfrm flipV="1">
                              <a:off x="0" y="0"/>
                              <a:ext cx="90277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1E29C42" id="Gerader Verbinder 25" o:spid="_x0000_s1026" style="position:absolute;flip: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25pt" to="705.6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2526AE">
            <w:rPr>
              <w:noProof/>
              <w:sz w:val="20"/>
              <w:lang w:val="en-US"/>
            </w:rPr>
            <w:t>Results</w:t>
          </w:r>
          <w:r w:rsidRPr="00513290">
            <w:rPr>
              <w:sz w:val="20"/>
            </w:rPr>
            <w:fldChar w:fldCharType="end"/>
          </w:r>
          <w:r w:rsidRPr="002F15DC">
            <w:rPr>
              <w:sz w:val="20"/>
              <w:lang w:val="en-US"/>
            </w:rPr>
            <w:t xml:space="preserve"> </w:t>
          </w:r>
          <w:r w:rsidRPr="00513290">
            <w:rPr>
              <w:sz w:val="20"/>
              <w:lang w:val="en-US"/>
            </w:rPr>
            <w:t xml:space="preserve"> </w:t>
          </w:r>
          <w:sdt>
            <w:sdtPr>
              <w:id w:val="502324247"/>
              <w:docPartObj>
                <w:docPartGallery w:val="Page Numbers (Bottom of Page)"/>
                <w:docPartUnique/>
              </w:docPartObj>
            </w:sdtPr>
            <w:sdtContent>
              <w:r w:rsidRPr="00513290">
                <w:rPr>
                  <w:sz w:val="20"/>
                  <w:lang w:val="en-US"/>
                </w:rPr>
                <w:t xml:space="preserve">               </w:t>
              </w:r>
            </w:sdtContent>
          </w:sdt>
        </w:p>
      </w:tc>
      <w:tc>
        <w:tcPr>
          <w:tcW w:w="7557" w:type="dxa"/>
        </w:tcPr>
        <w:p w14:paraId="366579BA" w14:textId="777B0AB4" w:rsidR="0008187D" w:rsidRPr="00513290" w:rsidRDefault="0008187D"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11</w:t>
          </w:r>
          <w:r w:rsidRPr="00513290">
            <w:rPr>
              <w:sz w:val="20"/>
            </w:rPr>
            <w:fldChar w:fldCharType="end"/>
          </w:r>
          <w:r w:rsidRPr="00513290">
            <w:rPr>
              <w:sz w:val="20"/>
              <w:lang w:val="en-US"/>
            </w:rPr>
            <w:t xml:space="preserve">    </w:t>
          </w:r>
        </w:p>
      </w:tc>
    </w:tr>
  </w:tbl>
  <w:p w14:paraId="6831486A" w14:textId="77777777" w:rsidR="0008187D" w:rsidRPr="00EC705A" w:rsidRDefault="0008187D" w:rsidP="00EC705A">
    <w:pPr>
      <w:pStyle w:val="Fuzeile"/>
      <w:rPr>
        <w:lang w:val="en-US"/>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EF6336" w:rsidRPr="0047774C" w14:paraId="48D1AA87" w14:textId="77777777" w:rsidTr="00762725">
      <w:trPr>
        <w:trHeight w:val="195"/>
      </w:trPr>
      <w:tc>
        <w:tcPr>
          <w:tcW w:w="4536" w:type="dxa"/>
        </w:tcPr>
        <w:p w14:paraId="2A5B5EB7" w14:textId="77777777" w:rsidR="00EF6336" w:rsidRPr="00EC705A" w:rsidRDefault="00000000" w:rsidP="00EF6336">
          <w:pPr>
            <w:pStyle w:val="Fuzeile"/>
            <w:tabs>
              <w:tab w:val="clear" w:pos="9072"/>
            </w:tabs>
            <w:ind w:hanging="112"/>
            <w:jc w:val="left"/>
            <w:rPr>
              <w:lang w:val="en-US"/>
            </w:rPr>
          </w:pPr>
          <w:sdt>
            <w:sdtPr>
              <w:id w:val="-14613487"/>
              <w:docPartObj>
                <w:docPartGallery w:val="Page Numbers (Bottom of Page)"/>
                <w:docPartUnique/>
              </w:docPartObj>
            </w:sdtPr>
            <w:sdtContent>
              <w:r w:rsidR="00EF6336" w:rsidRPr="00513290">
                <w:rPr>
                  <w:sz w:val="20"/>
                </w:rPr>
                <w:fldChar w:fldCharType="begin"/>
              </w:r>
              <w:r w:rsidR="00EF6336" w:rsidRPr="00513290">
                <w:rPr>
                  <w:sz w:val="20"/>
                  <w:lang w:val="en-US"/>
                </w:rPr>
                <w:instrText>PAGE   \* MERGEFORMAT</w:instrText>
              </w:r>
              <w:r w:rsidR="00EF6336" w:rsidRPr="00513290">
                <w:rPr>
                  <w:sz w:val="20"/>
                </w:rPr>
                <w:fldChar w:fldCharType="separate"/>
              </w:r>
              <w:r w:rsidR="00EF6336">
                <w:rPr>
                  <w:noProof/>
                  <w:sz w:val="20"/>
                  <w:lang w:val="en-US"/>
                </w:rPr>
                <w:t>12</w:t>
              </w:r>
              <w:r w:rsidR="00EF6336" w:rsidRPr="00513290">
                <w:rPr>
                  <w:sz w:val="20"/>
                </w:rPr>
                <w:fldChar w:fldCharType="end"/>
              </w:r>
              <w:r w:rsidR="00EF6336">
                <w:rPr>
                  <w:sz w:val="20"/>
                  <w:lang w:val="en-US"/>
                </w:rPr>
                <w:t xml:space="preserve">          </w:t>
              </w:r>
            </w:sdtContent>
          </w:sdt>
        </w:p>
      </w:tc>
      <w:tc>
        <w:tcPr>
          <w:tcW w:w="4536" w:type="dxa"/>
        </w:tcPr>
        <w:p w14:paraId="0E4D5C11" w14:textId="0216F37A" w:rsidR="00EF6336" w:rsidRPr="00513290" w:rsidRDefault="00EF6336" w:rsidP="00EF6336">
          <w:pPr>
            <w:pStyle w:val="Fuzeile"/>
            <w:tabs>
              <w:tab w:val="clear" w:pos="4536"/>
              <w:tab w:val="center" w:pos="4562"/>
            </w:tabs>
            <w:ind w:right="-112"/>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Discussion</w:t>
          </w:r>
          <w:r w:rsidRPr="00513290">
            <w:rPr>
              <w:sz w:val="20"/>
            </w:rPr>
            <w:fldChar w:fldCharType="end"/>
          </w:r>
          <w:r w:rsidRPr="003C1297">
            <w:rPr>
              <w:sz w:val="20"/>
              <w:lang w:val="en-US"/>
            </w:rPr>
            <w:t xml:space="preserve">  </w:t>
          </w:r>
        </w:p>
      </w:tc>
    </w:tr>
  </w:tbl>
  <w:p w14:paraId="679ECEE3" w14:textId="77777777" w:rsidR="008E3CAD" w:rsidRDefault="008E3CAD" w:rsidP="0076278C">
    <w:pPr>
      <w:pStyle w:val="Fuzeile"/>
    </w:pPr>
    <w:r>
      <w:rPr>
        <w:noProof/>
        <w:lang w:eastAsia="de-DE"/>
      </w:rPr>
      <mc:AlternateContent>
        <mc:Choice Requires="wps">
          <w:drawing>
            <wp:anchor distT="0" distB="0" distL="114300" distR="114300" simplePos="0" relativeHeight="251635712" behindDoc="0" locked="0" layoutInCell="1" allowOverlap="1" wp14:anchorId="5273B607" wp14:editId="3C1B0309">
              <wp:simplePos x="0" y="0"/>
              <wp:positionH relativeFrom="column">
                <wp:posOffset>4224</wp:posOffset>
              </wp:positionH>
              <wp:positionV relativeFrom="paragraph">
                <wp:posOffset>-159385</wp:posOffset>
              </wp:positionV>
              <wp:extent cx="5781675" cy="0"/>
              <wp:effectExtent l="0" t="0" r="28575" b="19050"/>
              <wp:wrapNone/>
              <wp:docPr id="4114" name="Gerader Verbinder 4114"/>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07E849C" id="Gerader Verbinder 4114" o:spid="_x0000_s1026" style="position:absolute;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2.55pt" to="455.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" strokecolor="black [3213]"/>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8E3CAD" w:rsidRPr="00562CB3" w14:paraId="6E48E3D7" w14:textId="77777777" w:rsidTr="002F15DC">
      <w:trPr>
        <w:trHeight w:val="140"/>
      </w:trPr>
      <w:tc>
        <w:tcPr>
          <w:tcW w:w="6663" w:type="dxa"/>
        </w:tcPr>
        <w:p w14:paraId="22BAEFF5" w14:textId="0FC3EBA0" w:rsidR="008E3CAD" w:rsidRPr="003C1297" w:rsidRDefault="008E3CAD" w:rsidP="005A2AC5">
          <w:pPr>
            <w:pStyle w:val="Fuzeile"/>
            <w:tabs>
              <w:tab w:val="clear" w:pos="9072"/>
            </w:tabs>
            <w:ind w:hanging="105"/>
            <w:rPr>
              <w:lang w:val="en-US"/>
            </w:rPr>
          </w:pPr>
          <w:r w:rsidRPr="003C1297">
            <w:rPr>
              <w:sz w:val="20"/>
            </w:rPr>
            <w:fldChar w:fldCharType="begin"/>
          </w:r>
          <w:r w:rsidRPr="003C1297">
            <w:rPr>
              <w:sz w:val="20"/>
              <w:lang w:val="en-US"/>
            </w:rPr>
            <w:instrText xml:space="preserve"> STYLEREF  "Überschrift 1"  \* MERGEFORMAT </w:instrText>
          </w:r>
          <w:r w:rsidRPr="003C1297">
            <w:rPr>
              <w:sz w:val="20"/>
            </w:rPr>
            <w:fldChar w:fldCharType="separate"/>
          </w:r>
          <w:r w:rsidR="004A2EE9">
            <w:rPr>
              <w:noProof/>
              <w:sz w:val="20"/>
              <w:lang w:val="en-US"/>
            </w:rPr>
            <w:t>Discussion</w:t>
          </w:r>
          <w:r w:rsidRPr="003C1297">
            <w:rPr>
              <w:sz w:val="20"/>
            </w:rPr>
            <w:fldChar w:fldCharType="end"/>
          </w:r>
        </w:p>
      </w:tc>
      <w:tc>
        <w:tcPr>
          <w:tcW w:w="2551" w:type="dxa"/>
        </w:tcPr>
        <w:p w14:paraId="789459E0" w14:textId="0E6F4B52" w:rsidR="008E3CAD" w:rsidRPr="00513290" w:rsidRDefault="008E3CAD"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sidR="00DE3B5A">
            <w:rPr>
              <w:noProof/>
              <w:sz w:val="20"/>
              <w:lang w:val="en-US"/>
            </w:rPr>
            <w:t>13</w:t>
          </w:r>
          <w:r w:rsidRPr="00513290">
            <w:rPr>
              <w:sz w:val="20"/>
            </w:rPr>
            <w:fldChar w:fldCharType="end"/>
          </w:r>
          <w:r w:rsidRPr="00513290">
            <w:rPr>
              <w:sz w:val="20"/>
              <w:lang w:val="en-US"/>
            </w:rPr>
            <w:t xml:space="preserve">           </w:t>
          </w:r>
        </w:p>
      </w:tc>
    </w:tr>
  </w:tbl>
  <w:p w14:paraId="7D59A244" w14:textId="25D63BBB" w:rsidR="008E3CAD" w:rsidRPr="00EC705A" w:rsidRDefault="008E3CAD" w:rsidP="00EC705A">
    <w:pPr>
      <w:pStyle w:val="Fuzeile"/>
      <w:rPr>
        <w:lang w:val="en-US"/>
      </w:rPr>
    </w:pPr>
    <w:r w:rsidRPr="003C1297">
      <w:rPr>
        <w:noProof/>
        <w:lang w:eastAsia="de-DE"/>
      </w:rPr>
      <mc:AlternateContent>
        <mc:Choice Requires="wps">
          <w:drawing>
            <wp:anchor distT="0" distB="0" distL="114300" distR="114300" simplePos="0" relativeHeight="251638784" behindDoc="0" locked="0" layoutInCell="1" allowOverlap="1" wp14:anchorId="72B311F2" wp14:editId="6CBBA0CA">
              <wp:simplePos x="0" y="0"/>
              <wp:positionH relativeFrom="column">
                <wp:posOffset>0</wp:posOffset>
              </wp:positionH>
              <wp:positionV relativeFrom="paragraph">
                <wp:posOffset>-168910</wp:posOffset>
              </wp:positionV>
              <wp:extent cx="5781675" cy="0"/>
              <wp:effectExtent l="0" t="0" r="28575" b="19050"/>
              <wp:wrapNone/>
              <wp:docPr id="8000" name="Gerader Verbinder 8000"/>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760CD9F" id="Gerader Verbinder 8000" o:spid="_x0000_s1026" style="position:absolute;flip:y;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3.3pt" to="455.2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" strokecolor="black [3213]"/>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2693"/>
    </w:tblGrid>
    <w:tr w:rsidR="008E3CAD" w:rsidRPr="00122F22" w14:paraId="4FAA5A81" w14:textId="77777777" w:rsidTr="00132CD4">
      <w:trPr>
        <w:trHeight w:val="140"/>
      </w:trPr>
      <w:tc>
        <w:tcPr>
          <w:tcW w:w="6379" w:type="dxa"/>
        </w:tcPr>
        <w:p w14:paraId="1B867324" w14:textId="6A4C1F05" w:rsidR="008E3CAD" w:rsidRPr="00122F22" w:rsidRDefault="00000000" w:rsidP="00A446AA">
          <w:pPr>
            <w:pStyle w:val="Fuzeile"/>
            <w:tabs>
              <w:tab w:val="clear" w:pos="9072"/>
            </w:tabs>
            <w:ind w:right="-949" w:hanging="112"/>
            <w:jc w:val="left"/>
            <w:rPr>
              <w:lang w:val="en-US"/>
            </w:rPr>
          </w:pPr>
          <w:sdt>
            <w:sdtPr>
              <w:id w:val="-1691758240"/>
              <w:docPartObj>
                <w:docPartGallery w:val="Page Numbers (Bottom of Page)"/>
                <w:docPartUnique/>
              </w:docPartObj>
            </w:sdtPr>
            <w:sdtContent>
              <w:r w:rsidR="008E3CAD" w:rsidRPr="00513290">
                <w:rPr>
                  <w:sz w:val="20"/>
                </w:rPr>
                <w:fldChar w:fldCharType="begin"/>
              </w:r>
              <w:r w:rsidR="008E3CAD" w:rsidRPr="00513290">
                <w:rPr>
                  <w:sz w:val="20"/>
                  <w:lang w:val="en-US"/>
                </w:rPr>
                <w:instrText>PAGE   \* MERGEFORMAT</w:instrText>
              </w:r>
              <w:r w:rsidR="008E3CAD" w:rsidRPr="00513290">
                <w:rPr>
                  <w:sz w:val="20"/>
                </w:rPr>
                <w:fldChar w:fldCharType="separate"/>
              </w:r>
              <w:r w:rsidR="00DE3B5A">
                <w:rPr>
                  <w:noProof/>
                  <w:sz w:val="20"/>
                  <w:lang w:val="en-US"/>
                </w:rPr>
                <w:t>14</w:t>
              </w:r>
              <w:r w:rsidR="008E3CAD" w:rsidRPr="00513290">
                <w:rPr>
                  <w:sz w:val="20"/>
                </w:rPr>
                <w:fldChar w:fldCharType="end"/>
              </w:r>
              <w:r w:rsidR="008E3CAD" w:rsidRPr="00122F22">
                <w:rPr>
                  <w:sz w:val="20"/>
                  <w:lang w:val="en-US"/>
                </w:rPr>
                <w:t xml:space="preserve">        </w:t>
              </w:r>
            </w:sdtContent>
          </w:sdt>
        </w:p>
      </w:tc>
      <w:tc>
        <w:tcPr>
          <w:tcW w:w="2693" w:type="dxa"/>
        </w:tcPr>
        <w:p w14:paraId="0FFBF31D" w14:textId="439BB678" w:rsidR="008E3CAD" w:rsidRPr="00122F22" w:rsidRDefault="008E3CAD" w:rsidP="00A446AA">
          <w:pPr>
            <w:pStyle w:val="Fuzeile"/>
            <w:ind w:left="-113" w:right="-93" w:firstLine="8"/>
            <w:jc w:val="right"/>
            <w:rPr>
              <w:sz w:val="20"/>
              <w:lang w:val="en-US"/>
            </w:rPr>
          </w:pPr>
          <w:r w:rsidRPr="00122F22">
            <w:rPr>
              <w:sz w:val="20"/>
            </w:rPr>
            <w:fldChar w:fldCharType="begin"/>
          </w:r>
          <w:r w:rsidRPr="00122F22">
            <w:rPr>
              <w:sz w:val="20"/>
              <w:lang w:val="en-US"/>
            </w:rPr>
            <w:instrText xml:space="preserve"> STYLEREF  "Überschrift 1"  \* MERGEFORMAT </w:instrText>
          </w:r>
          <w:r w:rsidRPr="00122F22">
            <w:rPr>
              <w:sz w:val="20"/>
            </w:rPr>
            <w:fldChar w:fldCharType="separate"/>
          </w:r>
          <w:r w:rsidR="004A2EE9">
            <w:rPr>
              <w:noProof/>
              <w:sz w:val="20"/>
              <w:lang w:val="en-US"/>
            </w:rPr>
            <w:t>Ten Theses</w:t>
          </w:r>
          <w:r w:rsidRPr="00122F22">
            <w:rPr>
              <w:sz w:val="20"/>
            </w:rPr>
            <w:fldChar w:fldCharType="end"/>
          </w:r>
        </w:p>
      </w:tc>
    </w:tr>
  </w:tbl>
  <w:p w14:paraId="555EDED4" w14:textId="61DB5FCF" w:rsidR="008E3CAD" w:rsidRDefault="008E3CAD" w:rsidP="0076278C">
    <w:pPr>
      <w:pStyle w:val="Fuzeile"/>
    </w:pPr>
    <w:r>
      <w:rPr>
        <w:noProof/>
        <w:lang w:eastAsia="de-DE"/>
      </w:rPr>
      <mc:AlternateContent>
        <mc:Choice Requires="wps">
          <w:drawing>
            <wp:anchor distT="0" distB="0" distL="114300" distR="114300" simplePos="0" relativeHeight="251634688" behindDoc="0" locked="0" layoutInCell="1" allowOverlap="1" wp14:anchorId="33974E4C" wp14:editId="25F5F764">
              <wp:simplePos x="0" y="0"/>
              <wp:positionH relativeFrom="column">
                <wp:posOffset>4224</wp:posOffset>
              </wp:positionH>
              <wp:positionV relativeFrom="paragraph">
                <wp:posOffset>-159385</wp:posOffset>
              </wp:positionV>
              <wp:extent cx="5781675" cy="0"/>
              <wp:effectExtent l="0" t="0" r="28575" b="19050"/>
              <wp:wrapNone/>
              <wp:docPr id="4111" name="Gerader Verbinder 4111"/>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9E6451F" id="Gerader Verbinder 4111" o:spid="_x0000_s1026" style="position:absolute;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2.55pt" to="455.6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" strokecolor="black [3213]"/>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8E3CAD" w:rsidRPr="00562CB3" w14:paraId="2FBE2628" w14:textId="77777777" w:rsidTr="002F15DC">
      <w:trPr>
        <w:trHeight w:val="140"/>
      </w:trPr>
      <w:tc>
        <w:tcPr>
          <w:tcW w:w="6663" w:type="dxa"/>
        </w:tcPr>
        <w:p w14:paraId="2A084086" w14:textId="79AD5B4F" w:rsidR="008E3CAD" w:rsidRPr="003C1297" w:rsidRDefault="008E3CAD" w:rsidP="003C1297">
          <w:pPr>
            <w:pStyle w:val="Fuzeile"/>
            <w:tabs>
              <w:tab w:val="clear" w:pos="9072"/>
            </w:tabs>
            <w:ind w:hanging="105"/>
            <w:rPr>
              <w:lang w:val="en-US"/>
            </w:rPr>
          </w:pPr>
          <w:r w:rsidRPr="003C1297">
            <w:rPr>
              <w:sz w:val="20"/>
            </w:rPr>
            <w:fldChar w:fldCharType="begin"/>
          </w:r>
          <w:r w:rsidRPr="003C1297">
            <w:rPr>
              <w:sz w:val="20"/>
              <w:lang w:val="en-US"/>
            </w:rPr>
            <w:instrText xml:space="preserve"> STYLEREF  "Überschrift 1"  \* MERGEFORMAT </w:instrText>
          </w:r>
          <w:r w:rsidRPr="003C1297">
            <w:rPr>
              <w:sz w:val="20"/>
            </w:rPr>
            <w:fldChar w:fldCharType="separate"/>
          </w:r>
          <w:r w:rsidR="004A2EE9">
            <w:rPr>
              <w:noProof/>
              <w:sz w:val="20"/>
              <w:lang w:val="en-US"/>
            </w:rPr>
            <w:t>Conclusions &amp; Outlook</w:t>
          </w:r>
          <w:r w:rsidRPr="003C1297">
            <w:rPr>
              <w:sz w:val="20"/>
            </w:rPr>
            <w:fldChar w:fldCharType="end"/>
          </w:r>
        </w:p>
      </w:tc>
      <w:tc>
        <w:tcPr>
          <w:tcW w:w="2551" w:type="dxa"/>
        </w:tcPr>
        <w:p w14:paraId="19A02528" w14:textId="02478355" w:rsidR="008E3CAD" w:rsidRPr="00513290" w:rsidRDefault="008E3CAD"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sidR="00DE3B5A">
            <w:rPr>
              <w:noProof/>
              <w:sz w:val="20"/>
              <w:lang w:val="en-US"/>
            </w:rPr>
            <w:t>15</w:t>
          </w:r>
          <w:r w:rsidRPr="00513290">
            <w:rPr>
              <w:sz w:val="20"/>
            </w:rPr>
            <w:fldChar w:fldCharType="end"/>
          </w:r>
          <w:r w:rsidRPr="00513290">
            <w:rPr>
              <w:sz w:val="20"/>
              <w:lang w:val="en-US"/>
            </w:rPr>
            <w:t xml:space="preserve">           </w:t>
          </w:r>
        </w:p>
      </w:tc>
    </w:tr>
  </w:tbl>
  <w:p w14:paraId="2CCA8FF8" w14:textId="3D7D054D" w:rsidR="008E3CAD" w:rsidRPr="00EC705A" w:rsidRDefault="008E3CAD" w:rsidP="00EC705A">
    <w:pPr>
      <w:pStyle w:val="Fuzeile"/>
      <w:rPr>
        <w:lang w:val="en-US"/>
      </w:rPr>
    </w:pPr>
    <w:r w:rsidRPr="003C1297">
      <w:rPr>
        <w:noProof/>
        <w:lang w:eastAsia="de-DE"/>
      </w:rPr>
      <mc:AlternateContent>
        <mc:Choice Requires="wps">
          <w:drawing>
            <wp:anchor distT="0" distB="0" distL="114300" distR="114300" simplePos="0" relativeHeight="251640832" behindDoc="0" locked="0" layoutInCell="1" allowOverlap="1" wp14:anchorId="7201E2D9" wp14:editId="61181B49">
              <wp:simplePos x="0" y="0"/>
              <wp:positionH relativeFrom="column">
                <wp:posOffset>0</wp:posOffset>
              </wp:positionH>
              <wp:positionV relativeFrom="paragraph">
                <wp:posOffset>-168910</wp:posOffset>
              </wp:positionV>
              <wp:extent cx="5781675" cy="0"/>
              <wp:effectExtent l="0" t="0" r="28575" b="19050"/>
              <wp:wrapNone/>
              <wp:docPr id="8003" name="Gerader Verbinder 8003"/>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E733B2A" id="Gerader Verbinder 8003" o:spid="_x0000_s1026" style="position:absolute;flip:y;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3.3pt" to="455.2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" strokecolor="black [3213]"/>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8"/>
      <w:gridCol w:w="2976"/>
    </w:tblGrid>
    <w:tr w:rsidR="0072311C" w:rsidRPr="00122F22" w14:paraId="3B143C9D" w14:textId="77777777" w:rsidTr="00D65477">
      <w:trPr>
        <w:trHeight w:val="140"/>
      </w:trPr>
      <w:tc>
        <w:tcPr>
          <w:tcW w:w="6098" w:type="dxa"/>
        </w:tcPr>
        <w:p w14:paraId="0D234425" w14:textId="77777777" w:rsidR="0072311C" w:rsidRPr="00122F22" w:rsidRDefault="00000000" w:rsidP="0072311C">
          <w:pPr>
            <w:pStyle w:val="Fuzeile"/>
            <w:tabs>
              <w:tab w:val="clear" w:pos="9072"/>
            </w:tabs>
            <w:ind w:right="-949" w:hanging="112"/>
            <w:jc w:val="left"/>
            <w:rPr>
              <w:lang w:val="en-US"/>
            </w:rPr>
          </w:pPr>
          <w:sdt>
            <w:sdtPr>
              <w:id w:val="-887260863"/>
              <w:docPartObj>
                <w:docPartGallery w:val="Page Numbers (Bottom of Page)"/>
                <w:docPartUnique/>
              </w:docPartObj>
            </w:sdtPr>
            <w:sdtContent>
              <w:r w:rsidR="0072311C" w:rsidRPr="00513290">
                <w:rPr>
                  <w:sz w:val="20"/>
                </w:rPr>
                <w:fldChar w:fldCharType="begin"/>
              </w:r>
              <w:r w:rsidR="0072311C" w:rsidRPr="00513290">
                <w:rPr>
                  <w:sz w:val="20"/>
                  <w:lang w:val="en-US"/>
                </w:rPr>
                <w:instrText>PAGE   \* MERGEFORMAT</w:instrText>
              </w:r>
              <w:r w:rsidR="0072311C" w:rsidRPr="00513290">
                <w:rPr>
                  <w:sz w:val="20"/>
                </w:rPr>
                <w:fldChar w:fldCharType="separate"/>
              </w:r>
              <w:r w:rsidR="0072311C">
                <w:rPr>
                  <w:sz w:val="20"/>
                </w:rPr>
                <w:t>64</w:t>
              </w:r>
              <w:r w:rsidR="0072311C" w:rsidRPr="00513290">
                <w:rPr>
                  <w:sz w:val="20"/>
                </w:rPr>
                <w:fldChar w:fldCharType="end"/>
              </w:r>
              <w:r w:rsidR="0072311C" w:rsidRPr="00122F22">
                <w:rPr>
                  <w:sz w:val="20"/>
                  <w:lang w:val="en-US"/>
                </w:rPr>
                <w:t xml:space="preserve">        </w:t>
              </w:r>
            </w:sdtContent>
          </w:sdt>
        </w:p>
      </w:tc>
      <w:tc>
        <w:tcPr>
          <w:tcW w:w="2976" w:type="dxa"/>
        </w:tcPr>
        <w:p w14:paraId="1CF9ED60" w14:textId="7DFBC27F" w:rsidR="0072311C" w:rsidRPr="00122F22" w:rsidRDefault="0072311C" w:rsidP="0072311C">
          <w:pPr>
            <w:pStyle w:val="Fuzeile"/>
            <w:ind w:left="-113" w:right="-93" w:hanging="1893"/>
            <w:jc w:val="right"/>
            <w:rPr>
              <w:sz w:val="20"/>
              <w:lang w:val="en-US"/>
            </w:rPr>
          </w:pPr>
          <w:r w:rsidRPr="00122F22">
            <w:rPr>
              <w:sz w:val="20"/>
            </w:rPr>
            <w:fldChar w:fldCharType="begin"/>
          </w:r>
          <w:r w:rsidRPr="00122F22">
            <w:rPr>
              <w:sz w:val="20"/>
              <w:lang w:val="en-US"/>
            </w:rPr>
            <w:instrText xml:space="preserve"> STYLEREF  "Überschrift 1"  \* MERGEFORMAT </w:instrText>
          </w:r>
          <w:r w:rsidRPr="00122F22">
            <w:rPr>
              <w:sz w:val="20"/>
            </w:rPr>
            <w:fldChar w:fldCharType="separate"/>
          </w:r>
          <w:r w:rsidR="004A2EE9">
            <w:rPr>
              <w:noProof/>
              <w:sz w:val="20"/>
              <w:lang w:val="en-US"/>
            </w:rPr>
            <w:t>Appendix</w:t>
          </w:r>
          <w:r w:rsidRPr="00122F22">
            <w:rPr>
              <w:sz w:val="20"/>
            </w:rPr>
            <w:fldChar w:fldCharType="end"/>
          </w:r>
        </w:p>
      </w:tc>
    </w:tr>
  </w:tbl>
  <w:p w14:paraId="41C1ECA0" w14:textId="0170FC28" w:rsidR="008E3CAD" w:rsidRDefault="0072311C" w:rsidP="007C7442">
    <w:pPr>
      <w:pStyle w:val="Fuzeile"/>
    </w:pPr>
    <w:r>
      <w:rPr>
        <w:noProof/>
        <w:lang w:eastAsia="de-DE"/>
      </w:rPr>
      <mc:AlternateContent>
        <mc:Choice Requires="wps">
          <w:drawing>
            <wp:anchor distT="0" distB="0" distL="114300" distR="114300" simplePos="0" relativeHeight="251649024" behindDoc="0" locked="0" layoutInCell="1" allowOverlap="1" wp14:anchorId="7478632F" wp14:editId="4981EC3F">
              <wp:simplePos x="0" y="0"/>
              <wp:positionH relativeFrom="column">
                <wp:posOffset>-24765</wp:posOffset>
              </wp:positionH>
              <wp:positionV relativeFrom="paragraph">
                <wp:posOffset>-161290</wp:posOffset>
              </wp:positionV>
              <wp:extent cx="5781675" cy="0"/>
              <wp:effectExtent l="0" t="0" r="28575" b="19050"/>
              <wp:wrapNone/>
              <wp:docPr id="43" name="Gerader Verbinder 43"/>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12D5E16" id="Gerader Verbinder 43" o:spid="_x0000_s1026" style="position:absolute;flip:y;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12.7pt" to="453.3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" strokecolor="black [3213]"/>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72311C" w:rsidRPr="00562CB3" w14:paraId="279FB538" w14:textId="77777777" w:rsidTr="00D65477">
      <w:trPr>
        <w:trHeight w:val="140"/>
      </w:trPr>
      <w:tc>
        <w:tcPr>
          <w:tcW w:w="6663" w:type="dxa"/>
        </w:tcPr>
        <w:p w14:paraId="28FCE904" w14:textId="268BF89A" w:rsidR="0072311C" w:rsidRPr="003C1297" w:rsidRDefault="0065580B" w:rsidP="0072311C">
          <w:pPr>
            <w:pStyle w:val="Fuzeile"/>
            <w:tabs>
              <w:tab w:val="clear" w:pos="9072"/>
            </w:tabs>
            <w:ind w:hanging="105"/>
            <w:rPr>
              <w:lang w:val="en-US"/>
            </w:rPr>
          </w:pPr>
          <w:r w:rsidRPr="003C1297">
            <w:rPr>
              <w:noProof/>
              <w:lang w:eastAsia="de-DE"/>
            </w:rPr>
            <mc:AlternateContent>
              <mc:Choice Requires="wps">
                <w:drawing>
                  <wp:anchor distT="0" distB="0" distL="114300" distR="114300" simplePos="0" relativeHeight="251646976" behindDoc="0" locked="0" layoutInCell="1" allowOverlap="1" wp14:anchorId="746BF28E" wp14:editId="358B53EC">
                    <wp:simplePos x="0" y="0"/>
                    <wp:positionH relativeFrom="column">
                      <wp:posOffset>-53975</wp:posOffset>
                    </wp:positionH>
                    <wp:positionV relativeFrom="paragraph">
                      <wp:posOffset>0</wp:posOffset>
                    </wp:positionV>
                    <wp:extent cx="5781675" cy="0"/>
                    <wp:effectExtent l="0" t="0" r="0" b="0"/>
                    <wp:wrapNone/>
                    <wp:docPr id="35" name="Gerader Verbinder 35"/>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23388AF" id="Gerader Verbinder 35" o:spid="_x0000_s1026" style="position:absolute;flip: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5pt,0" to="451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" strokecolor="black [3213]"/>
                </w:pict>
              </mc:Fallback>
            </mc:AlternateContent>
          </w:r>
          <w:r w:rsidR="0072311C" w:rsidRPr="003C1297">
            <w:rPr>
              <w:sz w:val="20"/>
            </w:rPr>
            <w:fldChar w:fldCharType="begin"/>
          </w:r>
          <w:r w:rsidR="0072311C" w:rsidRPr="003C1297">
            <w:rPr>
              <w:sz w:val="20"/>
              <w:lang w:val="en-US"/>
            </w:rPr>
            <w:instrText xml:space="preserve"> STYLEREF  "Überschrift 1"  \* MERGEFORMAT </w:instrText>
          </w:r>
          <w:r w:rsidR="0072311C" w:rsidRPr="003C1297">
            <w:rPr>
              <w:sz w:val="20"/>
            </w:rPr>
            <w:fldChar w:fldCharType="separate"/>
          </w:r>
          <w:r w:rsidR="004A2EE9">
            <w:rPr>
              <w:noProof/>
              <w:sz w:val="20"/>
              <w:lang w:val="en-US"/>
            </w:rPr>
            <w:t>Publications</w:t>
          </w:r>
          <w:r w:rsidR="0072311C" w:rsidRPr="003C1297">
            <w:rPr>
              <w:sz w:val="20"/>
            </w:rPr>
            <w:fldChar w:fldCharType="end"/>
          </w:r>
        </w:p>
      </w:tc>
      <w:tc>
        <w:tcPr>
          <w:tcW w:w="2551" w:type="dxa"/>
        </w:tcPr>
        <w:p w14:paraId="0983FD79" w14:textId="2F5E4059" w:rsidR="0072311C" w:rsidRPr="00513290" w:rsidRDefault="0072311C" w:rsidP="0072311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17</w:t>
          </w:r>
          <w:r w:rsidRPr="00513290">
            <w:rPr>
              <w:sz w:val="20"/>
            </w:rPr>
            <w:fldChar w:fldCharType="end"/>
          </w:r>
          <w:r w:rsidRPr="00513290">
            <w:rPr>
              <w:sz w:val="20"/>
              <w:lang w:val="en-US"/>
            </w:rPr>
            <w:t xml:space="preserve">           </w:t>
          </w:r>
        </w:p>
      </w:tc>
    </w:tr>
  </w:tbl>
  <w:p w14:paraId="66DE0537" w14:textId="688D8605" w:rsidR="008E3CAD" w:rsidRPr="00EC705A" w:rsidRDefault="008E3CAD" w:rsidP="0072311C">
    <w:pPr>
      <w:pStyle w:val="Fuzeile"/>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61"/>
    </w:tblGrid>
    <w:tr w:rsidR="005952BF" w:rsidRPr="003C1297" w14:paraId="1EFB7103" w14:textId="77777777" w:rsidTr="00EC3660">
      <w:trPr>
        <w:trHeight w:val="195"/>
      </w:trPr>
      <w:tc>
        <w:tcPr>
          <w:tcW w:w="4111" w:type="dxa"/>
        </w:tcPr>
        <w:p w14:paraId="16EAF0D5" w14:textId="77777777" w:rsidR="005952BF" w:rsidRPr="00EC705A" w:rsidRDefault="005952BF" w:rsidP="005952BF">
          <w:pPr>
            <w:pStyle w:val="Fuzeile"/>
            <w:tabs>
              <w:tab w:val="clear" w:pos="9072"/>
            </w:tabs>
            <w:ind w:hanging="112"/>
            <w:jc w:val="left"/>
            <w:rPr>
              <w:lang w:val="en-US"/>
            </w:rPr>
          </w:pPr>
          <w:r>
            <w:rPr>
              <w:noProof/>
              <w:lang w:eastAsia="de-DE"/>
            </w:rPr>
            <mc:AlternateContent>
              <mc:Choice Requires="wps">
                <w:drawing>
                  <wp:anchor distT="0" distB="0" distL="114300" distR="114300" simplePos="0" relativeHeight="251668480" behindDoc="0" locked="0" layoutInCell="1" allowOverlap="1" wp14:anchorId="2F2B49D2" wp14:editId="2ABBCCF1">
                    <wp:simplePos x="0" y="0"/>
                    <wp:positionH relativeFrom="column">
                      <wp:posOffset>-48220</wp:posOffset>
                    </wp:positionH>
                    <wp:positionV relativeFrom="paragraph">
                      <wp:posOffset>0</wp:posOffset>
                    </wp:positionV>
                    <wp:extent cx="5781675" cy="0"/>
                    <wp:effectExtent l="0" t="0" r="28575" b="19050"/>
                    <wp:wrapNone/>
                    <wp:docPr id="57" name="Gerader Verbinder 57"/>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8503B02" id="Gerader Verbinder 57"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pt,0" to="451.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" strokecolor="black [3213]"/>
                </w:pict>
              </mc:Fallback>
            </mc:AlternateContent>
          </w:r>
          <w:sdt>
            <w:sdtPr>
              <w:id w:val="1256247161"/>
              <w:docPartObj>
                <w:docPartGallery w:val="Page Numbers (Bottom of Page)"/>
                <w:docPartUnique/>
              </w:docPartObj>
            </w:sdtPr>
            <w:sdtContent>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10</w:t>
              </w:r>
              <w:r w:rsidRPr="00513290">
                <w:rPr>
                  <w:sz w:val="20"/>
                </w:rPr>
                <w:fldChar w:fldCharType="end"/>
              </w:r>
              <w:r>
                <w:rPr>
                  <w:sz w:val="20"/>
                  <w:lang w:val="en-US"/>
                </w:rPr>
                <w:t xml:space="preserve">          </w:t>
              </w:r>
            </w:sdtContent>
          </w:sdt>
        </w:p>
      </w:tc>
      <w:tc>
        <w:tcPr>
          <w:tcW w:w="4961" w:type="dxa"/>
        </w:tcPr>
        <w:p w14:paraId="4E25E628" w14:textId="0354B0A1" w:rsidR="005952BF" w:rsidRPr="00513290" w:rsidRDefault="005952BF" w:rsidP="005952BF">
          <w:pPr>
            <w:pStyle w:val="Fuzeile"/>
            <w:tabs>
              <w:tab w:val="clear" w:pos="4536"/>
              <w:tab w:val="center" w:pos="4562"/>
            </w:tabs>
            <w:ind w:right="-112"/>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List of Publications</w:t>
          </w:r>
          <w:r w:rsidRPr="00513290">
            <w:rPr>
              <w:sz w:val="20"/>
            </w:rPr>
            <w:fldChar w:fldCharType="end"/>
          </w:r>
        </w:p>
      </w:tc>
    </w:tr>
  </w:tbl>
  <w:p w14:paraId="370AE74B" w14:textId="77777777" w:rsidR="00E37EF6" w:rsidRDefault="00E37EF6" w:rsidP="005952BF">
    <w:pPr>
      <w:pStyle w:val="Fuzeile"/>
      <w:ind w:right="143"/>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8"/>
      <w:gridCol w:w="2976"/>
    </w:tblGrid>
    <w:tr w:rsidR="008E3CAD" w:rsidRPr="00122F22" w14:paraId="1AF996CF" w14:textId="77777777" w:rsidTr="00DE6D15">
      <w:trPr>
        <w:trHeight w:val="140"/>
      </w:trPr>
      <w:tc>
        <w:tcPr>
          <w:tcW w:w="6098" w:type="dxa"/>
        </w:tcPr>
        <w:p w14:paraId="2B371A0C" w14:textId="52285846" w:rsidR="008E3CAD" w:rsidRPr="00122F22" w:rsidRDefault="00000000" w:rsidP="00DE6D15">
          <w:pPr>
            <w:pStyle w:val="Fuzeile"/>
            <w:tabs>
              <w:tab w:val="clear" w:pos="9072"/>
            </w:tabs>
            <w:ind w:right="-949" w:hanging="112"/>
            <w:jc w:val="left"/>
            <w:rPr>
              <w:lang w:val="en-US"/>
            </w:rPr>
          </w:pPr>
          <w:sdt>
            <w:sdtPr>
              <w:id w:val="884526519"/>
              <w:docPartObj>
                <w:docPartGallery w:val="Page Numbers (Bottom of Page)"/>
                <w:docPartUnique/>
              </w:docPartObj>
            </w:sdtPr>
            <w:sdtContent>
              <w:r w:rsidR="008E3CAD" w:rsidRPr="00513290">
                <w:rPr>
                  <w:sz w:val="20"/>
                </w:rPr>
                <w:fldChar w:fldCharType="begin"/>
              </w:r>
              <w:r w:rsidR="008E3CAD" w:rsidRPr="00513290">
                <w:rPr>
                  <w:sz w:val="20"/>
                  <w:lang w:val="en-US"/>
                </w:rPr>
                <w:instrText>PAGE   \* MERGEFORMAT</w:instrText>
              </w:r>
              <w:r w:rsidR="008E3CAD" w:rsidRPr="00513290">
                <w:rPr>
                  <w:sz w:val="20"/>
                </w:rPr>
                <w:fldChar w:fldCharType="separate"/>
              </w:r>
              <w:r w:rsidR="00DE3B5A">
                <w:rPr>
                  <w:noProof/>
                  <w:sz w:val="20"/>
                  <w:lang w:val="en-US"/>
                </w:rPr>
                <w:t>32</w:t>
              </w:r>
              <w:r w:rsidR="008E3CAD" w:rsidRPr="00513290">
                <w:rPr>
                  <w:sz w:val="20"/>
                </w:rPr>
                <w:fldChar w:fldCharType="end"/>
              </w:r>
              <w:r w:rsidR="008E3CAD" w:rsidRPr="00122F22">
                <w:rPr>
                  <w:sz w:val="20"/>
                  <w:lang w:val="en-US"/>
                </w:rPr>
                <w:t xml:space="preserve">        </w:t>
              </w:r>
            </w:sdtContent>
          </w:sdt>
        </w:p>
      </w:tc>
      <w:tc>
        <w:tcPr>
          <w:tcW w:w="2976" w:type="dxa"/>
        </w:tcPr>
        <w:p w14:paraId="7BEF00AB" w14:textId="59B41377" w:rsidR="008E3CAD" w:rsidRPr="00122F22" w:rsidRDefault="008E3CAD" w:rsidP="00DE6D15">
          <w:pPr>
            <w:pStyle w:val="Fuzeile"/>
            <w:ind w:left="-113" w:right="-93" w:hanging="1893"/>
            <w:jc w:val="right"/>
            <w:rPr>
              <w:sz w:val="20"/>
              <w:lang w:val="en-US"/>
            </w:rPr>
          </w:pPr>
          <w:r w:rsidRPr="00122F22">
            <w:rPr>
              <w:sz w:val="20"/>
            </w:rPr>
            <w:fldChar w:fldCharType="begin"/>
          </w:r>
          <w:r w:rsidRPr="00122F22">
            <w:rPr>
              <w:sz w:val="20"/>
              <w:lang w:val="en-US"/>
            </w:rPr>
            <w:instrText xml:space="preserve"> STYLEREF  "Überschrift 1"  \* MERGEFORMAT </w:instrText>
          </w:r>
          <w:r w:rsidRPr="00122F22">
            <w:rPr>
              <w:sz w:val="20"/>
            </w:rPr>
            <w:fldChar w:fldCharType="separate"/>
          </w:r>
          <w:r w:rsidR="004A2EE9">
            <w:rPr>
              <w:noProof/>
              <w:sz w:val="20"/>
              <w:lang w:val="en-US"/>
            </w:rPr>
            <w:t>Publications</w:t>
          </w:r>
          <w:r w:rsidRPr="00122F22">
            <w:rPr>
              <w:sz w:val="20"/>
            </w:rPr>
            <w:fldChar w:fldCharType="end"/>
          </w:r>
        </w:p>
      </w:tc>
    </w:tr>
  </w:tbl>
  <w:p w14:paraId="741B523F" w14:textId="77777777" w:rsidR="008E3CAD" w:rsidRDefault="008E3CAD" w:rsidP="007C7442">
    <w:pPr>
      <w:pStyle w:val="Fuzeile"/>
    </w:pPr>
    <w:r>
      <w:rPr>
        <w:noProof/>
        <w:lang w:eastAsia="de-DE"/>
      </w:rPr>
      <mc:AlternateContent>
        <mc:Choice Requires="wps">
          <w:drawing>
            <wp:anchor distT="0" distB="0" distL="114300" distR="114300" simplePos="0" relativeHeight="251650048" behindDoc="0" locked="0" layoutInCell="1" allowOverlap="1" wp14:anchorId="572F2CED" wp14:editId="47DB6B9F">
              <wp:simplePos x="0" y="0"/>
              <wp:positionH relativeFrom="column">
                <wp:posOffset>-24765</wp:posOffset>
              </wp:positionH>
              <wp:positionV relativeFrom="paragraph">
                <wp:posOffset>-161290</wp:posOffset>
              </wp:positionV>
              <wp:extent cx="5781675" cy="0"/>
              <wp:effectExtent l="0" t="0" r="28575" b="19050"/>
              <wp:wrapNone/>
              <wp:docPr id="18" name="Gerader Verbinder 18"/>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15F23E3" id="Gerader Verbinder 18" o:spid="_x0000_s1026" style="position:absolute;flip:y;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pt,-12.7pt" to="453.3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" strokecolor="black [3213]"/>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6239" w14:textId="6DFB6818" w:rsidR="00FA24D4" w:rsidRDefault="00FA24D4" w:rsidP="007C744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984"/>
    </w:tblGrid>
    <w:tr w:rsidR="006B5BB8" w:rsidRPr="00562CB3" w14:paraId="732235EE" w14:textId="77777777" w:rsidTr="002F15DC">
      <w:trPr>
        <w:trHeight w:val="140"/>
      </w:trPr>
      <w:tc>
        <w:tcPr>
          <w:tcW w:w="7230" w:type="dxa"/>
        </w:tcPr>
        <w:p w14:paraId="76316C37" w14:textId="2E633E48" w:rsidR="006B5BB8" w:rsidRPr="00EC705A" w:rsidRDefault="006B5BB8" w:rsidP="003C1297">
          <w:pPr>
            <w:pStyle w:val="Fuzeile"/>
            <w:tabs>
              <w:tab w:val="clear" w:pos="9072"/>
            </w:tabs>
            <w:ind w:hanging="105"/>
            <w:rPr>
              <w:lang w:val="en-US"/>
            </w:rPr>
          </w:pPr>
          <w:r>
            <w:rPr>
              <w:noProof/>
              <w:lang w:eastAsia="de-DE"/>
            </w:rPr>
            <mc:AlternateContent>
              <mc:Choice Requires="wps">
                <w:drawing>
                  <wp:anchor distT="0" distB="0" distL="114300" distR="114300" simplePos="0" relativeHeight="251641856" behindDoc="0" locked="0" layoutInCell="1" allowOverlap="1" wp14:anchorId="6463693A" wp14:editId="54C8CF02">
                    <wp:simplePos x="0" y="0"/>
                    <wp:positionH relativeFrom="column">
                      <wp:posOffset>-68580</wp:posOffset>
                    </wp:positionH>
                    <wp:positionV relativeFrom="paragraph">
                      <wp:posOffset>0</wp:posOffset>
                    </wp:positionV>
                    <wp:extent cx="5781675" cy="0"/>
                    <wp:effectExtent l="0" t="0" r="28575" b="19050"/>
                    <wp:wrapNone/>
                    <wp:docPr id="30" name="Gerader Verbinder 30"/>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2E1C1F6" id="Gerader Verbinder 30" o:spid="_x0000_s1026" style="position:absolute;flip: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List of Contents</w:t>
          </w:r>
          <w:r w:rsidRPr="00513290">
            <w:rPr>
              <w:sz w:val="20"/>
            </w:rPr>
            <w:fldChar w:fldCharType="end"/>
          </w:r>
          <w:r w:rsidRPr="00513290">
            <w:rPr>
              <w:sz w:val="20"/>
              <w:lang w:val="en-US"/>
            </w:rPr>
            <w:t xml:space="preserve"> </w:t>
          </w:r>
          <w:sdt>
            <w:sdtPr>
              <w:id w:val="-832994901"/>
              <w:docPartObj>
                <w:docPartGallery w:val="Page Numbers (Bottom of Page)"/>
                <w:docPartUnique/>
              </w:docPartObj>
            </w:sdtPr>
            <w:sdtContent>
              <w:r w:rsidRPr="00513290">
                <w:rPr>
                  <w:sz w:val="20"/>
                  <w:lang w:val="en-US"/>
                </w:rPr>
                <w:t xml:space="preserve">               </w:t>
              </w:r>
            </w:sdtContent>
          </w:sdt>
        </w:p>
      </w:tc>
      <w:tc>
        <w:tcPr>
          <w:tcW w:w="1984" w:type="dxa"/>
        </w:tcPr>
        <w:p w14:paraId="6111637A" w14:textId="77777777" w:rsidR="006B5BB8" w:rsidRPr="00513290" w:rsidRDefault="006B5BB8"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7</w:t>
          </w:r>
          <w:r w:rsidRPr="00513290">
            <w:rPr>
              <w:sz w:val="20"/>
            </w:rPr>
            <w:fldChar w:fldCharType="end"/>
          </w:r>
          <w:r w:rsidRPr="00513290">
            <w:rPr>
              <w:sz w:val="20"/>
              <w:lang w:val="en-US"/>
            </w:rPr>
            <w:t xml:space="preserve">           </w:t>
          </w:r>
        </w:p>
      </w:tc>
    </w:tr>
  </w:tbl>
  <w:p w14:paraId="027BD9E9" w14:textId="77777777" w:rsidR="006B5BB8" w:rsidRDefault="006B5BB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984"/>
    </w:tblGrid>
    <w:tr w:rsidR="007F1ACE" w:rsidRPr="00562CB3" w14:paraId="0B16B64B" w14:textId="77777777" w:rsidTr="002F15DC">
      <w:trPr>
        <w:trHeight w:val="140"/>
      </w:trPr>
      <w:tc>
        <w:tcPr>
          <w:tcW w:w="7230" w:type="dxa"/>
        </w:tcPr>
        <w:p w14:paraId="5DC57343" w14:textId="55CA649F" w:rsidR="007F1ACE" w:rsidRPr="00EC705A" w:rsidRDefault="007F1ACE" w:rsidP="003C1297">
          <w:pPr>
            <w:pStyle w:val="Fuzeile"/>
            <w:tabs>
              <w:tab w:val="clear" w:pos="9072"/>
            </w:tabs>
            <w:ind w:hanging="105"/>
            <w:rPr>
              <w:lang w:val="en-US"/>
            </w:rPr>
          </w:pPr>
          <w:r>
            <w:rPr>
              <w:noProof/>
              <w:lang w:eastAsia="de-DE"/>
            </w:rPr>
            <mc:AlternateContent>
              <mc:Choice Requires="wps">
                <w:drawing>
                  <wp:anchor distT="0" distB="0" distL="114300" distR="114300" simplePos="0" relativeHeight="251645952" behindDoc="0" locked="0" layoutInCell="1" allowOverlap="1" wp14:anchorId="423231F3" wp14:editId="1AB31790">
                    <wp:simplePos x="0" y="0"/>
                    <wp:positionH relativeFrom="column">
                      <wp:posOffset>-68580</wp:posOffset>
                    </wp:positionH>
                    <wp:positionV relativeFrom="paragraph">
                      <wp:posOffset>0</wp:posOffset>
                    </wp:positionV>
                    <wp:extent cx="5781675" cy="0"/>
                    <wp:effectExtent l="0" t="0" r="28575" b="19050"/>
                    <wp:wrapNone/>
                    <wp:docPr id="7173" name="Gerader Verbinder 7173"/>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2670B8A" id="Gerader Verbinder 7173" o:spid="_x0000_s1026" style="position:absolute;flip:y;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Acknowledgements</w:t>
          </w:r>
          <w:r w:rsidRPr="00513290">
            <w:rPr>
              <w:sz w:val="20"/>
            </w:rPr>
            <w:fldChar w:fldCharType="end"/>
          </w:r>
          <w:r w:rsidRPr="00513290">
            <w:rPr>
              <w:sz w:val="20"/>
              <w:lang w:val="en-US"/>
            </w:rPr>
            <w:t xml:space="preserve"> </w:t>
          </w:r>
          <w:sdt>
            <w:sdtPr>
              <w:id w:val="-1816712323"/>
              <w:docPartObj>
                <w:docPartGallery w:val="Page Numbers (Bottom of Page)"/>
                <w:docPartUnique/>
              </w:docPartObj>
            </w:sdtPr>
            <w:sdtContent>
              <w:r w:rsidRPr="00513290">
                <w:rPr>
                  <w:sz w:val="20"/>
                  <w:lang w:val="en-US"/>
                </w:rPr>
                <w:t xml:space="preserve">               </w:t>
              </w:r>
            </w:sdtContent>
          </w:sdt>
        </w:p>
      </w:tc>
      <w:tc>
        <w:tcPr>
          <w:tcW w:w="1984" w:type="dxa"/>
        </w:tcPr>
        <w:p w14:paraId="7AE3AAA7" w14:textId="77777777" w:rsidR="007F1ACE" w:rsidRPr="00513290" w:rsidRDefault="007F1ACE"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7</w:t>
          </w:r>
          <w:r w:rsidRPr="00513290">
            <w:rPr>
              <w:sz w:val="20"/>
            </w:rPr>
            <w:fldChar w:fldCharType="end"/>
          </w:r>
          <w:r w:rsidRPr="00513290">
            <w:rPr>
              <w:sz w:val="20"/>
              <w:lang w:val="en-US"/>
            </w:rPr>
            <w:t xml:space="preserve">           </w:t>
          </w:r>
        </w:p>
      </w:tc>
    </w:tr>
  </w:tbl>
  <w:p w14:paraId="015C04D6" w14:textId="77777777" w:rsidR="007F1ACE" w:rsidRDefault="007F1ACE">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984"/>
    </w:tblGrid>
    <w:tr w:rsidR="00EF662B" w:rsidRPr="00562CB3" w14:paraId="43C9D314" w14:textId="77777777" w:rsidTr="002F15DC">
      <w:trPr>
        <w:trHeight w:val="140"/>
      </w:trPr>
      <w:tc>
        <w:tcPr>
          <w:tcW w:w="7230" w:type="dxa"/>
        </w:tcPr>
        <w:p w14:paraId="7B613C42" w14:textId="114D15A9" w:rsidR="00EF662B" w:rsidRPr="00EC705A" w:rsidRDefault="00EF662B" w:rsidP="003C1297">
          <w:pPr>
            <w:pStyle w:val="Fuzeile"/>
            <w:tabs>
              <w:tab w:val="clear" w:pos="9072"/>
            </w:tabs>
            <w:ind w:hanging="105"/>
            <w:rPr>
              <w:lang w:val="en-US"/>
            </w:rPr>
          </w:pPr>
          <w:r>
            <w:rPr>
              <w:noProof/>
              <w:lang w:eastAsia="de-DE"/>
            </w:rPr>
            <mc:AlternateContent>
              <mc:Choice Requires="wps">
                <w:drawing>
                  <wp:anchor distT="0" distB="0" distL="114300" distR="114300" simplePos="0" relativeHeight="251644928" behindDoc="0" locked="0" layoutInCell="1" allowOverlap="1" wp14:anchorId="6FF60C9C" wp14:editId="4D4EABDD">
                    <wp:simplePos x="0" y="0"/>
                    <wp:positionH relativeFrom="column">
                      <wp:posOffset>-68580</wp:posOffset>
                    </wp:positionH>
                    <wp:positionV relativeFrom="paragraph">
                      <wp:posOffset>0</wp:posOffset>
                    </wp:positionV>
                    <wp:extent cx="5781675" cy="0"/>
                    <wp:effectExtent l="0" t="0" r="28575" b="19050"/>
                    <wp:wrapNone/>
                    <wp:docPr id="61" name="Gerader Verbinder 61"/>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463FF31" id="Gerader Verbinder 61" o:spid="_x0000_s1026" style="position:absolute;flip:y;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List of Abbreviations</w:t>
          </w:r>
          <w:r w:rsidRPr="00513290">
            <w:rPr>
              <w:sz w:val="20"/>
            </w:rPr>
            <w:fldChar w:fldCharType="end"/>
          </w:r>
          <w:r w:rsidRPr="00513290">
            <w:rPr>
              <w:sz w:val="20"/>
              <w:lang w:val="en-US"/>
            </w:rPr>
            <w:t xml:space="preserve"> </w:t>
          </w:r>
          <w:sdt>
            <w:sdtPr>
              <w:id w:val="2039703865"/>
              <w:docPartObj>
                <w:docPartGallery w:val="Page Numbers (Bottom of Page)"/>
                <w:docPartUnique/>
              </w:docPartObj>
            </w:sdtPr>
            <w:sdtContent>
              <w:r w:rsidRPr="00513290">
                <w:rPr>
                  <w:sz w:val="20"/>
                  <w:lang w:val="en-US"/>
                </w:rPr>
                <w:t xml:space="preserve">               </w:t>
              </w:r>
            </w:sdtContent>
          </w:sdt>
        </w:p>
      </w:tc>
      <w:tc>
        <w:tcPr>
          <w:tcW w:w="1984" w:type="dxa"/>
        </w:tcPr>
        <w:p w14:paraId="5C51A8E9" w14:textId="77777777" w:rsidR="00EF662B" w:rsidRPr="00513290" w:rsidRDefault="00EF662B"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7</w:t>
          </w:r>
          <w:r w:rsidRPr="00513290">
            <w:rPr>
              <w:sz w:val="20"/>
            </w:rPr>
            <w:fldChar w:fldCharType="end"/>
          </w:r>
          <w:r w:rsidRPr="00513290">
            <w:rPr>
              <w:sz w:val="20"/>
              <w:lang w:val="en-US"/>
            </w:rPr>
            <w:t xml:space="preserve">           </w:t>
          </w:r>
        </w:p>
      </w:tc>
    </w:tr>
  </w:tbl>
  <w:p w14:paraId="30B37757" w14:textId="77777777" w:rsidR="00EF662B" w:rsidRDefault="00EF662B">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984"/>
    </w:tblGrid>
    <w:tr w:rsidR="006A04A5" w:rsidRPr="00562CB3" w14:paraId="456D399E" w14:textId="77777777" w:rsidTr="002F15DC">
      <w:trPr>
        <w:trHeight w:val="140"/>
      </w:trPr>
      <w:tc>
        <w:tcPr>
          <w:tcW w:w="7230" w:type="dxa"/>
        </w:tcPr>
        <w:p w14:paraId="59D1628F" w14:textId="49CFCB14" w:rsidR="006A04A5" w:rsidRPr="00EC705A" w:rsidRDefault="006A04A5" w:rsidP="003C1297">
          <w:pPr>
            <w:pStyle w:val="Fuzeile"/>
            <w:tabs>
              <w:tab w:val="clear" w:pos="9072"/>
            </w:tabs>
            <w:ind w:hanging="105"/>
            <w:rPr>
              <w:lang w:val="en-US"/>
            </w:rPr>
          </w:pPr>
          <w:r>
            <w:rPr>
              <w:noProof/>
              <w:lang w:eastAsia="de-DE"/>
            </w:rPr>
            <mc:AlternateContent>
              <mc:Choice Requires="wps">
                <w:drawing>
                  <wp:anchor distT="0" distB="0" distL="114300" distR="114300" simplePos="0" relativeHeight="251643904" behindDoc="0" locked="0" layoutInCell="1" allowOverlap="1" wp14:anchorId="0DF9FBD4" wp14:editId="4A3EBDBF">
                    <wp:simplePos x="0" y="0"/>
                    <wp:positionH relativeFrom="column">
                      <wp:posOffset>-68580</wp:posOffset>
                    </wp:positionH>
                    <wp:positionV relativeFrom="paragraph">
                      <wp:posOffset>0</wp:posOffset>
                    </wp:positionV>
                    <wp:extent cx="5781675" cy="0"/>
                    <wp:effectExtent l="0" t="0" r="28575" b="19050"/>
                    <wp:wrapNone/>
                    <wp:docPr id="59" name="Gerader Verbinder 59"/>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281B42F" id="Gerader Verbinder 59" o:spid="_x0000_s1026" style="position:absolute;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List of Publications</w:t>
          </w:r>
          <w:r w:rsidRPr="00513290">
            <w:rPr>
              <w:sz w:val="20"/>
            </w:rPr>
            <w:fldChar w:fldCharType="end"/>
          </w:r>
          <w:r w:rsidRPr="00513290">
            <w:rPr>
              <w:sz w:val="20"/>
              <w:lang w:val="en-US"/>
            </w:rPr>
            <w:t xml:space="preserve"> </w:t>
          </w:r>
          <w:sdt>
            <w:sdtPr>
              <w:id w:val="-1079820981"/>
              <w:docPartObj>
                <w:docPartGallery w:val="Page Numbers (Bottom of Page)"/>
                <w:docPartUnique/>
              </w:docPartObj>
            </w:sdtPr>
            <w:sdtContent>
              <w:r w:rsidRPr="00513290">
                <w:rPr>
                  <w:sz w:val="20"/>
                  <w:lang w:val="en-US"/>
                </w:rPr>
                <w:t xml:space="preserve">               </w:t>
              </w:r>
            </w:sdtContent>
          </w:sdt>
        </w:p>
      </w:tc>
      <w:tc>
        <w:tcPr>
          <w:tcW w:w="1984" w:type="dxa"/>
        </w:tcPr>
        <w:p w14:paraId="50BEDE91" w14:textId="77777777" w:rsidR="006A04A5" w:rsidRPr="00513290" w:rsidRDefault="006A04A5"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Pr>
              <w:noProof/>
              <w:sz w:val="20"/>
              <w:lang w:val="en-US"/>
            </w:rPr>
            <w:t>7</w:t>
          </w:r>
          <w:r w:rsidRPr="00513290">
            <w:rPr>
              <w:sz w:val="20"/>
            </w:rPr>
            <w:fldChar w:fldCharType="end"/>
          </w:r>
          <w:r w:rsidRPr="00513290">
            <w:rPr>
              <w:sz w:val="20"/>
              <w:lang w:val="en-US"/>
            </w:rPr>
            <w:t xml:space="preserve">           </w:t>
          </w:r>
        </w:p>
      </w:tc>
    </w:tr>
  </w:tbl>
  <w:p w14:paraId="0A482D2E" w14:textId="77777777" w:rsidR="006A04A5" w:rsidRDefault="006A04A5">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61"/>
    </w:tblGrid>
    <w:tr w:rsidR="00E40921" w:rsidRPr="003C1297" w14:paraId="3940BD4E" w14:textId="77777777" w:rsidTr="00E40921">
      <w:trPr>
        <w:trHeight w:val="195"/>
      </w:trPr>
      <w:tc>
        <w:tcPr>
          <w:tcW w:w="4111" w:type="dxa"/>
        </w:tcPr>
        <w:p w14:paraId="48BA8BEE" w14:textId="77777777" w:rsidR="00E40921" w:rsidRPr="00EC705A" w:rsidRDefault="00000000" w:rsidP="00E40921">
          <w:pPr>
            <w:pStyle w:val="Fuzeile"/>
            <w:tabs>
              <w:tab w:val="clear" w:pos="9072"/>
            </w:tabs>
            <w:ind w:hanging="112"/>
            <w:jc w:val="left"/>
            <w:rPr>
              <w:lang w:val="en-US"/>
            </w:rPr>
          </w:pPr>
          <w:sdt>
            <w:sdtPr>
              <w:id w:val="-250507225"/>
              <w:docPartObj>
                <w:docPartGallery w:val="Page Numbers (Bottom of Page)"/>
                <w:docPartUnique/>
              </w:docPartObj>
            </w:sdtPr>
            <w:sdtContent>
              <w:r w:rsidR="00E40921" w:rsidRPr="00513290">
                <w:rPr>
                  <w:sz w:val="20"/>
                </w:rPr>
                <w:fldChar w:fldCharType="begin"/>
              </w:r>
              <w:r w:rsidR="00E40921" w:rsidRPr="00513290">
                <w:rPr>
                  <w:sz w:val="20"/>
                  <w:lang w:val="en-US"/>
                </w:rPr>
                <w:instrText>PAGE   \* MERGEFORMAT</w:instrText>
              </w:r>
              <w:r w:rsidR="00E40921" w:rsidRPr="00513290">
                <w:rPr>
                  <w:sz w:val="20"/>
                </w:rPr>
                <w:fldChar w:fldCharType="separate"/>
              </w:r>
              <w:r w:rsidR="00E40921">
                <w:rPr>
                  <w:noProof/>
                  <w:sz w:val="20"/>
                  <w:lang w:val="en-US"/>
                </w:rPr>
                <w:t>10</w:t>
              </w:r>
              <w:r w:rsidR="00E40921" w:rsidRPr="00513290">
                <w:rPr>
                  <w:sz w:val="20"/>
                </w:rPr>
                <w:fldChar w:fldCharType="end"/>
              </w:r>
              <w:r w:rsidR="00E40921">
                <w:rPr>
                  <w:sz w:val="20"/>
                  <w:lang w:val="en-US"/>
                </w:rPr>
                <w:t xml:space="preserve">          </w:t>
              </w:r>
            </w:sdtContent>
          </w:sdt>
        </w:p>
      </w:tc>
      <w:tc>
        <w:tcPr>
          <w:tcW w:w="4961" w:type="dxa"/>
        </w:tcPr>
        <w:p w14:paraId="37970FAA" w14:textId="533E5D6B" w:rsidR="00E40921" w:rsidRPr="00513290" w:rsidRDefault="00E40921" w:rsidP="00E40921">
          <w:pPr>
            <w:pStyle w:val="Fuzeile"/>
            <w:tabs>
              <w:tab w:val="clear" w:pos="4536"/>
              <w:tab w:val="center" w:pos="4562"/>
            </w:tabs>
            <w:ind w:right="-112"/>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Scientific Background</w:t>
          </w:r>
          <w:r w:rsidRPr="00513290">
            <w:rPr>
              <w:sz w:val="20"/>
            </w:rPr>
            <w:fldChar w:fldCharType="end"/>
          </w:r>
        </w:p>
      </w:tc>
    </w:tr>
  </w:tbl>
  <w:p w14:paraId="670E3DDE" w14:textId="79E12939" w:rsidR="008E3CAD" w:rsidRDefault="008E3CAD" w:rsidP="00BB094F">
    <w:pPr>
      <w:pStyle w:val="Fuzeile"/>
      <w:ind w:right="143"/>
    </w:pPr>
    <w:r>
      <w:rPr>
        <w:noProof/>
        <w:lang w:eastAsia="de-DE"/>
      </w:rPr>
      <mc:AlternateContent>
        <mc:Choice Requires="wps">
          <w:drawing>
            <wp:anchor distT="0" distB="0" distL="114300" distR="114300" simplePos="0" relativeHeight="251633664" behindDoc="0" locked="0" layoutInCell="1" allowOverlap="1" wp14:anchorId="28684B03" wp14:editId="44127201">
              <wp:simplePos x="0" y="0"/>
              <wp:positionH relativeFrom="column">
                <wp:posOffset>8890</wp:posOffset>
              </wp:positionH>
              <wp:positionV relativeFrom="paragraph">
                <wp:posOffset>-159385</wp:posOffset>
              </wp:positionV>
              <wp:extent cx="5781675" cy="0"/>
              <wp:effectExtent l="0" t="0" r="28575" b="19050"/>
              <wp:wrapNone/>
              <wp:docPr id="233" name="Gerader Verbinder 233"/>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901116E" id="Gerader Verbinder 233" o:spid="_x0000_s1026" style="position:absolute;flip:y;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55pt" to="455.9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" strokecolor="black [3213]"/>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2551"/>
    </w:tblGrid>
    <w:tr w:rsidR="008E3CAD" w:rsidRPr="00562CB3" w14:paraId="48C41918" w14:textId="77777777" w:rsidTr="002F15DC">
      <w:trPr>
        <w:trHeight w:val="140"/>
      </w:trPr>
      <w:tc>
        <w:tcPr>
          <w:tcW w:w="6663" w:type="dxa"/>
        </w:tcPr>
        <w:p w14:paraId="5B82604C" w14:textId="732B0B13" w:rsidR="008E3CAD" w:rsidRPr="00EC705A" w:rsidRDefault="008E3CAD" w:rsidP="005A2AC5">
          <w:pPr>
            <w:pStyle w:val="Fuzeile"/>
            <w:tabs>
              <w:tab w:val="clear" w:pos="9072"/>
            </w:tabs>
            <w:ind w:hanging="105"/>
            <w:rPr>
              <w:lang w:val="en-US"/>
            </w:rPr>
          </w:pPr>
          <w:r>
            <w:rPr>
              <w:noProof/>
              <w:lang w:eastAsia="de-DE"/>
            </w:rPr>
            <mc:AlternateContent>
              <mc:Choice Requires="wps">
                <w:drawing>
                  <wp:anchor distT="0" distB="0" distL="114300" distR="114300" simplePos="0" relativeHeight="251637760" behindDoc="0" locked="0" layoutInCell="1" allowOverlap="1" wp14:anchorId="6E2CC4DF" wp14:editId="46899759">
                    <wp:simplePos x="0" y="0"/>
                    <wp:positionH relativeFrom="column">
                      <wp:posOffset>-68580</wp:posOffset>
                    </wp:positionH>
                    <wp:positionV relativeFrom="paragraph">
                      <wp:posOffset>0</wp:posOffset>
                    </wp:positionV>
                    <wp:extent cx="5781675" cy="0"/>
                    <wp:effectExtent l="0" t="0" r="28575" b="19050"/>
                    <wp:wrapNone/>
                    <wp:docPr id="4159" name="Gerader Verbinder 4159"/>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8C5A0F4" id="Gerader Verbinder 4159" o:spid="_x0000_s1026" style="position:absolute;flip: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0" to="449.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" strokecolor="black [3213]"/>
                </w:pict>
              </mc:Fallback>
            </mc:AlternateContent>
          </w: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Introduction</w:t>
          </w:r>
          <w:r w:rsidRPr="00513290">
            <w:rPr>
              <w:sz w:val="20"/>
            </w:rPr>
            <w:fldChar w:fldCharType="end"/>
          </w:r>
          <w:sdt>
            <w:sdtPr>
              <w:id w:val="2133512411"/>
              <w:docPartObj>
                <w:docPartGallery w:val="Page Numbers (Bottom of Page)"/>
                <w:docPartUnique/>
              </w:docPartObj>
            </w:sdtPr>
            <w:sdtContent>
              <w:r w:rsidRPr="00513290">
                <w:rPr>
                  <w:sz w:val="20"/>
                  <w:lang w:val="en-US"/>
                </w:rPr>
                <w:t xml:space="preserve">               </w:t>
              </w:r>
            </w:sdtContent>
          </w:sdt>
        </w:p>
      </w:tc>
      <w:tc>
        <w:tcPr>
          <w:tcW w:w="2551" w:type="dxa"/>
        </w:tcPr>
        <w:p w14:paraId="33B52E75" w14:textId="1F83E0E7" w:rsidR="008E3CAD" w:rsidRPr="00513290" w:rsidRDefault="008E3CAD" w:rsidP="0035567C">
          <w:pPr>
            <w:pStyle w:val="Fuzeile"/>
            <w:jc w:val="right"/>
            <w:rPr>
              <w:sz w:val="20"/>
              <w:lang w:val="en-US"/>
            </w:rPr>
          </w:pPr>
          <w:r w:rsidRPr="00513290">
            <w:rPr>
              <w:sz w:val="20"/>
            </w:rPr>
            <w:fldChar w:fldCharType="begin"/>
          </w:r>
          <w:r w:rsidRPr="00513290">
            <w:rPr>
              <w:sz w:val="20"/>
              <w:lang w:val="en-US"/>
            </w:rPr>
            <w:instrText>PAGE   \* MERGEFORMAT</w:instrText>
          </w:r>
          <w:r w:rsidRPr="00513290">
            <w:rPr>
              <w:sz w:val="20"/>
            </w:rPr>
            <w:fldChar w:fldCharType="separate"/>
          </w:r>
          <w:r w:rsidR="00DE3B5A">
            <w:rPr>
              <w:noProof/>
              <w:sz w:val="20"/>
              <w:lang w:val="en-US"/>
            </w:rPr>
            <w:t>9</w:t>
          </w:r>
          <w:r w:rsidRPr="00513290">
            <w:rPr>
              <w:sz w:val="20"/>
            </w:rPr>
            <w:fldChar w:fldCharType="end"/>
          </w:r>
          <w:r w:rsidRPr="00513290">
            <w:rPr>
              <w:sz w:val="20"/>
              <w:lang w:val="en-US"/>
            </w:rPr>
            <w:t xml:space="preserve">           </w:t>
          </w:r>
        </w:p>
      </w:tc>
    </w:tr>
  </w:tbl>
  <w:p w14:paraId="26037859" w14:textId="77777777" w:rsidR="008E3CAD" w:rsidRPr="00EC705A" w:rsidRDefault="008E3CAD" w:rsidP="00EC705A">
    <w:pPr>
      <w:pStyle w:val="Fuzeile"/>
      <w:rPr>
        <w:lang w:val="en-U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61"/>
    </w:tblGrid>
    <w:tr w:rsidR="008E3CAD" w:rsidRPr="003C1297" w14:paraId="2576AC7C" w14:textId="77777777" w:rsidTr="00DE6D15">
      <w:trPr>
        <w:trHeight w:val="195"/>
      </w:trPr>
      <w:tc>
        <w:tcPr>
          <w:tcW w:w="4111" w:type="dxa"/>
        </w:tcPr>
        <w:p w14:paraId="09BA3E2A" w14:textId="6E480A20" w:rsidR="008E3CAD" w:rsidRPr="00EC705A" w:rsidRDefault="00000000" w:rsidP="003C1297">
          <w:pPr>
            <w:pStyle w:val="Fuzeile"/>
            <w:tabs>
              <w:tab w:val="clear" w:pos="9072"/>
            </w:tabs>
            <w:ind w:hanging="112"/>
            <w:jc w:val="left"/>
            <w:rPr>
              <w:lang w:val="en-US"/>
            </w:rPr>
          </w:pPr>
          <w:sdt>
            <w:sdtPr>
              <w:id w:val="-79143994"/>
              <w:docPartObj>
                <w:docPartGallery w:val="Page Numbers (Bottom of Page)"/>
                <w:docPartUnique/>
              </w:docPartObj>
            </w:sdtPr>
            <w:sdtContent>
              <w:r w:rsidR="008E3CAD" w:rsidRPr="00513290">
                <w:rPr>
                  <w:sz w:val="20"/>
                </w:rPr>
                <w:fldChar w:fldCharType="begin"/>
              </w:r>
              <w:r w:rsidR="008E3CAD" w:rsidRPr="00513290">
                <w:rPr>
                  <w:sz w:val="20"/>
                  <w:lang w:val="en-US"/>
                </w:rPr>
                <w:instrText>PAGE   \* MERGEFORMAT</w:instrText>
              </w:r>
              <w:r w:rsidR="008E3CAD" w:rsidRPr="00513290">
                <w:rPr>
                  <w:sz w:val="20"/>
                </w:rPr>
                <w:fldChar w:fldCharType="separate"/>
              </w:r>
              <w:r w:rsidR="00DE3B5A">
                <w:rPr>
                  <w:noProof/>
                  <w:sz w:val="20"/>
                  <w:lang w:val="en-US"/>
                </w:rPr>
                <w:t>10</w:t>
              </w:r>
              <w:r w:rsidR="008E3CAD" w:rsidRPr="00513290">
                <w:rPr>
                  <w:sz w:val="20"/>
                </w:rPr>
                <w:fldChar w:fldCharType="end"/>
              </w:r>
              <w:r w:rsidR="008E3CAD">
                <w:rPr>
                  <w:sz w:val="20"/>
                  <w:lang w:val="en-US"/>
                </w:rPr>
                <w:t xml:space="preserve">          </w:t>
              </w:r>
            </w:sdtContent>
          </w:sdt>
        </w:p>
      </w:tc>
      <w:tc>
        <w:tcPr>
          <w:tcW w:w="4961" w:type="dxa"/>
        </w:tcPr>
        <w:p w14:paraId="48EF755F" w14:textId="5C74437E" w:rsidR="008E3CAD" w:rsidRPr="00513290" w:rsidRDefault="008E3CAD" w:rsidP="003C1297">
          <w:pPr>
            <w:pStyle w:val="Fuzeile"/>
            <w:tabs>
              <w:tab w:val="clear" w:pos="4536"/>
              <w:tab w:val="center" w:pos="4562"/>
            </w:tabs>
            <w:ind w:right="-112"/>
            <w:jc w:val="right"/>
            <w:rPr>
              <w:sz w:val="20"/>
              <w:lang w:val="en-US"/>
            </w:rPr>
          </w:pPr>
          <w:r w:rsidRPr="00513290">
            <w:rPr>
              <w:sz w:val="20"/>
            </w:rPr>
            <w:fldChar w:fldCharType="begin"/>
          </w:r>
          <w:r w:rsidRPr="00513290">
            <w:rPr>
              <w:sz w:val="20"/>
              <w:lang w:val="en-US"/>
            </w:rPr>
            <w:instrText xml:space="preserve"> STYLEREF  "Überschrift 1"  \* MERGEFORMAT </w:instrText>
          </w:r>
          <w:r w:rsidRPr="00513290">
            <w:rPr>
              <w:sz w:val="20"/>
            </w:rPr>
            <w:fldChar w:fldCharType="separate"/>
          </w:r>
          <w:r w:rsidR="004A2EE9">
            <w:rPr>
              <w:noProof/>
              <w:sz w:val="20"/>
              <w:lang w:val="en-US"/>
            </w:rPr>
            <w:t>Materials &amp; Methods</w:t>
          </w:r>
          <w:r w:rsidRPr="00513290">
            <w:rPr>
              <w:sz w:val="20"/>
            </w:rPr>
            <w:fldChar w:fldCharType="end"/>
          </w:r>
        </w:p>
      </w:tc>
    </w:tr>
  </w:tbl>
  <w:p w14:paraId="3A5F2F73" w14:textId="1D15FC44" w:rsidR="008E3CAD" w:rsidRDefault="008E3CAD" w:rsidP="003C1297">
    <w:pPr>
      <w:pStyle w:val="Fuzeile"/>
      <w:ind w:right="143"/>
    </w:pPr>
    <w:r>
      <w:rPr>
        <w:noProof/>
        <w:lang w:eastAsia="de-DE"/>
      </w:rPr>
      <mc:AlternateContent>
        <mc:Choice Requires="wps">
          <w:drawing>
            <wp:anchor distT="0" distB="0" distL="114300" distR="114300" simplePos="0" relativeHeight="251636736" behindDoc="0" locked="0" layoutInCell="1" allowOverlap="1" wp14:anchorId="70AC125C" wp14:editId="14494D7C">
              <wp:simplePos x="0" y="0"/>
              <wp:positionH relativeFrom="column">
                <wp:posOffset>8890</wp:posOffset>
              </wp:positionH>
              <wp:positionV relativeFrom="paragraph">
                <wp:posOffset>-159385</wp:posOffset>
              </wp:positionV>
              <wp:extent cx="5781675" cy="0"/>
              <wp:effectExtent l="0" t="0" r="28575" b="19050"/>
              <wp:wrapNone/>
              <wp:docPr id="4157" name="Gerader Verbinder 4157"/>
              <wp:cNvGraphicFramePr/>
              <a:graphic xmlns:a="http://schemas.openxmlformats.org/drawingml/2006/main">
                <a:graphicData uri="http://schemas.microsoft.com/office/word/2010/wordprocessingShape">
                  <wps:wsp>
                    <wps:cNvCnPr/>
                    <wps:spPr>
                      <a:xfrm flipV="1">
                        <a:off x="0" y="0"/>
                        <a:ext cx="5781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9CD1736" id="Gerader Verbinder 4157" o:spid="_x0000_s1026" style="position:absolute;flip:y;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2.55pt" to="455.9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" strokecolor="black [3213]"/>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B526" w14:textId="77777777" w:rsidR="003975C4" w:rsidRDefault="003975C4" w:rsidP="00D019B6">
      <w:pPr>
        <w:spacing w:after="0" w:line="240" w:lineRule="auto"/>
      </w:pPr>
      <w:r>
        <w:separator/>
      </w:r>
    </w:p>
  </w:footnote>
  <w:footnote w:type="continuationSeparator" w:id="0">
    <w:p w14:paraId="5CC50452" w14:textId="77777777" w:rsidR="003975C4" w:rsidRDefault="003975C4" w:rsidP="00D019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EF79E" w14:textId="1290A6DA" w:rsidR="008E3CAD" w:rsidRDefault="008E3CAD" w:rsidP="00051E0D">
    <w:pPr>
      <w:pStyle w:val="Kopfzeile"/>
      <w:tabs>
        <w:tab w:val="clear" w:pos="4536"/>
        <w:tab w:val="center" w:pos="1985"/>
      </w:tabs>
      <w:rPr>
        <w:sz w:val="18"/>
        <w:lang w:val="en-US"/>
      </w:rPr>
    </w:pPr>
  </w:p>
  <w:p w14:paraId="599E4070" w14:textId="666E449C" w:rsidR="008E3CAD" w:rsidRPr="00051E0D" w:rsidRDefault="008E3CAD" w:rsidP="00533D51">
    <w:pPr>
      <w:pStyle w:val="Kopfzeile"/>
      <w:tabs>
        <w:tab w:val="clear" w:pos="4536"/>
        <w:tab w:val="center" w:pos="1985"/>
      </w:tabs>
      <w:rPr>
        <w:sz w:val="18"/>
        <w:lang w:val="en-US"/>
      </w:rPr>
    </w:pPr>
    <w:r>
      <w:rPr>
        <w:sz w:val="18"/>
        <w:lang w:val="en-US"/>
      </w:rPr>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3B828" w14:textId="77777777" w:rsidR="008E3CAD" w:rsidRDefault="008E3CAD" w:rsidP="00C07078">
    <w:pPr>
      <w:pStyle w:val="Kopfzeile"/>
      <w:tabs>
        <w:tab w:val="clear" w:pos="4536"/>
        <w:tab w:val="center" w:pos="1985"/>
      </w:tabs>
      <w:rPr>
        <w:sz w:val="18"/>
        <w:lang w:val="en-US"/>
      </w:rPr>
    </w:pPr>
  </w:p>
  <w:p w14:paraId="1CE2C342" w14:textId="05C60024" w:rsidR="008E3CAD" w:rsidRPr="00051E0D" w:rsidRDefault="008E3CAD" w:rsidP="00C07078">
    <w:pPr>
      <w:pStyle w:val="Kopfzeile"/>
      <w:tabs>
        <w:tab w:val="clear" w:pos="4536"/>
        <w:tab w:val="center" w:pos="1985"/>
      </w:tabs>
      <w:rPr>
        <w:sz w:val="18"/>
        <w:lang w:val="en-US"/>
      </w:rPr>
    </w:pPr>
    <w:r w:rsidRPr="0037049E">
      <w:rPr>
        <w:noProof/>
        <w:sz w:val="20"/>
        <w:highlight w:val="lightGray"/>
        <w:lang w:eastAsia="de-DE"/>
      </w:rPr>
      <mc:AlternateContent>
        <mc:Choice Requires="wps">
          <w:drawing>
            <wp:anchor distT="0" distB="0" distL="114300" distR="114300" simplePos="0" relativeHeight="251660288" behindDoc="0" locked="0" layoutInCell="1" allowOverlap="1" wp14:anchorId="42697AD1" wp14:editId="63997479">
              <wp:simplePos x="0" y="0"/>
              <wp:positionH relativeFrom="margin">
                <wp:posOffset>-30480</wp:posOffset>
              </wp:positionH>
              <wp:positionV relativeFrom="paragraph">
                <wp:posOffset>153670</wp:posOffset>
              </wp:positionV>
              <wp:extent cx="5832000" cy="0"/>
              <wp:effectExtent l="0" t="0" r="35560" b="19050"/>
              <wp:wrapNone/>
              <wp:docPr id="4154" name="Gerader Verbinder 4154"/>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24C1786" id="Gerader Verbinder 4154" o:spid="_x0000_s1026" style="position:absolute;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37049E" w:rsidRPr="0037049E">
      <w:rPr>
        <w:sz w:val="18"/>
        <w:highlight w:val="lightGray"/>
        <w:lang w:val="en-US"/>
      </w:rPr>
      <w:t>Title of thesis</w:t>
    </w:r>
    <w:r w:rsidR="0037049E">
      <w:rPr>
        <w:sz w:val="18"/>
        <w:lang w:val="en-US"/>
      </w:rPr>
      <w:tab/>
    </w:r>
    <w:r>
      <w:rPr>
        <w:sz w:val="18"/>
        <w:lang w:val="en-US"/>
      </w:rPr>
      <w:tab/>
      <w:t xml:space="preserve">    </w:t>
    </w:r>
    <w:r w:rsidR="0037049E" w:rsidRPr="0037049E">
      <w:rPr>
        <w:sz w:val="18"/>
        <w:highlight w:val="lightGray"/>
        <w:lang w:val="en-US"/>
      </w:rPr>
      <w:t>Name Surnam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377E0D" w14:textId="77777777" w:rsidR="009574D5" w:rsidRDefault="009574D5" w:rsidP="00C07078">
    <w:pPr>
      <w:pStyle w:val="Kopfzeile"/>
      <w:tabs>
        <w:tab w:val="clear" w:pos="4536"/>
        <w:tab w:val="center" w:pos="1985"/>
      </w:tabs>
      <w:rPr>
        <w:sz w:val="18"/>
        <w:lang w:val="en-US"/>
      </w:rPr>
    </w:pPr>
  </w:p>
  <w:p w14:paraId="08EB98EF" w14:textId="2260D78D" w:rsidR="009574D5" w:rsidRPr="00051E0D" w:rsidRDefault="009574D5" w:rsidP="009574D5">
    <w:pPr>
      <w:pStyle w:val="Kopfzeile"/>
      <w:tabs>
        <w:tab w:val="clear" w:pos="4536"/>
        <w:tab w:val="center" w:pos="1985"/>
      </w:tabs>
      <w:rPr>
        <w:sz w:val="18"/>
        <w:lang w:val="en-US"/>
      </w:rPr>
    </w:pPr>
    <w:r w:rsidRPr="008A257A">
      <w:rPr>
        <w:noProof/>
        <w:sz w:val="20"/>
        <w:highlight w:val="lightGray"/>
        <w:lang w:eastAsia="de-DE"/>
      </w:rPr>
      <mc:AlternateContent>
        <mc:Choice Requires="wps">
          <w:drawing>
            <wp:anchor distT="0" distB="0" distL="114300" distR="114300" simplePos="0" relativeHeight="251651072" behindDoc="0" locked="0" layoutInCell="1" allowOverlap="1" wp14:anchorId="5156C4FE" wp14:editId="722ADCE2">
              <wp:simplePos x="0" y="0"/>
              <wp:positionH relativeFrom="margin">
                <wp:posOffset>-31694</wp:posOffset>
              </wp:positionH>
              <wp:positionV relativeFrom="paragraph">
                <wp:posOffset>151500</wp:posOffset>
              </wp:positionV>
              <wp:extent cx="9109276" cy="34724"/>
              <wp:effectExtent l="0" t="0" r="34925" b="22860"/>
              <wp:wrapNone/>
              <wp:docPr id="7170" name="Gerader Verbinder 7170"/>
              <wp:cNvGraphicFramePr/>
              <a:graphic xmlns:a="http://schemas.openxmlformats.org/drawingml/2006/main">
                <a:graphicData uri="http://schemas.microsoft.com/office/word/2010/wordprocessingShape">
                  <wps:wsp>
                    <wps:cNvCnPr/>
                    <wps:spPr>
                      <a:xfrm flipV="1">
                        <a:off x="0" y="0"/>
                        <a:ext cx="9109276" cy="347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9E064F6" id="Gerader Verbinder 7170" o:spid="_x0000_s1026" style="position:absolute;flip:y;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pt,11.95pt" to="714.7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" strokecolor="black [3213]">
              <w10:wrap anchorx="margin"/>
            </v:line>
          </w:pict>
        </mc:Fallback>
      </mc:AlternateContent>
    </w:r>
    <w:r w:rsidR="008A257A" w:rsidRPr="008A257A">
      <w:rPr>
        <w:sz w:val="18"/>
        <w:highlight w:val="lightGray"/>
        <w:lang w:val="en-US"/>
      </w:rPr>
      <w:t>Title of thesis</w:t>
    </w:r>
    <w:r>
      <w:rPr>
        <w:sz w:val="18"/>
        <w:lang w:val="en-US"/>
      </w:rPr>
      <w:tab/>
    </w:r>
    <w:r>
      <w:rPr>
        <w:sz w:val="18"/>
        <w:lang w:val="en-US"/>
      </w:rPr>
      <w:tab/>
    </w:r>
    <w:r>
      <w:rPr>
        <w:sz w:val="18"/>
        <w:lang w:val="en-US"/>
      </w:rPr>
      <w:tab/>
    </w:r>
    <w:r>
      <w:rPr>
        <w:sz w:val="18"/>
        <w:lang w:val="en-US"/>
      </w:rPr>
      <w:tab/>
    </w:r>
    <w:r>
      <w:rPr>
        <w:sz w:val="18"/>
        <w:lang w:val="en-US"/>
      </w:rPr>
      <w:tab/>
    </w:r>
    <w:r>
      <w:rPr>
        <w:sz w:val="18"/>
        <w:lang w:val="en-US"/>
      </w:rPr>
      <w:tab/>
    </w:r>
    <w:r>
      <w:rPr>
        <w:sz w:val="18"/>
        <w:lang w:val="en-US"/>
      </w:rPr>
      <w:tab/>
      <w:t xml:space="preserve">      </w:t>
    </w:r>
    <w:proofErr w:type="gramStart"/>
    <w:r w:rsidR="008A257A">
      <w:rPr>
        <w:sz w:val="18"/>
        <w:lang w:val="en-US"/>
      </w:rPr>
      <w:tab/>
    </w:r>
    <w:r>
      <w:rPr>
        <w:sz w:val="18"/>
        <w:lang w:val="en-US"/>
      </w:rPr>
      <w:t xml:space="preserve">  </w:t>
    </w:r>
    <w:r w:rsidR="008A257A" w:rsidRPr="008A257A">
      <w:rPr>
        <w:sz w:val="18"/>
        <w:highlight w:val="lightGray"/>
        <w:lang w:val="en-US"/>
      </w:rPr>
      <w:t>Name</w:t>
    </w:r>
    <w:proofErr w:type="gramEnd"/>
    <w:r w:rsidR="008A257A" w:rsidRPr="008A257A">
      <w:rPr>
        <w:sz w:val="18"/>
        <w:highlight w:val="lightGray"/>
        <w:lang w:val="en-US"/>
      </w:rPr>
      <w:t xml:space="preserve"> Surname</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D8E08" w14:textId="77777777" w:rsidR="0008187D" w:rsidRDefault="0008187D" w:rsidP="00381092">
    <w:pPr>
      <w:pStyle w:val="Kopfzeile"/>
      <w:tabs>
        <w:tab w:val="clear" w:pos="4536"/>
        <w:tab w:val="center" w:pos="1985"/>
      </w:tabs>
      <w:rPr>
        <w:sz w:val="18"/>
        <w:highlight w:val="lightGray"/>
        <w:lang w:val="en-US"/>
      </w:rPr>
    </w:pPr>
  </w:p>
  <w:p w14:paraId="46CEC06B" w14:textId="654F19B6" w:rsidR="0008187D" w:rsidRPr="00381092" w:rsidRDefault="0008187D" w:rsidP="00381092">
    <w:pPr>
      <w:pStyle w:val="Kopfzeile"/>
      <w:tabs>
        <w:tab w:val="clear" w:pos="4536"/>
        <w:tab w:val="center" w:pos="1985"/>
      </w:tabs>
      <w:rPr>
        <w:sz w:val="18"/>
        <w:lang w:val="en-US"/>
      </w:rPr>
    </w:pPr>
    <w:r w:rsidRPr="006D579D">
      <w:rPr>
        <w:noProof/>
        <w:sz w:val="20"/>
        <w:highlight w:val="lightGray"/>
        <w:lang w:eastAsia="de-DE"/>
      </w:rPr>
      <mc:AlternateContent>
        <mc:Choice Requires="wps">
          <w:drawing>
            <wp:anchor distT="0" distB="0" distL="114300" distR="114300" simplePos="0" relativeHeight="251665408" behindDoc="0" locked="0" layoutInCell="1" allowOverlap="1" wp14:anchorId="04B897ED" wp14:editId="29172EB1">
              <wp:simplePos x="0" y="0"/>
              <wp:positionH relativeFrom="margin">
                <wp:posOffset>-30156</wp:posOffset>
              </wp:positionH>
              <wp:positionV relativeFrom="paragraph">
                <wp:posOffset>152471</wp:posOffset>
              </wp:positionV>
              <wp:extent cx="9105634" cy="0"/>
              <wp:effectExtent l="0" t="0" r="0" b="0"/>
              <wp:wrapNone/>
              <wp:docPr id="33" name="Gerader Verbinder 33"/>
              <wp:cNvGraphicFramePr/>
              <a:graphic xmlns:a="http://schemas.openxmlformats.org/drawingml/2006/main">
                <a:graphicData uri="http://schemas.microsoft.com/office/word/2010/wordprocessingShape">
                  <wps:wsp>
                    <wps:cNvCnPr/>
                    <wps:spPr>
                      <a:xfrm flipV="1">
                        <a:off x="0" y="0"/>
                        <a:ext cx="910563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FBA400D" id="Gerader Verbinder 33"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5pt,12pt" to="714.6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" strokecolor="black [3213]">
              <w10:wrap anchorx="margin"/>
            </v:line>
          </w:pict>
        </mc:Fallback>
      </mc:AlternateContent>
    </w:r>
    <w:r w:rsidR="00383183">
      <w:rPr>
        <w:sz w:val="18"/>
        <w:lang w:val="en-US"/>
      </w:rPr>
      <w:t>Annina Kemmer</w:t>
    </w:r>
    <w:r w:rsidRPr="00E355F0">
      <w:rPr>
        <w:sz w:val="18"/>
        <w:lang w:val="en-US"/>
      </w:rPr>
      <w:tab/>
    </w:r>
    <w:r w:rsidRPr="00E355F0">
      <w:rPr>
        <w:sz w:val="18"/>
        <w:lang w:val="en-US"/>
      </w:rPr>
      <w:tab/>
    </w:r>
    <w:r w:rsidR="00D90478">
      <w:rPr>
        <w:sz w:val="18"/>
        <w:lang w:val="en-US"/>
      </w:rPr>
      <w:tab/>
    </w:r>
    <w:r w:rsidR="00D90478">
      <w:rPr>
        <w:sz w:val="18"/>
        <w:lang w:val="en-US"/>
      </w:rPr>
      <w:tab/>
    </w:r>
    <w:r w:rsidR="00383183">
      <w:rPr>
        <w:sz w:val="18"/>
        <w:lang w:val="en-US"/>
      </w:rPr>
      <w:tab/>
    </w:r>
    <w:r>
      <w:rPr>
        <w:sz w:val="18"/>
        <w:lang w:val="en-US"/>
      </w:rPr>
      <w:t xml:space="preserve"> </w:t>
    </w:r>
    <w:r w:rsidR="00383183">
      <w:rPr>
        <w:sz w:val="18"/>
        <w:lang w:val="en-US"/>
      </w:rPr>
      <w:t>Advanced</w:t>
    </w:r>
    <w:r w:rsidR="00383183" w:rsidRPr="00120161">
      <w:rPr>
        <w:sz w:val="18"/>
        <w:lang w:val="en-US"/>
      </w:rPr>
      <w:t xml:space="preserve"> feeding strategies for </w:t>
    </w:r>
    <w:r w:rsidR="00383183">
      <w:rPr>
        <w:sz w:val="18"/>
        <w:lang w:val="en-US"/>
      </w:rPr>
      <w:t>HT MBR</w:t>
    </w:r>
    <w:r w:rsidR="00383183" w:rsidRPr="00120161">
      <w:rPr>
        <w:sz w:val="18"/>
        <w:lang w:val="en-US"/>
      </w:rPr>
      <w:t xml:space="preserve"> system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ED8FF" w14:textId="77777777" w:rsidR="0008187D" w:rsidRDefault="0008187D" w:rsidP="00C07078">
    <w:pPr>
      <w:pStyle w:val="Kopfzeile"/>
      <w:tabs>
        <w:tab w:val="clear" w:pos="4536"/>
        <w:tab w:val="center" w:pos="1985"/>
      </w:tabs>
      <w:rPr>
        <w:sz w:val="18"/>
        <w:lang w:val="en-US"/>
      </w:rPr>
    </w:pPr>
  </w:p>
  <w:p w14:paraId="55C77DD6" w14:textId="4FE65BEE" w:rsidR="0008187D" w:rsidRPr="00051E0D" w:rsidRDefault="0008187D" w:rsidP="00C07078">
    <w:pPr>
      <w:pStyle w:val="Kopfzeile"/>
      <w:tabs>
        <w:tab w:val="clear" w:pos="4536"/>
        <w:tab w:val="center" w:pos="1985"/>
      </w:tabs>
      <w:rPr>
        <w:sz w:val="18"/>
        <w:lang w:val="en-US"/>
      </w:rPr>
    </w:pPr>
    <w:r w:rsidRPr="00260451">
      <w:rPr>
        <w:noProof/>
        <w:sz w:val="20"/>
        <w:highlight w:val="lightGray"/>
        <w:lang w:eastAsia="de-DE"/>
      </w:rPr>
      <mc:AlternateContent>
        <mc:Choice Requires="wps">
          <w:drawing>
            <wp:anchor distT="0" distB="0" distL="114300" distR="114300" simplePos="0" relativeHeight="251663360" behindDoc="0" locked="0" layoutInCell="1" allowOverlap="1" wp14:anchorId="6133545B" wp14:editId="09380A31">
              <wp:simplePos x="0" y="0"/>
              <wp:positionH relativeFrom="margin">
                <wp:posOffset>-30480</wp:posOffset>
              </wp:positionH>
              <wp:positionV relativeFrom="paragraph">
                <wp:posOffset>153670</wp:posOffset>
              </wp:positionV>
              <wp:extent cx="5832000" cy="0"/>
              <wp:effectExtent l="0" t="0" r="35560" b="19050"/>
              <wp:wrapNone/>
              <wp:docPr id="10" name="Gerader Verbinder 10"/>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142F049" id="Gerader Verbinder 10"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260451" w:rsidRPr="00260451">
      <w:rPr>
        <w:sz w:val="18"/>
        <w:highlight w:val="lightGray"/>
        <w:lang w:val="en-US"/>
      </w:rPr>
      <w:t>Title of thesis</w:t>
    </w:r>
    <w:r w:rsidR="00260451">
      <w:rPr>
        <w:sz w:val="18"/>
        <w:lang w:val="en-US"/>
      </w:rPr>
      <w:tab/>
    </w:r>
    <w:r>
      <w:rPr>
        <w:sz w:val="18"/>
        <w:lang w:val="en-US"/>
      </w:rPr>
      <w:tab/>
    </w:r>
    <w:r w:rsidR="00260451" w:rsidRPr="00260451">
      <w:rPr>
        <w:sz w:val="18"/>
        <w:highlight w:val="lightGray"/>
        <w:lang w:val="en-US"/>
      </w:rPr>
      <w:t>Name Surnam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9518" w14:textId="77777777" w:rsidR="0008187D" w:rsidRDefault="0008187D" w:rsidP="00381092">
    <w:pPr>
      <w:pStyle w:val="Kopfzeile"/>
      <w:tabs>
        <w:tab w:val="clear" w:pos="4536"/>
        <w:tab w:val="center" w:pos="1985"/>
      </w:tabs>
      <w:rPr>
        <w:sz w:val="18"/>
        <w:highlight w:val="lightGray"/>
        <w:lang w:val="en-US"/>
      </w:rPr>
    </w:pPr>
  </w:p>
  <w:p w14:paraId="76328C49" w14:textId="3A29740C" w:rsidR="0008187D" w:rsidRPr="00381092" w:rsidRDefault="0008187D" w:rsidP="00381092">
    <w:pPr>
      <w:pStyle w:val="Kopfzeile"/>
      <w:tabs>
        <w:tab w:val="clear" w:pos="4536"/>
        <w:tab w:val="center" w:pos="1985"/>
      </w:tabs>
      <w:rPr>
        <w:sz w:val="18"/>
        <w:lang w:val="en-US"/>
      </w:rPr>
    </w:pPr>
    <w:r w:rsidRPr="00BD3622">
      <w:rPr>
        <w:noProof/>
        <w:sz w:val="20"/>
        <w:highlight w:val="lightGray"/>
        <w:lang w:eastAsia="de-DE"/>
      </w:rPr>
      <mc:AlternateContent>
        <mc:Choice Requires="wps">
          <w:drawing>
            <wp:anchor distT="0" distB="0" distL="114300" distR="114300" simplePos="0" relativeHeight="251664384" behindDoc="0" locked="0" layoutInCell="1" allowOverlap="1" wp14:anchorId="0C3CD32B" wp14:editId="147DDBD6">
              <wp:simplePos x="0" y="0"/>
              <wp:positionH relativeFrom="margin">
                <wp:posOffset>-30480</wp:posOffset>
              </wp:positionH>
              <wp:positionV relativeFrom="paragraph">
                <wp:posOffset>153670</wp:posOffset>
              </wp:positionV>
              <wp:extent cx="5832000" cy="0"/>
              <wp:effectExtent l="0" t="0" r="35560" b="19050"/>
              <wp:wrapNone/>
              <wp:docPr id="20" name="Gerader Verbinder 20"/>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A2DAD5D" id="Gerader Verbinder 20" o:spid="_x0000_s1026" style="position:absolute;flip: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BD3622" w:rsidRPr="00BD3622">
      <w:rPr>
        <w:sz w:val="18"/>
        <w:highlight w:val="lightGray"/>
        <w:lang w:val="en-US"/>
      </w:rPr>
      <w:t>Name Surname</w:t>
    </w:r>
    <w:r w:rsidRPr="00E355F0">
      <w:rPr>
        <w:sz w:val="18"/>
        <w:lang w:val="en-US"/>
      </w:rPr>
      <w:tab/>
    </w:r>
    <w:r w:rsidRPr="00E355F0">
      <w:rPr>
        <w:sz w:val="18"/>
        <w:lang w:val="en-US"/>
      </w:rPr>
      <w:tab/>
    </w:r>
    <w:r>
      <w:rPr>
        <w:sz w:val="18"/>
        <w:lang w:val="en-US"/>
      </w:rPr>
      <w:t xml:space="preserve"> </w:t>
    </w:r>
    <w:r w:rsidR="00BD3622" w:rsidRPr="00BD3622">
      <w:rPr>
        <w:sz w:val="18"/>
        <w:highlight w:val="lightGray"/>
        <w:lang w:val="en-US"/>
      </w:rPr>
      <w:t>Title of thesi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34BFB" w14:textId="77777777" w:rsidR="0098459A" w:rsidRDefault="0098459A" w:rsidP="00DE6D15">
    <w:pPr>
      <w:pStyle w:val="Kopfzeile"/>
      <w:tabs>
        <w:tab w:val="clear" w:pos="4536"/>
        <w:tab w:val="center" w:pos="1985"/>
      </w:tabs>
      <w:rPr>
        <w:sz w:val="18"/>
        <w:highlight w:val="lightGray"/>
        <w:lang w:val="en-US"/>
      </w:rPr>
    </w:pPr>
  </w:p>
  <w:p w14:paraId="4DC6B9D8" w14:textId="6B94D74F" w:rsidR="0098459A" w:rsidRPr="00381092" w:rsidRDefault="0098459A" w:rsidP="00DE6D15">
    <w:pPr>
      <w:pStyle w:val="Kopfzeile"/>
      <w:tabs>
        <w:tab w:val="clear" w:pos="4536"/>
        <w:tab w:val="center" w:pos="1985"/>
      </w:tabs>
      <w:rPr>
        <w:sz w:val="18"/>
        <w:lang w:val="en-US"/>
      </w:rPr>
    </w:pPr>
    <w:r w:rsidRPr="00FA24D4">
      <w:rPr>
        <w:noProof/>
        <w:sz w:val="20"/>
        <w:highlight w:val="lightGray"/>
        <w:lang w:eastAsia="de-DE"/>
      </w:rPr>
      <mc:AlternateContent>
        <mc:Choice Requires="wps">
          <w:drawing>
            <wp:anchor distT="0" distB="0" distL="114300" distR="114300" simplePos="0" relativeHeight="251677696" behindDoc="0" locked="0" layoutInCell="1" allowOverlap="1" wp14:anchorId="7FBCFE01" wp14:editId="10697410">
              <wp:simplePos x="0" y="0"/>
              <wp:positionH relativeFrom="margin">
                <wp:posOffset>-30480</wp:posOffset>
              </wp:positionH>
              <wp:positionV relativeFrom="paragraph">
                <wp:posOffset>146998</wp:posOffset>
              </wp:positionV>
              <wp:extent cx="5831840" cy="0"/>
              <wp:effectExtent l="0" t="0" r="35560" b="19050"/>
              <wp:wrapNone/>
              <wp:docPr id="56" name="Gerader Verbinder 56"/>
              <wp:cNvGraphicFramePr/>
              <a:graphic xmlns:a="http://schemas.openxmlformats.org/drawingml/2006/main">
                <a:graphicData uri="http://schemas.microsoft.com/office/word/2010/wordprocessingShape">
                  <wps:wsp>
                    <wps:cNvCnPr/>
                    <wps:spPr>
                      <a:xfrm flipV="1">
                        <a:off x="0" y="0"/>
                        <a:ext cx="58318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F2E1136" id="Gerader Verbinder 56" o:spid="_x0000_s1026" style="position:absolute;flip: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1.55pt" to="456.8pt,1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" strokecolor="black [3213]">
              <w10:wrap anchorx="margin"/>
            </v:line>
          </w:pict>
        </mc:Fallback>
      </mc:AlternateContent>
    </w:r>
    <w:r w:rsidR="00FA24D4" w:rsidRPr="00FA24D4">
      <w:rPr>
        <w:sz w:val="18"/>
        <w:highlight w:val="lightGray"/>
        <w:lang w:val="en-US"/>
      </w:rPr>
      <w:t>Name Surname</w:t>
    </w:r>
    <w:r w:rsidRPr="00E355F0">
      <w:rPr>
        <w:sz w:val="18"/>
        <w:lang w:val="en-US"/>
      </w:rPr>
      <w:tab/>
    </w:r>
    <w:r w:rsidRPr="00E355F0">
      <w:rPr>
        <w:sz w:val="18"/>
        <w:lang w:val="en-US"/>
      </w:rPr>
      <w:tab/>
    </w:r>
    <w:r>
      <w:rPr>
        <w:sz w:val="18"/>
        <w:lang w:val="en-US"/>
      </w:rPr>
      <w:t xml:space="preserve"> </w:t>
    </w:r>
    <w:r w:rsidR="00FA24D4" w:rsidRPr="00FA24D4">
      <w:rPr>
        <w:sz w:val="18"/>
        <w:highlight w:val="lightGray"/>
        <w:lang w:val="en-US"/>
      </w:rPr>
      <w:t>Title of thesis</w:t>
    </w:r>
  </w:p>
  <w:p w14:paraId="5BD46F41" w14:textId="77777777" w:rsidR="0098459A" w:rsidRDefault="0098459A" w:rsidP="00381092">
    <w:pPr>
      <w:pStyle w:val="Kopfzeile"/>
      <w:tabs>
        <w:tab w:val="clear" w:pos="4536"/>
        <w:tab w:val="center" w:pos="1985"/>
      </w:tabs>
      <w:rPr>
        <w:sz w:val="18"/>
        <w:highlight w:val="lightGray"/>
        <w:lang w:val="en-US"/>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E8AEF" w14:textId="77777777" w:rsidR="008E3CAD" w:rsidRDefault="008E3CAD" w:rsidP="00C07078">
    <w:pPr>
      <w:pStyle w:val="Kopfzeile"/>
      <w:tabs>
        <w:tab w:val="clear" w:pos="4536"/>
        <w:tab w:val="center" w:pos="1985"/>
      </w:tabs>
      <w:rPr>
        <w:sz w:val="18"/>
        <w:lang w:val="en-US"/>
      </w:rPr>
    </w:pPr>
  </w:p>
  <w:p w14:paraId="7844E6E3" w14:textId="4257393D" w:rsidR="008E3CAD" w:rsidRPr="00051E0D" w:rsidRDefault="008E3CAD" w:rsidP="00C07078">
    <w:pPr>
      <w:pStyle w:val="Kopfzeile"/>
      <w:tabs>
        <w:tab w:val="clear" w:pos="4536"/>
        <w:tab w:val="center" w:pos="1985"/>
      </w:tabs>
      <w:rPr>
        <w:sz w:val="18"/>
        <w:lang w:val="en-US"/>
      </w:rPr>
    </w:pPr>
    <w:r w:rsidRPr="00FA24D4">
      <w:rPr>
        <w:noProof/>
        <w:sz w:val="20"/>
        <w:highlight w:val="lightGray"/>
        <w:lang w:eastAsia="de-DE"/>
      </w:rPr>
      <mc:AlternateContent>
        <mc:Choice Requires="wps">
          <w:drawing>
            <wp:anchor distT="0" distB="0" distL="114300" distR="114300" simplePos="0" relativeHeight="251680768" behindDoc="0" locked="0" layoutInCell="1" allowOverlap="1" wp14:anchorId="065A7A2B" wp14:editId="580D8615">
              <wp:simplePos x="0" y="0"/>
              <wp:positionH relativeFrom="margin">
                <wp:posOffset>-30480</wp:posOffset>
              </wp:positionH>
              <wp:positionV relativeFrom="paragraph">
                <wp:posOffset>153670</wp:posOffset>
              </wp:positionV>
              <wp:extent cx="5832000" cy="0"/>
              <wp:effectExtent l="0" t="0" r="35560" b="19050"/>
              <wp:wrapNone/>
              <wp:docPr id="15" name="Gerader Verbinder 15"/>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53AA16FB" id="Gerader Verbinder 15" o:spid="_x0000_s1026" style="position:absolute;flip:y;z-index:252023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FA24D4" w:rsidRPr="00FA24D4">
      <w:rPr>
        <w:sz w:val="18"/>
        <w:highlight w:val="lightGray"/>
        <w:lang w:val="en-US"/>
      </w:rPr>
      <w:t>Title of thesis</w:t>
    </w:r>
    <w:r>
      <w:rPr>
        <w:sz w:val="18"/>
        <w:lang w:val="en-US"/>
      </w:rPr>
      <w:tab/>
    </w:r>
    <w:r w:rsidR="00FA24D4">
      <w:rPr>
        <w:sz w:val="18"/>
        <w:lang w:val="en-US"/>
      </w:rPr>
      <w:tab/>
    </w:r>
    <w:r w:rsidR="00FA24D4" w:rsidRPr="00FA24D4">
      <w:rPr>
        <w:sz w:val="18"/>
        <w:highlight w:val="lightGray"/>
        <w:lang w:val="en-US"/>
      </w:rPr>
      <w:t>Name Surname</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B1D34" w14:textId="77777777" w:rsidR="00FA24D4" w:rsidRDefault="00FA24D4" w:rsidP="00C07078">
    <w:pPr>
      <w:pStyle w:val="Kopfzeile"/>
      <w:tabs>
        <w:tab w:val="clear" w:pos="4536"/>
        <w:tab w:val="center" w:pos="1985"/>
      </w:tabs>
      <w:rPr>
        <w:sz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FB9C2" w14:textId="77777777" w:rsidR="008E3CAD" w:rsidRDefault="008E3CAD" w:rsidP="00A17D20">
    <w:pPr>
      <w:pStyle w:val="Kopfzeile"/>
      <w:tabs>
        <w:tab w:val="clear" w:pos="4536"/>
        <w:tab w:val="clear" w:pos="9072"/>
        <w:tab w:val="center" w:pos="7088"/>
        <w:tab w:val="right" w:pos="7371"/>
      </w:tabs>
      <w:rPr>
        <w:sz w:val="18"/>
        <w:highlight w:val="lightGray"/>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A9CCF" w14:textId="77777777" w:rsidR="003B2BCF" w:rsidRDefault="003B2BCF" w:rsidP="0056710E">
    <w:pPr>
      <w:pStyle w:val="Kopfzeile"/>
      <w:tabs>
        <w:tab w:val="clear" w:pos="4536"/>
        <w:tab w:val="center" w:pos="1985"/>
      </w:tabs>
      <w:rPr>
        <w:sz w:val="18"/>
        <w:lang w:val="en-US"/>
      </w:rPr>
    </w:pPr>
  </w:p>
  <w:p w14:paraId="06F83375" w14:textId="3DF6E1F9" w:rsidR="0056710E" w:rsidRPr="00051E0D" w:rsidRDefault="004F5CC0" w:rsidP="0056710E">
    <w:pPr>
      <w:pStyle w:val="Kopfzeile"/>
      <w:tabs>
        <w:tab w:val="clear" w:pos="4536"/>
        <w:tab w:val="center" w:pos="1985"/>
      </w:tabs>
      <w:rPr>
        <w:sz w:val="18"/>
        <w:lang w:val="en-US"/>
      </w:rPr>
    </w:pPr>
    <w:r w:rsidRPr="004F5CC0">
      <w:rPr>
        <w:sz w:val="18"/>
        <w:highlight w:val="lightGray"/>
        <w:lang w:val="en-US"/>
      </w:rPr>
      <w:t>Title of thesis</w:t>
    </w:r>
    <w:r w:rsidR="005952BF" w:rsidRPr="000F6AF7">
      <w:rPr>
        <w:noProof/>
        <w:sz w:val="20"/>
        <w:lang w:val="en-US" w:eastAsia="de-DE"/>
      </w:rPr>
      <w:t xml:space="preserve"> </w:t>
    </w:r>
    <w:r w:rsidR="005952BF" w:rsidRPr="00E355F0">
      <w:rPr>
        <w:noProof/>
        <w:sz w:val="20"/>
        <w:lang w:eastAsia="de-DE"/>
      </w:rPr>
      <mc:AlternateContent>
        <mc:Choice Requires="wps">
          <w:drawing>
            <wp:anchor distT="0" distB="0" distL="114300" distR="114300" simplePos="0" relativeHeight="251666432" behindDoc="0" locked="0" layoutInCell="1" allowOverlap="1" wp14:anchorId="2BCB2276" wp14:editId="2AF5DDEA">
              <wp:simplePos x="0" y="0"/>
              <wp:positionH relativeFrom="margin">
                <wp:posOffset>-30480</wp:posOffset>
              </wp:positionH>
              <wp:positionV relativeFrom="paragraph">
                <wp:posOffset>153670</wp:posOffset>
              </wp:positionV>
              <wp:extent cx="5832000" cy="0"/>
              <wp:effectExtent l="0" t="0" r="35560" b="19050"/>
              <wp:wrapNone/>
              <wp:docPr id="50" name="Gerader Verbinder 50"/>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781A940" id="Gerader Verbinder 50" o:spid="_x0000_s1026" style="position:absolute;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5952BF">
      <w:rPr>
        <w:sz w:val="18"/>
        <w:lang w:val="en-US"/>
      </w:rPr>
      <w:tab/>
    </w:r>
    <w:r>
      <w:rPr>
        <w:sz w:val="18"/>
        <w:lang w:val="en-US"/>
      </w:rPr>
      <w:tab/>
    </w:r>
    <w:r w:rsidRPr="004F5CC0">
      <w:rPr>
        <w:sz w:val="18"/>
        <w:highlight w:val="lightGray"/>
        <w:lang w:val="en-US"/>
      </w:rPr>
      <w:t>Name Surnam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CD5EC" w14:textId="77777777" w:rsidR="003F04C5" w:rsidRDefault="003F04C5" w:rsidP="00F17C7C">
    <w:pPr>
      <w:pStyle w:val="Kopfzeile"/>
      <w:tabs>
        <w:tab w:val="clear" w:pos="4536"/>
        <w:tab w:val="center" w:pos="1985"/>
      </w:tabs>
      <w:rPr>
        <w:sz w:val="18"/>
        <w:highlight w:val="lightGray"/>
        <w:lang w:val="en-US"/>
      </w:rPr>
    </w:pPr>
  </w:p>
  <w:p w14:paraId="2DCEA972" w14:textId="0BF496C5" w:rsidR="003F04C5" w:rsidRDefault="003F04C5" w:rsidP="00120161">
    <w:pPr>
      <w:pStyle w:val="Kopfzeile"/>
      <w:tabs>
        <w:tab w:val="clear" w:pos="4536"/>
        <w:tab w:val="center" w:pos="1985"/>
      </w:tabs>
      <w:rPr>
        <w:sz w:val="18"/>
        <w:highlight w:val="lightGray"/>
        <w:lang w:val="en-US"/>
      </w:rPr>
    </w:pPr>
    <w:r w:rsidRPr="00233497">
      <w:rPr>
        <w:noProof/>
        <w:sz w:val="20"/>
        <w:highlight w:val="lightGray"/>
        <w:lang w:eastAsia="de-DE"/>
      </w:rPr>
      <mc:AlternateContent>
        <mc:Choice Requires="wps">
          <w:drawing>
            <wp:anchor distT="0" distB="0" distL="114300" distR="114300" simplePos="0" relativeHeight="251662336" behindDoc="0" locked="0" layoutInCell="1" allowOverlap="1" wp14:anchorId="6C4746D7" wp14:editId="05758A70">
              <wp:simplePos x="0" y="0"/>
              <wp:positionH relativeFrom="margin">
                <wp:posOffset>-30480</wp:posOffset>
              </wp:positionH>
              <wp:positionV relativeFrom="paragraph">
                <wp:posOffset>153670</wp:posOffset>
              </wp:positionV>
              <wp:extent cx="5832000" cy="0"/>
              <wp:effectExtent l="0" t="0" r="35560" b="19050"/>
              <wp:wrapNone/>
              <wp:docPr id="29" name="Gerader Verbinder 29"/>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F259537" id="Gerader Verbinder 29"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233497" w:rsidRPr="00233497">
      <w:rPr>
        <w:sz w:val="18"/>
        <w:highlight w:val="lightGray"/>
        <w:lang w:val="en-US"/>
      </w:rPr>
      <w:t>Name Surname</w:t>
    </w:r>
    <w:r w:rsidRPr="00E355F0">
      <w:rPr>
        <w:sz w:val="18"/>
        <w:lang w:val="en-US"/>
      </w:rPr>
      <w:tab/>
    </w:r>
    <w:r w:rsidRPr="00E355F0">
      <w:rPr>
        <w:sz w:val="18"/>
        <w:lang w:val="en-US"/>
      </w:rPr>
      <w:tab/>
    </w:r>
    <w:r w:rsidR="00233497" w:rsidRPr="00233497">
      <w:rPr>
        <w:sz w:val="18"/>
        <w:highlight w:val="lightGray"/>
        <w:lang w:val="en-US"/>
      </w:rPr>
      <w:t>Title of thes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73950" w14:textId="77777777" w:rsidR="00C55016" w:rsidRDefault="00C55016" w:rsidP="00F17C7C">
    <w:pPr>
      <w:pStyle w:val="Kopfzeile"/>
      <w:tabs>
        <w:tab w:val="clear" w:pos="4536"/>
        <w:tab w:val="center" w:pos="1985"/>
      </w:tabs>
      <w:rPr>
        <w:sz w:val="18"/>
        <w:lang w:val="en-US"/>
      </w:rPr>
    </w:pPr>
  </w:p>
  <w:p w14:paraId="0C712355" w14:textId="646AF617" w:rsidR="007F1ACE" w:rsidRPr="00381092" w:rsidRDefault="007F1ACE" w:rsidP="00F17C7C">
    <w:pPr>
      <w:pStyle w:val="Kopfzeile"/>
      <w:tabs>
        <w:tab w:val="clear" w:pos="4536"/>
        <w:tab w:val="center" w:pos="1985"/>
      </w:tabs>
      <w:rPr>
        <w:sz w:val="18"/>
        <w:lang w:val="en-US"/>
      </w:rPr>
    </w:pPr>
    <w:r w:rsidRPr="006D579D">
      <w:rPr>
        <w:noProof/>
        <w:sz w:val="20"/>
        <w:highlight w:val="lightGray"/>
        <w:lang w:eastAsia="de-DE"/>
      </w:rPr>
      <mc:AlternateContent>
        <mc:Choice Requires="wps">
          <w:drawing>
            <wp:anchor distT="0" distB="0" distL="114300" distR="114300" simplePos="0" relativeHeight="251671552" behindDoc="0" locked="0" layoutInCell="1" allowOverlap="1" wp14:anchorId="252D4281" wp14:editId="545D1D9D">
              <wp:simplePos x="0" y="0"/>
              <wp:positionH relativeFrom="margin">
                <wp:posOffset>-30480</wp:posOffset>
              </wp:positionH>
              <wp:positionV relativeFrom="paragraph">
                <wp:posOffset>153670</wp:posOffset>
              </wp:positionV>
              <wp:extent cx="5832000" cy="0"/>
              <wp:effectExtent l="0" t="0" r="35560" b="19050"/>
              <wp:wrapNone/>
              <wp:docPr id="7172" name="Gerader Verbinder 7172"/>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1BA2A79C" id="Gerader Verbinder 7172" o:spid="_x0000_s1026" style="position:absolute;flip:y;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C55016">
      <w:rPr>
        <w:sz w:val="18"/>
        <w:lang w:val="en-US"/>
      </w:rPr>
      <w:t>Annina Kemmer</w:t>
    </w:r>
    <w:r w:rsidRPr="00E355F0">
      <w:rPr>
        <w:sz w:val="18"/>
        <w:lang w:val="en-US"/>
      </w:rPr>
      <w:tab/>
    </w:r>
    <w:r w:rsidRPr="00E355F0">
      <w:rPr>
        <w:sz w:val="18"/>
        <w:lang w:val="en-US"/>
      </w:rPr>
      <w:tab/>
    </w:r>
    <w:r w:rsidR="000F6AF7">
      <w:rPr>
        <w:sz w:val="18"/>
        <w:lang w:val="en-US"/>
      </w:rPr>
      <w:t>Advanced</w:t>
    </w:r>
    <w:r w:rsidR="000F6AF7" w:rsidRPr="00120161">
      <w:rPr>
        <w:sz w:val="18"/>
        <w:lang w:val="en-US"/>
      </w:rPr>
      <w:t xml:space="preserve"> feeding strategies for </w:t>
    </w:r>
    <w:r w:rsidR="000F6AF7">
      <w:rPr>
        <w:sz w:val="18"/>
        <w:lang w:val="en-US"/>
      </w:rPr>
      <w:t>HT MBR</w:t>
    </w:r>
    <w:r w:rsidR="000F6AF7" w:rsidRPr="00120161">
      <w:rPr>
        <w:sz w:val="18"/>
        <w:lang w:val="en-US"/>
      </w:rPr>
      <w:t xml:space="preserve"> systems</w:t>
    </w:r>
  </w:p>
  <w:p w14:paraId="6B653849" w14:textId="77777777" w:rsidR="007F1ACE" w:rsidRDefault="007F1ACE" w:rsidP="00A17D20">
    <w:pPr>
      <w:pStyle w:val="Kopfzeile"/>
      <w:tabs>
        <w:tab w:val="clear" w:pos="4536"/>
        <w:tab w:val="clear" w:pos="9072"/>
        <w:tab w:val="center" w:pos="7088"/>
        <w:tab w:val="right" w:pos="7371"/>
      </w:tabs>
      <w:rPr>
        <w:sz w:val="18"/>
        <w:highlight w:val="lightGray"/>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35203" w14:textId="77777777" w:rsidR="00EF662B" w:rsidRDefault="00EF662B" w:rsidP="00F17C7C">
    <w:pPr>
      <w:pStyle w:val="Kopfzeile"/>
      <w:tabs>
        <w:tab w:val="clear" w:pos="4536"/>
        <w:tab w:val="center" w:pos="1985"/>
      </w:tabs>
      <w:rPr>
        <w:sz w:val="18"/>
        <w:highlight w:val="lightGray"/>
        <w:lang w:val="en-US"/>
      </w:rPr>
    </w:pPr>
  </w:p>
  <w:p w14:paraId="4B836256" w14:textId="10797450" w:rsidR="00EF662B" w:rsidRDefault="00EF662B" w:rsidP="000F6AF7">
    <w:pPr>
      <w:pStyle w:val="Kopfzeile"/>
      <w:tabs>
        <w:tab w:val="clear" w:pos="4536"/>
        <w:tab w:val="center" w:pos="1985"/>
      </w:tabs>
      <w:rPr>
        <w:sz w:val="18"/>
        <w:highlight w:val="lightGray"/>
        <w:lang w:val="en-US"/>
      </w:rPr>
    </w:pPr>
    <w:r w:rsidRPr="006D579D">
      <w:rPr>
        <w:noProof/>
        <w:sz w:val="20"/>
        <w:highlight w:val="lightGray"/>
        <w:lang w:eastAsia="de-DE"/>
      </w:rPr>
      <mc:AlternateContent>
        <mc:Choice Requires="wps">
          <w:drawing>
            <wp:anchor distT="0" distB="0" distL="114300" distR="114300" simplePos="0" relativeHeight="251670528" behindDoc="0" locked="0" layoutInCell="1" allowOverlap="1" wp14:anchorId="0A605FC7" wp14:editId="2E47034D">
              <wp:simplePos x="0" y="0"/>
              <wp:positionH relativeFrom="margin">
                <wp:posOffset>-30480</wp:posOffset>
              </wp:positionH>
              <wp:positionV relativeFrom="paragraph">
                <wp:posOffset>153670</wp:posOffset>
              </wp:positionV>
              <wp:extent cx="5832000" cy="0"/>
              <wp:effectExtent l="0" t="0" r="35560" b="19050"/>
              <wp:wrapNone/>
              <wp:docPr id="60" name="Gerader Verbinder 60"/>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7A53E611" id="Gerader Verbinder 60" o:spid="_x0000_s1026" style="position:absolute;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C55016">
      <w:rPr>
        <w:sz w:val="18"/>
        <w:lang w:val="en-US"/>
      </w:rPr>
      <w:t>Annina Kemmer</w:t>
    </w:r>
    <w:r w:rsidRPr="00E355F0">
      <w:rPr>
        <w:sz w:val="18"/>
        <w:lang w:val="en-US"/>
      </w:rPr>
      <w:tab/>
    </w:r>
    <w:r w:rsidRPr="00E355F0">
      <w:rPr>
        <w:sz w:val="18"/>
        <w:lang w:val="en-US"/>
      </w:rPr>
      <w:tab/>
    </w:r>
    <w:r>
      <w:rPr>
        <w:sz w:val="18"/>
        <w:lang w:val="en-US"/>
      </w:rPr>
      <w:t xml:space="preserve"> </w:t>
    </w:r>
    <w:r w:rsidR="000F6AF7">
      <w:rPr>
        <w:sz w:val="18"/>
        <w:lang w:val="en-US"/>
      </w:rPr>
      <w:t>Advanced</w:t>
    </w:r>
    <w:r w:rsidR="000F6AF7" w:rsidRPr="00120161">
      <w:rPr>
        <w:sz w:val="18"/>
        <w:lang w:val="en-US"/>
      </w:rPr>
      <w:t xml:space="preserve"> feeding strategies for </w:t>
    </w:r>
    <w:r w:rsidR="000F6AF7">
      <w:rPr>
        <w:sz w:val="18"/>
        <w:lang w:val="en-US"/>
      </w:rPr>
      <w:t>HT MBR</w:t>
    </w:r>
    <w:r w:rsidR="000F6AF7" w:rsidRPr="00120161">
      <w:rPr>
        <w:sz w:val="18"/>
        <w:lang w:val="en-US"/>
      </w:rPr>
      <w:t xml:space="preserve"> system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F4812" w14:textId="77777777" w:rsidR="006A04A5" w:rsidRDefault="006A04A5" w:rsidP="00F17C7C">
    <w:pPr>
      <w:pStyle w:val="Kopfzeile"/>
      <w:tabs>
        <w:tab w:val="clear" w:pos="4536"/>
        <w:tab w:val="center" w:pos="1985"/>
      </w:tabs>
      <w:rPr>
        <w:sz w:val="18"/>
        <w:highlight w:val="lightGray"/>
        <w:lang w:val="en-US"/>
      </w:rPr>
    </w:pPr>
  </w:p>
  <w:p w14:paraId="20EE5105" w14:textId="601F30A5" w:rsidR="006A04A5" w:rsidRPr="007F1ACE" w:rsidRDefault="006A04A5" w:rsidP="007F1ACE">
    <w:pPr>
      <w:pStyle w:val="Kopfzeile"/>
      <w:tabs>
        <w:tab w:val="clear" w:pos="4536"/>
        <w:tab w:val="center" w:pos="1985"/>
      </w:tabs>
      <w:rPr>
        <w:sz w:val="18"/>
        <w:lang w:val="en-US"/>
      </w:rPr>
    </w:pPr>
    <w:r w:rsidRPr="00410437">
      <w:rPr>
        <w:noProof/>
        <w:sz w:val="20"/>
        <w:highlight w:val="lightGray"/>
        <w:lang w:eastAsia="de-DE"/>
      </w:rPr>
      <mc:AlternateContent>
        <mc:Choice Requires="wps">
          <w:drawing>
            <wp:anchor distT="0" distB="0" distL="114300" distR="114300" simplePos="0" relativeHeight="251669504" behindDoc="0" locked="0" layoutInCell="1" allowOverlap="1" wp14:anchorId="71A6E17D" wp14:editId="2A256CDA">
              <wp:simplePos x="0" y="0"/>
              <wp:positionH relativeFrom="margin">
                <wp:posOffset>-30480</wp:posOffset>
              </wp:positionH>
              <wp:positionV relativeFrom="paragraph">
                <wp:posOffset>153670</wp:posOffset>
              </wp:positionV>
              <wp:extent cx="5832000" cy="0"/>
              <wp:effectExtent l="0" t="0" r="35560" b="19050"/>
              <wp:wrapNone/>
              <wp:docPr id="58" name="Gerader Verbinder 58"/>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35C4BA4" id="Gerader Verbinder 58"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410437" w:rsidRPr="00410437">
      <w:rPr>
        <w:sz w:val="18"/>
        <w:highlight w:val="lightGray"/>
        <w:lang w:val="en-US"/>
      </w:rPr>
      <w:t>Name Surname</w:t>
    </w:r>
    <w:r w:rsidRPr="00E355F0">
      <w:rPr>
        <w:sz w:val="18"/>
        <w:lang w:val="en-US"/>
      </w:rPr>
      <w:tab/>
    </w:r>
    <w:r w:rsidRPr="00E355F0">
      <w:rPr>
        <w:sz w:val="18"/>
        <w:lang w:val="en-US"/>
      </w:rPr>
      <w:tab/>
    </w:r>
    <w:r w:rsidR="00410437" w:rsidRPr="00410437">
      <w:rPr>
        <w:sz w:val="18"/>
        <w:highlight w:val="lightGray"/>
        <w:lang w:val="en-US"/>
      </w:rPr>
      <w:t>Title of thesi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FBD84" w14:textId="77777777" w:rsidR="006A04A5" w:rsidRDefault="006A04A5" w:rsidP="0056710E">
    <w:pPr>
      <w:pStyle w:val="Kopfzeile"/>
      <w:tabs>
        <w:tab w:val="clear" w:pos="4536"/>
        <w:tab w:val="center" w:pos="1985"/>
      </w:tabs>
      <w:rPr>
        <w:sz w:val="18"/>
        <w:lang w:val="en-US"/>
      </w:rPr>
    </w:pPr>
  </w:p>
  <w:p w14:paraId="3C563EA8" w14:textId="33AD4596" w:rsidR="006A04A5" w:rsidRPr="00051E0D" w:rsidRDefault="006A04A5" w:rsidP="0056710E">
    <w:pPr>
      <w:pStyle w:val="Kopfzeile"/>
      <w:tabs>
        <w:tab w:val="clear" w:pos="4536"/>
        <w:tab w:val="center" w:pos="1985"/>
      </w:tabs>
      <w:rPr>
        <w:sz w:val="18"/>
        <w:lang w:val="en-US"/>
      </w:rPr>
    </w:pPr>
    <w:r w:rsidRPr="00E355F0">
      <w:rPr>
        <w:noProof/>
        <w:sz w:val="20"/>
        <w:lang w:eastAsia="de-DE"/>
      </w:rPr>
      <mc:AlternateContent>
        <mc:Choice Requires="wps">
          <w:drawing>
            <wp:anchor distT="0" distB="0" distL="114300" distR="114300" simplePos="0" relativeHeight="251667456" behindDoc="0" locked="0" layoutInCell="1" allowOverlap="1" wp14:anchorId="53AE745E" wp14:editId="66B322F9">
              <wp:simplePos x="0" y="0"/>
              <wp:positionH relativeFrom="margin">
                <wp:posOffset>-30480</wp:posOffset>
              </wp:positionH>
              <wp:positionV relativeFrom="paragraph">
                <wp:posOffset>153670</wp:posOffset>
              </wp:positionV>
              <wp:extent cx="5832000" cy="0"/>
              <wp:effectExtent l="0" t="0" r="35560" b="19050"/>
              <wp:wrapNone/>
              <wp:docPr id="55" name="Gerader Verbinder 55"/>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2073BFEF" id="Gerader Verbinder 55" o:spid="_x0000_s1026" style="position:absolute;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0F6AF7">
      <w:rPr>
        <w:sz w:val="18"/>
        <w:lang w:val="en-US"/>
      </w:rPr>
      <w:t>Advanced</w:t>
    </w:r>
    <w:r w:rsidR="000F6AF7" w:rsidRPr="00120161">
      <w:rPr>
        <w:sz w:val="18"/>
        <w:lang w:val="en-US"/>
      </w:rPr>
      <w:t xml:space="preserve"> feeding strategies for </w:t>
    </w:r>
    <w:r w:rsidR="000F6AF7">
      <w:rPr>
        <w:sz w:val="18"/>
        <w:lang w:val="en-US"/>
      </w:rPr>
      <w:t>HT MBR</w:t>
    </w:r>
    <w:r w:rsidR="000F6AF7" w:rsidRPr="00120161">
      <w:rPr>
        <w:sz w:val="18"/>
        <w:lang w:val="en-US"/>
      </w:rPr>
      <w:t xml:space="preserve"> syst</w:t>
    </w:r>
    <w:r w:rsidR="00383183">
      <w:rPr>
        <w:sz w:val="18"/>
        <w:lang w:val="en-US"/>
      </w:rPr>
      <w:t>ems</w:t>
    </w:r>
    <w:r>
      <w:rPr>
        <w:sz w:val="18"/>
        <w:lang w:val="en-US"/>
      </w:rPr>
      <w:tab/>
    </w:r>
    <w:r w:rsidR="00C55016">
      <w:rPr>
        <w:sz w:val="18"/>
        <w:lang w:val="en-US"/>
      </w:rPr>
      <w:t>Annina Kemmer</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90041" w14:textId="77777777" w:rsidR="008E3CAD" w:rsidRDefault="008E3CAD" w:rsidP="00381092">
    <w:pPr>
      <w:pStyle w:val="Kopfzeile"/>
      <w:tabs>
        <w:tab w:val="clear" w:pos="4536"/>
        <w:tab w:val="center" w:pos="1985"/>
      </w:tabs>
      <w:rPr>
        <w:sz w:val="18"/>
        <w:highlight w:val="lightGray"/>
        <w:lang w:val="en-US"/>
      </w:rPr>
    </w:pPr>
  </w:p>
  <w:p w14:paraId="24FDB3FB" w14:textId="3BA7FB6A" w:rsidR="008E3CAD" w:rsidRPr="00381092" w:rsidRDefault="008E3CAD" w:rsidP="00381092">
    <w:pPr>
      <w:pStyle w:val="Kopfzeile"/>
      <w:tabs>
        <w:tab w:val="clear" w:pos="4536"/>
        <w:tab w:val="center" w:pos="1985"/>
      </w:tabs>
      <w:rPr>
        <w:sz w:val="18"/>
        <w:lang w:val="en-US"/>
      </w:rPr>
    </w:pPr>
    <w:r w:rsidRPr="00410437">
      <w:rPr>
        <w:noProof/>
        <w:sz w:val="20"/>
        <w:highlight w:val="lightGray"/>
        <w:lang w:eastAsia="de-DE"/>
      </w:rPr>
      <mc:AlternateContent>
        <mc:Choice Requires="wps">
          <w:drawing>
            <wp:anchor distT="0" distB="0" distL="114300" distR="114300" simplePos="0" relativeHeight="251661312" behindDoc="0" locked="0" layoutInCell="1" allowOverlap="1" wp14:anchorId="6657CE70" wp14:editId="519798BF">
              <wp:simplePos x="0" y="0"/>
              <wp:positionH relativeFrom="margin">
                <wp:posOffset>-30480</wp:posOffset>
              </wp:positionH>
              <wp:positionV relativeFrom="paragraph">
                <wp:posOffset>153670</wp:posOffset>
              </wp:positionV>
              <wp:extent cx="5832000" cy="0"/>
              <wp:effectExtent l="0" t="0" r="35560" b="19050"/>
              <wp:wrapNone/>
              <wp:docPr id="4" name="Gerader Verbinder 4"/>
              <wp:cNvGraphicFramePr/>
              <a:graphic xmlns:a="http://schemas.openxmlformats.org/drawingml/2006/main">
                <a:graphicData uri="http://schemas.microsoft.com/office/word/2010/wordprocessingShape">
                  <wps:wsp>
                    <wps:cNvCnPr/>
                    <wps:spPr>
                      <a:xfrm flipV="1">
                        <a:off x="0" y="0"/>
                        <a:ext cx="583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4B4F8548" id="Gerader Verbinder 4"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pt,12.1pt" to="456.8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" strokecolor="black [3213]">
              <w10:wrap anchorx="margin"/>
            </v:line>
          </w:pict>
        </mc:Fallback>
      </mc:AlternateContent>
    </w:r>
    <w:r w:rsidR="00410437" w:rsidRPr="00410437">
      <w:rPr>
        <w:sz w:val="18"/>
        <w:highlight w:val="lightGray"/>
        <w:lang w:val="en-US"/>
      </w:rPr>
      <w:t>Name Surname</w:t>
    </w:r>
    <w:r w:rsidRPr="00E355F0">
      <w:rPr>
        <w:sz w:val="18"/>
        <w:lang w:val="en-US"/>
      </w:rPr>
      <w:tab/>
    </w:r>
    <w:r w:rsidRPr="00E355F0">
      <w:rPr>
        <w:sz w:val="18"/>
        <w:lang w:val="en-US"/>
      </w:rPr>
      <w:tab/>
    </w:r>
    <w:r>
      <w:rPr>
        <w:sz w:val="18"/>
        <w:lang w:val="en-US"/>
      </w:rPr>
      <w:t xml:space="preserve"> </w:t>
    </w:r>
    <w:r w:rsidR="00410437" w:rsidRPr="00410437">
      <w:rPr>
        <w:sz w:val="18"/>
        <w:highlight w:val="lightGray"/>
        <w:lang w:val="en-US"/>
      </w:rPr>
      <w:t>Title of the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3AC748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362642C"/>
    <w:multiLevelType w:val="hybridMultilevel"/>
    <w:tmpl w:val="0E9CD7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1C1F8F"/>
    <w:multiLevelType w:val="hybridMultilevel"/>
    <w:tmpl w:val="ABB02EBE"/>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4417C5"/>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BB34B0"/>
    <w:multiLevelType w:val="hybridMultilevel"/>
    <w:tmpl w:val="1F9C1490"/>
    <w:lvl w:ilvl="0" w:tplc="FFFFFFFF">
      <w:start w:val="1"/>
      <w:numFmt w:val="bullet"/>
      <w:lvlText w:val="-"/>
      <w:lvlJc w:val="left"/>
      <w:pPr>
        <w:ind w:left="720" w:hanging="360"/>
      </w:pPr>
      <w:rPr>
        <w:rFonts w:ascii="Palatino Linotype" w:hAnsi="Palatino Linotype"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F1B3A84"/>
    <w:multiLevelType w:val="hybridMultilevel"/>
    <w:tmpl w:val="96D61158"/>
    <w:lvl w:ilvl="0" w:tplc="D91485F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055466F"/>
    <w:multiLevelType w:val="multilevel"/>
    <w:tmpl w:val="0407001F"/>
    <w:lvl w:ilvl="0">
      <w:start w:val="1"/>
      <w:numFmt w:val="decimal"/>
      <w:lvlText w:val="%1."/>
      <w:lvlJc w:val="left"/>
      <w:pPr>
        <w:ind w:left="1778" w:hanging="360"/>
      </w:pPr>
    </w:lvl>
    <w:lvl w:ilvl="1">
      <w:start w:val="1"/>
      <w:numFmt w:val="decimal"/>
      <w:lvlText w:val="%1.%2."/>
      <w:lvlJc w:val="left"/>
      <w:pPr>
        <w:ind w:left="2210" w:hanging="432"/>
      </w:pPr>
    </w:lvl>
    <w:lvl w:ilvl="2">
      <w:start w:val="1"/>
      <w:numFmt w:val="decimal"/>
      <w:lvlText w:val="%1.%2.%3."/>
      <w:lvlJc w:val="left"/>
      <w:pPr>
        <w:ind w:left="2642" w:hanging="504"/>
      </w:pPr>
    </w:lvl>
    <w:lvl w:ilvl="3">
      <w:start w:val="1"/>
      <w:numFmt w:val="decimal"/>
      <w:lvlText w:val="%1.%2.%3.%4."/>
      <w:lvlJc w:val="left"/>
      <w:pPr>
        <w:ind w:left="3146" w:hanging="648"/>
      </w:pPr>
    </w:lvl>
    <w:lvl w:ilvl="4">
      <w:start w:val="1"/>
      <w:numFmt w:val="decimal"/>
      <w:lvlText w:val="%1.%2.%3.%4.%5."/>
      <w:lvlJc w:val="left"/>
      <w:pPr>
        <w:ind w:left="3650" w:hanging="792"/>
      </w:pPr>
    </w:lvl>
    <w:lvl w:ilvl="5">
      <w:start w:val="1"/>
      <w:numFmt w:val="decimal"/>
      <w:lvlText w:val="%1.%2.%3.%4.%5.%6."/>
      <w:lvlJc w:val="left"/>
      <w:pPr>
        <w:ind w:left="4154" w:hanging="936"/>
      </w:pPr>
    </w:lvl>
    <w:lvl w:ilvl="6">
      <w:start w:val="1"/>
      <w:numFmt w:val="decimal"/>
      <w:lvlText w:val="%1.%2.%3.%4.%5.%6.%7."/>
      <w:lvlJc w:val="left"/>
      <w:pPr>
        <w:ind w:left="4658" w:hanging="1080"/>
      </w:pPr>
    </w:lvl>
    <w:lvl w:ilvl="7">
      <w:start w:val="1"/>
      <w:numFmt w:val="decimal"/>
      <w:lvlText w:val="%1.%2.%3.%4.%5.%6.%7.%8."/>
      <w:lvlJc w:val="left"/>
      <w:pPr>
        <w:ind w:left="5162" w:hanging="1224"/>
      </w:pPr>
    </w:lvl>
    <w:lvl w:ilvl="8">
      <w:start w:val="1"/>
      <w:numFmt w:val="decimal"/>
      <w:lvlText w:val="%1.%2.%3.%4.%5.%6.%7.%8.%9."/>
      <w:lvlJc w:val="left"/>
      <w:pPr>
        <w:ind w:left="5738" w:hanging="1440"/>
      </w:pPr>
    </w:lvl>
  </w:abstractNum>
  <w:abstractNum w:abstractNumId="7" w15:restartNumberingAfterBreak="0">
    <w:nsid w:val="11B75CD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3880192"/>
    <w:multiLevelType w:val="hybridMultilevel"/>
    <w:tmpl w:val="D9AAD39E"/>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784CD0"/>
    <w:multiLevelType w:val="hybridMultilevel"/>
    <w:tmpl w:val="3B7C930E"/>
    <w:lvl w:ilvl="0" w:tplc="51826F82">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B846075"/>
    <w:multiLevelType w:val="hybridMultilevel"/>
    <w:tmpl w:val="701EB890"/>
    <w:lvl w:ilvl="0" w:tplc="FFFFFFFF">
      <w:start w:val="1"/>
      <w:numFmt w:val="bullet"/>
      <w:lvlText w:val="-"/>
      <w:lvlJc w:val="left"/>
      <w:pPr>
        <w:ind w:left="720" w:hanging="360"/>
      </w:pPr>
      <w:rPr>
        <w:rFonts w:ascii="Palatino Linotype" w:hAnsi="Palatino Linotype"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D6852A2"/>
    <w:multiLevelType w:val="hybridMultilevel"/>
    <w:tmpl w:val="D60C37A6"/>
    <w:lvl w:ilvl="0" w:tplc="8C18F206">
      <w:start w:val="1"/>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826533"/>
    <w:multiLevelType w:val="hybridMultilevel"/>
    <w:tmpl w:val="285A4FC8"/>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3CC75C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7064CA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B8F3EC1"/>
    <w:multiLevelType w:val="hybridMultilevel"/>
    <w:tmpl w:val="88B05116"/>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BAC24F5"/>
    <w:multiLevelType w:val="hybridMultilevel"/>
    <w:tmpl w:val="E7624910"/>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0834591"/>
    <w:multiLevelType w:val="hybridMultilevel"/>
    <w:tmpl w:val="1EA632E4"/>
    <w:lvl w:ilvl="0" w:tplc="8C18F206">
      <w:start w:val="1"/>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2621B58"/>
    <w:multiLevelType w:val="hybridMultilevel"/>
    <w:tmpl w:val="7BD414B2"/>
    <w:lvl w:ilvl="0" w:tplc="508695E0">
      <w:start w:val="1"/>
      <w:numFmt w:val="bullet"/>
      <w:lvlText w:val=""/>
      <w:lvlJc w:val="left"/>
      <w:pPr>
        <w:ind w:left="720" w:hanging="360"/>
      </w:pPr>
      <w:rPr>
        <w:rFonts w:ascii="Symbol" w:hAnsi="Symbol"/>
      </w:rPr>
    </w:lvl>
    <w:lvl w:ilvl="1" w:tplc="3BFA7682">
      <w:start w:val="1"/>
      <w:numFmt w:val="bullet"/>
      <w:lvlText w:val=""/>
      <w:lvlJc w:val="left"/>
      <w:pPr>
        <w:ind w:left="720" w:hanging="360"/>
      </w:pPr>
      <w:rPr>
        <w:rFonts w:ascii="Symbol" w:hAnsi="Symbol"/>
      </w:rPr>
    </w:lvl>
    <w:lvl w:ilvl="2" w:tplc="E68E7402">
      <w:start w:val="1"/>
      <w:numFmt w:val="bullet"/>
      <w:lvlText w:val=""/>
      <w:lvlJc w:val="left"/>
      <w:pPr>
        <w:ind w:left="720" w:hanging="360"/>
      </w:pPr>
      <w:rPr>
        <w:rFonts w:ascii="Symbol" w:hAnsi="Symbol"/>
      </w:rPr>
    </w:lvl>
    <w:lvl w:ilvl="3" w:tplc="08E6C116">
      <w:start w:val="1"/>
      <w:numFmt w:val="bullet"/>
      <w:lvlText w:val=""/>
      <w:lvlJc w:val="left"/>
      <w:pPr>
        <w:ind w:left="720" w:hanging="360"/>
      </w:pPr>
      <w:rPr>
        <w:rFonts w:ascii="Symbol" w:hAnsi="Symbol"/>
      </w:rPr>
    </w:lvl>
    <w:lvl w:ilvl="4" w:tplc="22C8D2F8">
      <w:start w:val="1"/>
      <w:numFmt w:val="bullet"/>
      <w:lvlText w:val=""/>
      <w:lvlJc w:val="left"/>
      <w:pPr>
        <w:ind w:left="720" w:hanging="360"/>
      </w:pPr>
      <w:rPr>
        <w:rFonts w:ascii="Symbol" w:hAnsi="Symbol"/>
      </w:rPr>
    </w:lvl>
    <w:lvl w:ilvl="5" w:tplc="35882EBA">
      <w:start w:val="1"/>
      <w:numFmt w:val="bullet"/>
      <w:lvlText w:val=""/>
      <w:lvlJc w:val="left"/>
      <w:pPr>
        <w:ind w:left="720" w:hanging="360"/>
      </w:pPr>
      <w:rPr>
        <w:rFonts w:ascii="Symbol" w:hAnsi="Symbol"/>
      </w:rPr>
    </w:lvl>
    <w:lvl w:ilvl="6" w:tplc="F59E4152">
      <w:start w:val="1"/>
      <w:numFmt w:val="bullet"/>
      <w:lvlText w:val=""/>
      <w:lvlJc w:val="left"/>
      <w:pPr>
        <w:ind w:left="720" w:hanging="360"/>
      </w:pPr>
      <w:rPr>
        <w:rFonts w:ascii="Symbol" w:hAnsi="Symbol"/>
      </w:rPr>
    </w:lvl>
    <w:lvl w:ilvl="7" w:tplc="3C086D8A">
      <w:start w:val="1"/>
      <w:numFmt w:val="bullet"/>
      <w:lvlText w:val=""/>
      <w:lvlJc w:val="left"/>
      <w:pPr>
        <w:ind w:left="720" w:hanging="360"/>
      </w:pPr>
      <w:rPr>
        <w:rFonts w:ascii="Symbol" w:hAnsi="Symbol"/>
      </w:rPr>
    </w:lvl>
    <w:lvl w:ilvl="8" w:tplc="CBC4D458">
      <w:start w:val="1"/>
      <w:numFmt w:val="bullet"/>
      <w:lvlText w:val=""/>
      <w:lvlJc w:val="left"/>
      <w:pPr>
        <w:ind w:left="720" w:hanging="360"/>
      </w:pPr>
      <w:rPr>
        <w:rFonts w:ascii="Symbol" w:hAnsi="Symbol"/>
      </w:rPr>
    </w:lvl>
  </w:abstractNum>
  <w:abstractNum w:abstractNumId="19" w15:restartNumberingAfterBreak="0">
    <w:nsid w:val="33DF33C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9F6E03"/>
    <w:multiLevelType w:val="hybridMultilevel"/>
    <w:tmpl w:val="6B3A287E"/>
    <w:lvl w:ilvl="0" w:tplc="8C18F206">
      <w:start w:val="1"/>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362567D9"/>
    <w:multiLevelType w:val="hybridMultilevel"/>
    <w:tmpl w:val="112649EC"/>
    <w:lvl w:ilvl="0" w:tplc="8C18F206">
      <w:start w:val="1"/>
      <w:numFmt w:val="bullet"/>
      <w:lvlText w:val="-"/>
      <w:lvlJc w:val="left"/>
      <w:pPr>
        <w:ind w:left="720" w:hanging="360"/>
      </w:pPr>
      <w:rPr>
        <w:rFonts w:ascii="Calibri" w:eastAsiaTheme="minorHAnsi" w:hAnsi="Calibri" w:cstheme="minorBidi" w:hint="default"/>
      </w:rPr>
    </w:lvl>
    <w:lvl w:ilvl="1" w:tplc="3A7270E4">
      <w:start w:val="1"/>
      <w:numFmt w:val="bullet"/>
      <w:lvlText w:val=""/>
      <w:lvlJc w:val="left"/>
      <w:pPr>
        <w:ind w:left="1790" w:hanging="710"/>
      </w:pPr>
      <w:rPr>
        <w:rFonts w:ascii="Symbol" w:eastAsiaTheme="minorHAnsi" w:hAnsi="Symbol" w:cstheme="minorBid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7AA2245"/>
    <w:multiLevelType w:val="multilevel"/>
    <w:tmpl w:val="40F8F9EA"/>
    <w:lvl w:ilvl="0">
      <w:start w:val="1"/>
      <w:numFmt w:val="lowerRoman"/>
      <w:lvlText w:val="%1."/>
      <w:lvlJc w:val="righ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23" w15:restartNumberingAfterBreak="0">
    <w:nsid w:val="3B242115"/>
    <w:multiLevelType w:val="hybridMultilevel"/>
    <w:tmpl w:val="26DC2AF0"/>
    <w:lvl w:ilvl="0" w:tplc="7AC8C924">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1826451"/>
    <w:multiLevelType w:val="hybridMultilevel"/>
    <w:tmpl w:val="97BEE138"/>
    <w:lvl w:ilvl="0" w:tplc="8C18F206">
      <w:start w:val="1"/>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6766927"/>
    <w:multiLevelType w:val="multilevel"/>
    <w:tmpl w:val="F9CA5F76"/>
    <w:lvl w:ilvl="0">
      <w:start w:val="1"/>
      <w:numFmt w:val="decimal"/>
      <w:lvlText w:val="%1."/>
      <w:lvlJc w:val="lef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26" w15:restartNumberingAfterBreak="0">
    <w:nsid w:val="4F745D18"/>
    <w:multiLevelType w:val="hybridMultilevel"/>
    <w:tmpl w:val="857C65EE"/>
    <w:lvl w:ilvl="0" w:tplc="0407000F">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F7740BF"/>
    <w:multiLevelType w:val="hybridMultilevel"/>
    <w:tmpl w:val="5F1ACDAC"/>
    <w:lvl w:ilvl="0" w:tplc="1212A6BA">
      <w:start w:val="1"/>
      <w:numFmt w:val="decimal"/>
      <w:pStyle w:val="tituloP"/>
      <w:lvlText w:val="%1."/>
      <w:lvlJc w:val="left"/>
      <w:pPr>
        <w:ind w:left="720" w:hanging="360"/>
      </w:pPr>
      <w:rPr>
        <w:rFonts w:hint="default"/>
      </w:rPr>
    </w:lvl>
    <w:lvl w:ilvl="1" w:tplc="8C46D2A0">
      <w:start w:val="1"/>
      <w:numFmt w:val="lowerLetter"/>
      <w:lvlText w:val="%2."/>
      <w:lvlJc w:val="left"/>
      <w:pPr>
        <w:ind w:left="1440" w:hanging="360"/>
      </w:pPr>
      <w:rPr>
        <w:rFonts w:asciiTheme="minorHAnsi" w:eastAsiaTheme="minorHAnsi" w:hAnsiTheme="minorHAnsi" w:cstheme="minorBidi"/>
        <w:b w:val="0"/>
      </w:rPr>
    </w:lvl>
    <w:lvl w:ilvl="2" w:tplc="0407001B">
      <w:start w:val="1"/>
      <w:numFmt w:val="lowerRoman"/>
      <w:lvlText w:val="%3."/>
      <w:lvlJc w:val="right"/>
      <w:pPr>
        <w:ind w:left="2160" w:hanging="180"/>
      </w:pPr>
    </w:lvl>
    <w:lvl w:ilvl="3" w:tplc="C7629AAE">
      <w:start w:val="1"/>
      <w:numFmt w:val="bullet"/>
      <w:lvlText w:val="-"/>
      <w:lvlJc w:val="left"/>
      <w:pPr>
        <w:ind w:left="2880" w:hanging="360"/>
      </w:pPr>
      <w:rPr>
        <w:rFonts w:ascii="Calibri" w:eastAsiaTheme="minorHAnsi" w:hAnsi="Calibri" w:cstheme="minorBidi" w:hint="default"/>
        <w:color w:val="auto"/>
      </w:r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2CB77C7"/>
    <w:multiLevelType w:val="hybridMultilevel"/>
    <w:tmpl w:val="47920DF6"/>
    <w:lvl w:ilvl="0" w:tplc="F5C4E8DA">
      <w:start w:val="1"/>
      <w:numFmt w:val="decimal"/>
      <w:lvlText w:val="%1."/>
      <w:lvlJc w:val="left"/>
      <w:pPr>
        <w:ind w:left="1080" w:hanging="360"/>
      </w:pPr>
      <w:rPr>
        <w:rFonts w:asciiTheme="minorHAnsi" w:eastAsiaTheme="minorHAnsi" w:hAnsiTheme="minorHAnsi" w:cstheme="minorBidi"/>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15:restartNumberingAfterBreak="0">
    <w:nsid w:val="562636E2"/>
    <w:multiLevelType w:val="hybridMultilevel"/>
    <w:tmpl w:val="684E1472"/>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6845FE1"/>
    <w:multiLevelType w:val="hybridMultilevel"/>
    <w:tmpl w:val="1C2ABD6E"/>
    <w:lvl w:ilvl="0" w:tplc="FFFFFFFF">
      <w:start w:val="1"/>
      <w:numFmt w:val="bullet"/>
      <w:lvlText w:val="-"/>
      <w:lvlJc w:val="left"/>
      <w:pPr>
        <w:ind w:left="360" w:hanging="360"/>
      </w:pPr>
      <w:rPr>
        <w:rFonts w:ascii="Palatino Linotype" w:hAnsi="Palatino Linotype"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57F3408A"/>
    <w:multiLevelType w:val="hybridMultilevel"/>
    <w:tmpl w:val="53B23D36"/>
    <w:lvl w:ilvl="0" w:tplc="0407000F">
      <w:start w:val="1"/>
      <w:numFmt w:val="decimal"/>
      <w:lvlText w:val="%1."/>
      <w:lvlJc w:val="left"/>
      <w:pPr>
        <w:ind w:left="360" w:hanging="360"/>
      </w:p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8A04A40"/>
    <w:multiLevelType w:val="multilevel"/>
    <w:tmpl w:val="F9CA5F76"/>
    <w:lvl w:ilvl="0">
      <w:start w:val="1"/>
      <w:numFmt w:val="decimal"/>
      <w:lvlText w:val="%1."/>
      <w:lvlJc w:val="lef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33" w15:restartNumberingAfterBreak="0">
    <w:nsid w:val="59624358"/>
    <w:multiLevelType w:val="hybridMultilevel"/>
    <w:tmpl w:val="75E43DC4"/>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C126EA6"/>
    <w:multiLevelType w:val="hybridMultilevel"/>
    <w:tmpl w:val="57E44528"/>
    <w:lvl w:ilvl="0" w:tplc="17CA080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C835693"/>
    <w:multiLevelType w:val="hybridMultilevel"/>
    <w:tmpl w:val="3E7C859E"/>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17D3E97"/>
    <w:multiLevelType w:val="hybridMultilevel"/>
    <w:tmpl w:val="BB1E1954"/>
    <w:lvl w:ilvl="0" w:tplc="8C18F206">
      <w:start w:val="1"/>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4625758"/>
    <w:multiLevelType w:val="hybridMultilevel"/>
    <w:tmpl w:val="74DA556E"/>
    <w:lvl w:ilvl="0" w:tplc="D7EE6314">
      <w:start w:val="13"/>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8" w15:restartNumberingAfterBreak="0">
    <w:nsid w:val="64CD5883"/>
    <w:multiLevelType w:val="singleLevel"/>
    <w:tmpl w:val="7F88226E"/>
    <w:lvl w:ilvl="0">
      <w:start w:val="1"/>
      <w:numFmt w:val="bullet"/>
      <w:pStyle w:val="Liste"/>
      <w:lvlText w:val=""/>
      <w:lvlJc w:val="left"/>
      <w:pPr>
        <w:tabs>
          <w:tab w:val="num" w:pos="360"/>
        </w:tabs>
        <w:ind w:left="360" w:hanging="360"/>
      </w:pPr>
      <w:rPr>
        <w:rFonts w:ascii="Symbol" w:hAnsi="Symbol" w:hint="default"/>
        <w:color w:val="auto"/>
        <w:sz w:val="28"/>
      </w:rPr>
    </w:lvl>
  </w:abstractNum>
  <w:abstractNum w:abstractNumId="39" w15:restartNumberingAfterBreak="0">
    <w:nsid w:val="65400B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61048EC"/>
    <w:multiLevelType w:val="hybridMultilevel"/>
    <w:tmpl w:val="8738E4EE"/>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A9E728A"/>
    <w:multiLevelType w:val="hybridMultilevel"/>
    <w:tmpl w:val="E2EE7ABC"/>
    <w:lvl w:ilvl="0" w:tplc="8C18F206">
      <w:start w:val="1"/>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DEC441B"/>
    <w:multiLevelType w:val="hybridMultilevel"/>
    <w:tmpl w:val="061CC8C6"/>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0182088"/>
    <w:multiLevelType w:val="multilevel"/>
    <w:tmpl w:val="40F8F9EA"/>
    <w:lvl w:ilvl="0">
      <w:start w:val="1"/>
      <w:numFmt w:val="lowerRoman"/>
      <w:lvlText w:val="%1."/>
      <w:lvlJc w:val="righ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44" w15:restartNumberingAfterBreak="0">
    <w:nsid w:val="71FF0AC4"/>
    <w:multiLevelType w:val="multilevel"/>
    <w:tmpl w:val="52447FA6"/>
    <w:lvl w:ilvl="0">
      <w:start w:val="1"/>
      <w:numFmt w:val="decimal"/>
      <w:lvlText w:val="%1."/>
      <w:lvlJc w:val="left"/>
      <w:pPr>
        <w:tabs>
          <w:tab w:val="num" w:pos="0"/>
        </w:tabs>
        <w:ind w:left="720" w:hanging="360"/>
      </w:pPr>
      <w:rPr>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5" w15:restartNumberingAfterBreak="0">
    <w:nsid w:val="746E0284"/>
    <w:multiLevelType w:val="hybridMultilevel"/>
    <w:tmpl w:val="40FEC87A"/>
    <w:lvl w:ilvl="0" w:tplc="013EF2A2">
      <w:start w:val="1"/>
      <w:numFmt w:val="decimal"/>
      <w:lvlText w:val="%1."/>
      <w:lvlJc w:val="left"/>
      <w:pPr>
        <w:tabs>
          <w:tab w:val="num" w:pos="360"/>
        </w:tabs>
        <w:ind w:left="283" w:hanging="283"/>
      </w:pPr>
      <w:rPr>
        <w:rFonts w:cs="Times New Roman"/>
        <w:sz w:val="18"/>
        <w:szCs w:val="18"/>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6" w15:restartNumberingAfterBreak="0">
    <w:nsid w:val="75772CA0"/>
    <w:multiLevelType w:val="multilevel"/>
    <w:tmpl w:val="F9CA5F76"/>
    <w:lvl w:ilvl="0">
      <w:start w:val="1"/>
      <w:numFmt w:val="decimal"/>
      <w:lvlText w:val="%1."/>
      <w:lvlJc w:val="lef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47" w15:restartNumberingAfterBreak="0">
    <w:nsid w:val="7A67255C"/>
    <w:multiLevelType w:val="multilevel"/>
    <w:tmpl w:val="F9CA5F76"/>
    <w:lvl w:ilvl="0">
      <w:start w:val="1"/>
      <w:numFmt w:val="decimal"/>
      <w:lvlText w:val="%1."/>
      <w:lvlJc w:val="left"/>
      <w:pPr>
        <w:ind w:left="720" w:hanging="360"/>
      </w:pPr>
    </w:lvl>
    <w:lvl w:ilvl="1">
      <w:start w:val="1"/>
      <w:numFmt w:val="lowerLetter"/>
      <w:lvlText w:val="%2."/>
      <w:lvlJc w:val="left"/>
      <w:pPr>
        <w:ind w:left="720" w:hanging="360"/>
      </w:pPr>
      <w:rPr>
        <w:rFonts w:hint="default"/>
        <w:i w:val="0"/>
      </w:rPr>
    </w:lvl>
    <w:lvl w:ilvl="2">
      <w:start w:val="1"/>
      <w:numFmt w:val="decimal"/>
      <w:isLgl/>
      <w:lvlText w:val="%1.%2.%3."/>
      <w:lvlJc w:val="left"/>
      <w:pPr>
        <w:ind w:left="1080" w:hanging="720"/>
      </w:pPr>
      <w:rPr>
        <w:rFonts w:eastAsiaTheme="minorHAnsi" w:cstheme="minorBidi" w:hint="default"/>
        <w:i w:val="0"/>
      </w:rPr>
    </w:lvl>
    <w:lvl w:ilvl="3">
      <w:start w:val="1"/>
      <w:numFmt w:val="decimal"/>
      <w:isLgl/>
      <w:lvlText w:val="%1.%2.%3.%4."/>
      <w:lvlJc w:val="left"/>
      <w:pPr>
        <w:ind w:left="1080" w:hanging="720"/>
      </w:pPr>
      <w:rPr>
        <w:rFonts w:eastAsiaTheme="minorHAnsi" w:cstheme="minorBidi" w:hint="default"/>
        <w:i w:val="0"/>
      </w:rPr>
    </w:lvl>
    <w:lvl w:ilvl="4">
      <w:start w:val="1"/>
      <w:numFmt w:val="decimal"/>
      <w:isLgl/>
      <w:lvlText w:val="%1.%2.%3.%4.%5."/>
      <w:lvlJc w:val="left"/>
      <w:pPr>
        <w:ind w:left="1440" w:hanging="1080"/>
      </w:pPr>
      <w:rPr>
        <w:rFonts w:eastAsiaTheme="minorHAnsi" w:cstheme="minorBidi" w:hint="default"/>
        <w:i w:val="0"/>
      </w:rPr>
    </w:lvl>
    <w:lvl w:ilvl="5">
      <w:start w:val="1"/>
      <w:numFmt w:val="decimal"/>
      <w:isLgl/>
      <w:lvlText w:val="%1.%2.%3.%4.%5.%6."/>
      <w:lvlJc w:val="left"/>
      <w:pPr>
        <w:ind w:left="1440" w:hanging="1080"/>
      </w:pPr>
      <w:rPr>
        <w:rFonts w:eastAsiaTheme="minorHAnsi" w:cstheme="minorBidi" w:hint="default"/>
        <w:i w:val="0"/>
      </w:rPr>
    </w:lvl>
    <w:lvl w:ilvl="6">
      <w:start w:val="1"/>
      <w:numFmt w:val="decimal"/>
      <w:isLgl/>
      <w:lvlText w:val="%1.%2.%3.%4.%5.%6.%7."/>
      <w:lvlJc w:val="left"/>
      <w:pPr>
        <w:ind w:left="1800" w:hanging="1440"/>
      </w:pPr>
      <w:rPr>
        <w:rFonts w:eastAsiaTheme="minorHAnsi" w:cstheme="minorBidi" w:hint="default"/>
        <w:i w:val="0"/>
      </w:rPr>
    </w:lvl>
    <w:lvl w:ilvl="7">
      <w:start w:val="1"/>
      <w:numFmt w:val="decimal"/>
      <w:isLgl/>
      <w:lvlText w:val="%1.%2.%3.%4.%5.%6.%7.%8."/>
      <w:lvlJc w:val="left"/>
      <w:pPr>
        <w:ind w:left="1800" w:hanging="1440"/>
      </w:pPr>
      <w:rPr>
        <w:rFonts w:eastAsiaTheme="minorHAnsi" w:cstheme="minorBidi" w:hint="default"/>
        <w:i w:val="0"/>
      </w:rPr>
    </w:lvl>
    <w:lvl w:ilvl="8">
      <w:start w:val="1"/>
      <w:numFmt w:val="decimal"/>
      <w:isLgl/>
      <w:lvlText w:val="%1.%2.%3.%4.%5.%6.%7.%8.%9."/>
      <w:lvlJc w:val="left"/>
      <w:pPr>
        <w:ind w:left="2160" w:hanging="1800"/>
      </w:pPr>
      <w:rPr>
        <w:rFonts w:eastAsiaTheme="minorHAnsi" w:cstheme="minorBidi" w:hint="default"/>
        <w:i w:val="0"/>
      </w:rPr>
    </w:lvl>
  </w:abstractNum>
  <w:abstractNum w:abstractNumId="48" w15:restartNumberingAfterBreak="0">
    <w:nsid w:val="7D2E2230"/>
    <w:multiLevelType w:val="hybridMultilevel"/>
    <w:tmpl w:val="7D86DD18"/>
    <w:lvl w:ilvl="0" w:tplc="8C18F206">
      <w:start w:val="1"/>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44433392">
    <w:abstractNumId w:val="0"/>
  </w:num>
  <w:num w:numId="2" w16cid:durableId="450444941">
    <w:abstractNumId w:val="27"/>
  </w:num>
  <w:num w:numId="3" w16cid:durableId="611597641">
    <w:abstractNumId w:val="22"/>
  </w:num>
  <w:num w:numId="4" w16cid:durableId="1633291590">
    <w:abstractNumId w:val="28"/>
  </w:num>
  <w:num w:numId="5" w16cid:durableId="888373189">
    <w:abstractNumId w:val="9"/>
  </w:num>
  <w:num w:numId="6" w16cid:durableId="1901596734">
    <w:abstractNumId w:val="26"/>
  </w:num>
  <w:num w:numId="7" w16cid:durableId="1658801716">
    <w:abstractNumId w:val="42"/>
  </w:num>
  <w:num w:numId="8" w16cid:durableId="703678961">
    <w:abstractNumId w:val="20"/>
  </w:num>
  <w:num w:numId="9" w16cid:durableId="453672138">
    <w:abstractNumId w:val="25"/>
  </w:num>
  <w:num w:numId="10" w16cid:durableId="983855335">
    <w:abstractNumId w:val="43"/>
  </w:num>
  <w:num w:numId="11" w16cid:durableId="1563834901">
    <w:abstractNumId w:val="14"/>
  </w:num>
  <w:num w:numId="12" w16cid:durableId="1555459250">
    <w:abstractNumId w:val="10"/>
  </w:num>
  <w:num w:numId="13" w16cid:durableId="1972133281">
    <w:abstractNumId w:val="41"/>
  </w:num>
  <w:num w:numId="14" w16cid:durableId="265309000">
    <w:abstractNumId w:val="11"/>
  </w:num>
  <w:num w:numId="15" w16cid:durableId="86579356">
    <w:abstractNumId w:val="44"/>
  </w:num>
  <w:num w:numId="16" w16cid:durableId="1642341693">
    <w:abstractNumId w:val="1"/>
  </w:num>
  <w:num w:numId="17" w16cid:durableId="1774589661">
    <w:abstractNumId w:val="39"/>
  </w:num>
  <w:num w:numId="18" w16cid:durableId="929580243">
    <w:abstractNumId w:val="23"/>
  </w:num>
  <w:num w:numId="19" w16cid:durableId="111285780">
    <w:abstractNumId w:val="7"/>
  </w:num>
  <w:num w:numId="20" w16cid:durableId="537282253">
    <w:abstractNumId w:val="34"/>
  </w:num>
  <w:num w:numId="21" w16cid:durableId="1063870822">
    <w:abstractNumId w:val="5"/>
  </w:num>
  <w:num w:numId="22" w16cid:durableId="8802152">
    <w:abstractNumId w:val="2"/>
  </w:num>
  <w:num w:numId="23" w16cid:durableId="1505708393">
    <w:abstractNumId w:val="32"/>
  </w:num>
  <w:num w:numId="24" w16cid:durableId="1231501440">
    <w:abstractNumId w:val="47"/>
  </w:num>
  <w:num w:numId="25" w16cid:durableId="1050808122">
    <w:abstractNumId w:val="46"/>
  </w:num>
  <w:num w:numId="26" w16cid:durableId="462773715">
    <w:abstractNumId w:val="6"/>
  </w:num>
  <w:num w:numId="27" w16cid:durableId="458689118">
    <w:abstractNumId w:val="38"/>
  </w:num>
  <w:num w:numId="28" w16cid:durableId="84293775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59211532">
    <w:abstractNumId w:val="30"/>
  </w:num>
  <w:num w:numId="30" w16cid:durableId="833377349">
    <w:abstractNumId w:val="31"/>
  </w:num>
  <w:num w:numId="31" w16cid:durableId="1711951094">
    <w:abstractNumId w:val="18"/>
  </w:num>
  <w:num w:numId="32" w16cid:durableId="2062443026">
    <w:abstractNumId w:val="4"/>
  </w:num>
  <w:num w:numId="33" w16cid:durableId="896010182">
    <w:abstractNumId w:val="36"/>
  </w:num>
  <w:num w:numId="34" w16cid:durableId="1245382661">
    <w:abstractNumId w:val="35"/>
  </w:num>
  <w:num w:numId="35" w16cid:durableId="340741272">
    <w:abstractNumId w:val="16"/>
  </w:num>
  <w:num w:numId="36" w16cid:durableId="1860578335">
    <w:abstractNumId w:val="33"/>
  </w:num>
  <w:num w:numId="37" w16cid:durableId="1148211137">
    <w:abstractNumId w:val="37"/>
  </w:num>
  <w:num w:numId="38" w16cid:durableId="1885602504">
    <w:abstractNumId w:val="29"/>
  </w:num>
  <w:num w:numId="39" w16cid:durableId="29109141">
    <w:abstractNumId w:val="17"/>
  </w:num>
  <w:num w:numId="40" w16cid:durableId="1681396753">
    <w:abstractNumId w:val="3"/>
  </w:num>
  <w:num w:numId="41" w16cid:durableId="1205601303">
    <w:abstractNumId w:val="8"/>
  </w:num>
  <w:num w:numId="42" w16cid:durableId="29574685">
    <w:abstractNumId w:val="19"/>
  </w:num>
  <w:num w:numId="43" w16cid:durableId="587033279">
    <w:abstractNumId w:val="48"/>
  </w:num>
  <w:num w:numId="44" w16cid:durableId="1193684983">
    <w:abstractNumId w:val="13"/>
  </w:num>
  <w:num w:numId="45" w16cid:durableId="1331367318">
    <w:abstractNumId w:val="40"/>
  </w:num>
  <w:num w:numId="46" w16cid:durableId="573662679">
    <w:abstractNumId w:val="21"/>
  </w:num>
  <w:num w:numId="47" w16cid:durableId="1736195340">
    <w:abstractNumId w:val="24"/>
  </w:num>
  <w:num w:numId="48" w16cid:durableId="1207641050">
    <w:abstractNumId w:val="15"/>
  </w:num>
  <w:num w:numId="49" w16cid:durableId="1100762477">
    <w:abstractNumId w:val="1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ina Kemmer">
    <w15:presenceInfo w15:providerId="Windows Live" w15:userId="f045dce40d86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saveSubsetFonts/>
  <w:activeWritingStyle w:appName="MSWord" w:lang="it-IT" w:vendorID="64" w:dllVersion="6" w:nlCheck="1" w:checkStyle="0"/>
  <w:activeWritingStyle w:appName="MSWord" w:lang="de-DE"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ctiveWritingStyle w:appName="MSWord" w:lang="it-IT" w:vendorID="64" w:dllVersion="0" w:nlCheck="1" w:checkStyle="0"/>
  <w:activeWritingStyle w:appName="MSWord" w:lang="nl-NL" w:vendorID="64" w:dllVersion="0" w:nlCheck="1" w:checkStyle="0"/>
  <w:activeWritingStyle w:appName="MSWord" w:lang="es-ES" w:vendorID="64" w:dllVersion="0" w:nlCheck="1" w:checkStyle="0"/>
  <w:activeWritingStyle w:appName="MSWord" w:lang="de-AT" w:vendorID="64" w:dllVersion="0" w:nlCheck="1" w:checkStyle="0"/>
  <w:proofState w:spelling="clean" w:grammar="clean"/>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 Forest Meteorolog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d5df59pgdxw5cevfxgx0tskvsedar0ppw9e&quot;&gt;PhD&lt;record-ids&gt;&lt;item&gt;1&lt;/item&gt;&lt;item&gt;2&lt;/item&gt;&lt;item&gt;4&lt;/item&gt;&lt;item&gt;6808&lt;/item&gt;&lt;item&gt;6809&lt;/item&gt;&lt;item&gt;6811&lt;/item&gt;&lt;item&gt;6815&lt;/item&gt;&lt;item&gt;7081&lt;/item&gt;&lt;item&gt;7096&lt;/item&gt;&lt;item&gt;7139&lt;/item&gt;&lt;item&gt;7147&lt;/item&gt;&lt;item&gt;7152&lt;/item&gt;&lt;item&gt;7172&lt;/item&gt;&lt;item&gt;7173&lt;/item&gt;&lt;item&gt;7176&lt;/item&gt;&lt;item&gt;7178&lt;/item&gt;&lt;item&gt;7179&lt;/item&gt;&lt;item&gt;7180&lt;/item&gt;&lt;item&gt;7181&lt;/item&gt;&lt;item&gt;7182&lt;/item&gt;&lt;item&gt;7183&lt;/item&gt;&lt;item&gt;7185&lt;/item&gt;&lt;item&gt;7186&lt;/item&gt;&lt;item&gt;7190&lt;/item&gt;&lt;item&gt;7192&lt;/item&gt;&lt;item&gt;7196&lt;/item&gt;&lt;item&gt;7341&lt;/item&gt;&lt;item&gt;7353&lt;/item&gt;&lt;item&gt;7354&lt;/item&gt;&lt;item&gt;7356&lt;/item&gt;&lt;item&gt;7357&lt;/item&gt;&lt;item&gt;7358&lt;/item&gt;&lt;item&gt;7359&lt;/item&gt;&lt;item&gt;7361&lt;/item&gt;&lt;item&gt;7363&lt;/item&gt;&lt;item&gt;7368&lt;/item&gt;&lt;item&gt;7369&lt;/item&gt;&lt;item&gt;7370&lt;/item&gt;&lt;item&gt;7372&lt;/item&gt;&lt;item&gt;7373&lt;/item&gt;&lt;item&gt;7374&lt;/item&gt;&lt;item&gt;7375&lt;/item&gt;&lt;item&gt;7377&lt;/item&gt;&lt;item&gt;7378&lt;/item&gt;&lt;item&gt;7379&lt;/item&gt;&lt;item&gt;7380&lt;/item&gt;&lt;item&gt;7382&lt;/item&gt;&lt;item&gt;7383&lt;/item&gt;&lt;item&gt;7384&lt;/item&gt;&lt;item&gt;7390&lt;/item&gt;&lt;item&gt;7392&lt;/item&gt;&lt;item&gt;7395&lt;/item&gt;&lt;item&gt;7400&lt;/item&gt;&lt;item&gt;7402&lt;/item&gt;&lt;item&gt;7405&lt;/item&gt;&lt;item&gt;7406&lt;/item&gt;&lt;item&gt;7408&lt;/item&gt;&lt;item&gt;7410&lt;/item&gt;&lt;item&gt;7412&lt;/item&gt;&lt;item&gt;7413&lt;/item&gt;&lt;item&gt;7415&lt;/item&gt;&lt;item&gt;7416&lt;/item&gt;&lt;item&gt;7418&lt;/item&gt;&lt;item&gt;7420&lt;/item&gt;&lt;item&gt;7421&lt;/item&gt;&lt;item&gt;7422&lt;/item&gt;&lt;item&gt;7423&lt;/item&gt;&lt;item&gt;7424&lt;/item&gt;&lt;item&gt;7425&lt;/item&gt;&lt;item&gt;7426&lt;/item&gt;&lt;item&gt;7427&lt;/item&gt;&lt;item&gt;7428&lt;/item&gt;&lt;item&gt;7431&lt;/item&gt;&lt;item&gt;7432&lt;/item&gt;&lt;item&gt;7433&lt;/item&gt;&lt;item&gt;7434&lt;/item&gt;&lt;item&gt;7436&lt;/item&gt;&lt;item&gt;7438&lt;/item&gt;&lt;item&gt;7439&lt;/item&gt;&lt;item&gt;7440&lt;/item&gt;&lt;item&gt;7444&lt;/item&gt;&lt;item&gt;7445&lt;/item&gt;&lt;item&gt;7450&lt;/item&gt;&lt;item&gt;7451&lt;/item&gt;&lt;item&gt;7452&lt;/item&gt;&lt;item&gt;7454&lt;/item&gt;&lt;item&gt;7455&lt;/item&gt;&lt;item&gt;7456&lt;/item&gt;&lt;item&gt;7458&lt;/item&gt;&lt;item&gt;7459&lt;/item&gt;&lt;item&gt;7460&lt;/item&gt;&lt;item&gt;7461&lt;/item&gt;&lt;item&gt;7462&lt;/item&gt;&lt;item&gt;7463&lt;/item&gt;&lt;item&gt;7464&lt;/item&gt;&lt;item&gt;7465&lt;/item&gt;&lt;item&gt;7466&lt;/item&gt;&lt;item&gt;7473&lt;/item&gt;&lt;item&gt;7474&lt;/item&gt;&lt;item&gt;7476&lt;/item&gt;&lt;item&gt;7482&lt;/item&gt;&lt;item&gt;7484&lt;/item&gt;&lt;item&gt;7488&lt;/item&gt;&lt;item&gt;7489&lt;/item&gt;&lt;item&gt;7490&lt;/item&gt;&lt;item&gt;7500&lt;/item&gt;&lt;item&gt;7501&lt;/item&gt;&lt;item&gt;7504&lt;/item&gt;&lt;item&gt;7508&lt;/item&gt;&lt;item&gt;7510&lt;/item&gt;&lt;item&gt;7511&lt;/item&gt;&lt;item&gt;7512&lt;/item&gt;&lt;item&gt;7515&lt;/item&gt;&lt;item&gt;7516&lt;/item&gt;&lt;item&gt;7517&lt;/item&gt;&lt;item&gt;7518&lt;/item&gt;&lt;item&gt;7519&lt;/item&gt;&lt;item&gt;7520&lt;/item&gt;&lt;item&gt;7522&lt;/item&gt;&lt;item&gt;7527&lt;/item&gt;&lt;item&gt;7530&lt;/item&gt;&lt;item&gt;7531&lt;/item&gt;&lt;item&gt;7532&lt;/item&gt;&lt;item&gt;7533&lt;/item&gt;&lt;item&gt;7535&lt;/item&gt;&lt;item&gt;7536&lt;/item&gt;&lt;item&gt;7537&lt;/item&gt;&lt;item&gt;7538&lt;/item&gt;&lt;item&gt;7539&lt;/item&gt;&lt;item&gt;7540&lt;/item&gt;&lt;item&gt;7541&lt;/item&gt;&lt;item&gt;7544&lt;/item&gt;&lt;item&gt;7545&lt;/item&gt;&lt;item&gt;7547&lt;/item&gt;&lt;item&gt;7548&lt;/item&gt;&lt;item&gt;7549&lt;/item&gt;&lt;item&gt;7552&lt;/item&gt;&lt;item&gt;7553&lt;/item&gt;&lt;item&gt;7555&lt;/item&gt;&lt;item&gt;7556&lt;/item&gt;&lt;item&gt;7557&lt;/item&gt;&lt;item&gt;7559&lt;/item&gt;&lt;item&gt;7560&lt;/item&gt;&lt;item&gt;7568&lt;/item&gt;&lt;item&gt;7569&lt;/item&gt;&lt;item&gt;7570&lt;/item&gt;&lt;item&gt;7571&lt;/item&gt;&lt;item&gt;7575&lt;/item&gt;&lt;item&gt;7578&lt;/item&gt;&lt;item&gt;7579&lt;/item&gt;&lt;item&gt;7580&lt;/item&gt;&lt;item&gt;7612&lt;/item&gt;&lt;item&gt;7613&lt;/item&gt;&lt;item&gt;7614&lt;/item&gt;&lt;item&gt;7615&lt;/item&gt;&lt;item&gt;7616&lt;/item&gt;&lt;item&gt;7620&lt;/item&gt;&lt;item&gt;7621&lt;/item&gt;&lt;item&gt;7622&lt;/item&gt;&lt;item&gt;7623&lt;/item&gt;&lt;item&gt;7624&lt;/item&gt;&lt;item&gt;7625&lt;/item&gt;&lt;item&gt;7626&lt;/item&gt;&lt;item&gt;7627&lt;/item&gt;&lt;item&gt;7629&lt;/item&gt;&lt;item&gt;7632&lt;/item&gt;&lt;item&gt;7633&lt;/item&gt;&lt;item&gt;7634&lt;/item&gt;&lt;item&gt;7635&lt;/item&gt;&lt;item&gt;7640&lt;/item&gt;&lt;item&gt;7641&lt;/item&gt;&lt;item&gt;7643&lt;/item&gt;&lt;item&gt;7644&lt;/item&gt;&lt;item&gt;7645&lt;/item&gt;&lt;item&gt;7646&lt;/item&gt;&lt;item&gt;7647&lt;/item&gt;&lt;item&gt;7648&lt;/item&gt;&lt;item&gt;7653&lt;/item&gt;&lt;item&gt;7654&lt;/item&gt;&lt;item&gt;7657&lt;/item&gt;&lt;item&gt;7658&lt;/item&gt;&lt;item&gt;7659&lt;/item&gt;&lt;item&gt;7660&lt;/item&gt;&lt;item&gt;7661&lt;/item&gt;&lt;item&gt;7662&lt;/item&gt;&lt;item&gt;7669&lt;/item&gt;&lt;item&gt;7670&lt;/item&gt;&lt;item&gt;7671&lt;/item&gt;&lt;item&gt;7672&lt;/item&gt;&lt;item&gt;7674&lt;/item&gt;&lt;item&gt;7675&lt;/item&gt;&lt;item&gt;7676&lt;/item&gt;&lt;item&gt;7677&lt;/item&gt;&lt;item&gt;7678&lt;/item&gt;&lt;item&gt;7679&lt;/item&gt;&lt;item&gt;7680&lt;/item&gt;&lt;item&gt;7681&lt;/item&gt;&lt;item&gt;7682&lt;/item&gt;&lt;item&gt;7683&lt;/item&gt;&lt;item&gt;7684&lt;/item&gt;&lt;item&gt;7685&lt;/item&gt;&lt;item&gt;7686&lt;/item&gt;&lt;item&gt;7687&lt;/item&gt;&lt;item&gt;7696&lt;/item&gt;&lt;item&gt;7697&lt;/item&gt;&lt;item&gt;7698&lt;/item&gt;&lt;item&gt;7699&lt;/item&gt;&lt;item&gt;7700&lt;/item&gt;&lt;item&gt;7701&lt;/item&gt;&lt;item&gt;7702&lt;/item&gt;&lt;item&gt;7703&lt;/item&gt;&lt;item&gt;7704&lt;/item&gt;&lt;item&gt;7706&lt;/item&gt;&lt;item&gt;7707&lt;/item&gt;&lt;item&gt;7732&lt;/item&gt;&lt;item&gt;7750&lt;/item&gt;&lt;item&gt;7751&lt;/item&gt;&lt;item&gt;7752&lt;/item&gt;&lt;item&gt;7753&lt;/item&gt;&lt;item&gt;7754&lt;/item&gt;&lt;item&gt;7755&lt;/item&gt;&lt;item&gt;7756&lt;/item&gt;&lt;item&gt;8041&lt;/item&gt;&lt;item&gt;8042&lt;/item&gt;&lt;item&gt;8048&lt;/item&gt;&lt;item&gt;8049&lt;/item&gt;&lt;item&gt;8050&lt;/item&gt;&lt;item&gt;8051&lt;/item&gt;&lt;item&gt;8052&lt;/item&gt;&lt;item&gt;8053&lt;/item&gt;&lt;item&gt;8054&lt;/item&gt;&lt;item&gt;8055&lt;/item&gt;&lt;item&gt;8056&lt;/item&gt;&lt;item&gt;8058&lt;/item&gt;&lt;item&gt;8060&lt;/item&gt;&lt;item&gt;8061&lt;/item&gt;&lt;item&gt;8062&lt;/item&gt;&lt;item&gt;8063&lt;/item&gt;&lt;item&gt;8064&lt;/item&gt;&lt;item&gt;8065&lt;/item&gt;&lt;item&gt;8076&lt;/item&gt;&lt;item&gt;8077&lt;/item&gt;&lt;item&gt;8093&lt;/item&gt;&lt;item&gt;8094&lt;/item&gt;&lt;item&gt;8095&lt;/item&gt;&lt;item&gt;8096&lt;/item&gt;&lt;item&gt;8097&lt;/item&gt;&lt;item&gt;8120&lt;/item&gt;&lt;item&gt;8121&lt;/item&gt;&lt;item&gt;8122&lt;/item&gt;&lt;item&gt;8123&lt;/item&gt;&lt;item&gt;8124&lt;/item&gt;&lt;item&gt;8125&lt;/item&gt;&lt;item&gt;8126&lt;/item&gt;&lt;item&gt;8127&lt;/item&gt;&lt;item&gt;8128&lt;/item&gt;&lt;item&gt;8129&lt;/item&gt;&lt;item&gt;8130&lt;/item&gt;&lt;item&gt;8131&lt;/item&gt;&lt;item&gt;8132&lt;/item&gt;&lt;item&gt;8134&lt;/item&gt;&lt;item&gt;8135&lt;/item&gt;&lt;item&gt;8136&lt;/item&gt;&lt;item&gt;8137&lt;/item&gt;&lt;item&gt;8138&lt;/item&gt;&lt;item&gt;8144&lt;/item&gt;&lt;item&gt;8145&lt;/item&gt;&lt;item&gt;8146&lt;/item&gt;&lt;item&gt;8147&lt;/item&gt;&lt;item&gt;8148&lt;/item&gt;&lt;item&gt;8149&lt;/item&gt;&lt;item&gt;8150&lt;/item&gt;&lt;item&gt;8151&lt;/item&gt;&lt;item&gt;8152&lt;/item&gt;&lt;item&gt;8154&lt;/item&gt;&lt;item&gt;8157&lt;/item&gt;&lt;item&gt;8158&lt;/item&gt;&lt;item&gt;8159&lt;/item&gt;&lt;item&gt;8160&lt;/item&gt;&lt;item&gt;8161&lt;/item&gt;&lt;item&gt;8162&lt;/item&gt;&lt;item&gt;8163&lt;/item&gt;&lt;item&gt;8165&lt;/item&gt;&lt;item&gt;8166&lt;/item&gt;&lt;item&gt;8168&lt;/item&gt;&lt;item&gt;8169&lt;/item&gt;&lt;item&gt;8170&lt;/item&gt;&lt;item&gt;8171&lt;/item&gt;&lt;item&gt;8172&lt;/item&gt;&lt;item&gt;8173&lt;/item&gt;&lt;item&gt;8174&lt;/item&gt;&lt;item&gt;8175&lt;/item&gt;&lt;item&gt;8176&lt;/item&gt;&lt;item&gt;8177&lt;/item&gt;&lt;item&gt;8178&lt;/item&gt;&lt;item&gt;8180&lt;/item&gt;&lt;item&gt;8181&lt;/item&gt;&lt;item&gt;8182&lt;/item&gt;&lt;item&gt;8183&lt;/item&gt;&lt;item&gt;8184&lt;/item&gt;&lt;item&gt;8185&lt;/item&gt;&lt;item&gt;8186&lt;/item&gt;&lt;item&gt;8189&lt;/item&gt;&lt;item&gt;8192&lt;/item&gt;&lt;item&gt;8194&lt;/item&gt;&lt;item&gt;8195&lt;/item&gt;&lt;item&gt;8196&lt;/item&gt;&lt;item&gt;8197&lt;/item&gt;&lt;item&gt;8203&lt;/item&gt;&lt;item&gt;8204&lt;/item&gt;&lt;item&gt;8206&lt;/item&gt;&lt;item&gt;8207&lt;/item&gt;&lt;item&gt;8208&lt;/item&gt;&lt;item&gt;8210&lt;/item&gt;&lt;item&gt;8213&lt;/item&gt;&lt;item&gt;8214&lt;/item&gt;&lt;item&gt;8217&lt;/item&gt;&lt;item&gt;8218&lt;/item&gt;&lt;item&gt;8219&lt;/item&gt;&lt;item&gt;8222&lt;/item&gt;&lt;item&gt;8223&lt;/item&gt;&lt;item&gt;8225&lt;/item&gt;&lt;item&gt;8226&lt;/item&gt;&lt;item&gt;8227&lt;/item&gt;&lt;item&gt;8228&lt;/item&gt;&lt;item&gt;8229&lt;/item&gt;&lt;item&gt;8230&lt;/item&gt;&lt;item&gt;8234&lt;/item&gt;&lt;item&gt;8236&lt;/item&gt;&lt;item&gt;8237&lt;/item&gt;&lt;item&gt;8239&lt;/item&gt;&lt;item&gt;8240&lt;/item&gt;&lt;item&gt;8241&lt;/item&gt;&lt;item&gt;8242&lt;/item&gt;&lt;item&gt;8243&lt;/item&gt;&lt;item&gt;8244&lt;/item&gt;&lt;item&gt;8245&lt;/item&gt;&lt;item&gt;8246&lt;/item&gt;&lt;item&gt;8247&lt;/item&gt;&lt;item&gt;8248&lt;/item&gt;&lt;item&gt;8249&lt;/item&gt;&lt;item&gt;8250&lt;/item&gt;&lt;item&gt;8252&lt;/item&gt;&lt;item&gt;8256&lt;/item&gt;&lt;item&gt;8257&lt;/item&gt;&lt;item&gt;8258&lt;/item&gt;&lt;item&gt;8259&lt;/item&gt;&lt;item&gt;8261&lt;/item&gt;&lt;item&gt;8262&lt;/item&gt;&lt;item&gt;8263&lt;/item&gt;&lt;item&gt;8266&lt;/item&gt;&lt;item&gt;8272&lt;/item&gt;&lt;item&gt;8273&lt;/item&gt;&lt;item&gt;8292&lt;/item&gt;&lt;item&gt;8293&lt;/item&gt;&lt;item&gt;8294&lt;/item&gt;&lt;item&gt;8296&lt;/item&gt;&lt;item&gt;8298&lt;/item&gt;&lt;item&gt;8299&lt;/item&gt;&lt;item&gt;8301&lt;/item&gt;&lt;item&gt;8302&lt;/item&gt;&lt;item&gt;8303&lt;/item&gt;&lt;item&gt;8305&lt;/item&gt;&lt;item&gt;8308&lt;/item&gt;&lt;item&gt;8310&lt;/item&gt;&lt;item&gt;8311&lt;/item&gt;&lt;item&gt;8312&lt;/item&gt;&lt;item&gt;8313&lt;/item&gt;&lt;item&gt;8314&lt;/item&gt;&lt;item&gt;8316&lt;/item&gt;&lt;item&gt;8317&lt;/item&gt;&lt;item&gt;8321&lt;/item&gt;&lt;item&gt;8361&lt;/item&gt;&lt;item&gt;8362&lt;/item&gt;&lt;item&gt;8363&lt;/item&gt;&lt;item&gt;8364&lt;/item&gt;&lt;item&gt;8365&lt;/item&gt;&lt;item&gt;8367&lt;/item&gt;&lt;item&gt;8368&lt;/item&gt;&lt;item&gt;8369&lt;/item&gt;&lt;item&gt;8370&lt;/item&gt;&lt;item&gt;8372&lt;/item&gt;&lt;item&gt;8374&lt;/item&gt;&lt;item&gt;8380&lt;/item&gt;&lt;item&gt;8382&lt;/item&gt;&lt;item&gt;8383&lt;/item&gt;&lt;item&gt;8385&lt;/item&gt;&lt;item&gt;8386&lt;/item&gt;&lt;item&gt;8387&lt;/item&gt;&lt;item&gt;8388&lt;/item&gt;&lt;item&gt;8392&lt;/item&gt;&lt;item&gt;8394&lt;/item&gt;&lt;item&gt;8395&lt;/item&gt;&lt;item&gt;8396&lt;/item&gt;&lt;item&gt;8397&lt;/item&gt;&lt;item&gt;8398&lt;/item&gt;&lt;item&gt;8399&lt;/item&gt;&lt;item&gt;8400&lt;/item&gt;&lt;item&gt;8401&lt;/item&gt;&lt;item&gt;8402&lt;/item&gt;&lt;item&gt;8403&lt;/item&gt;&lt;item&gt;8404&lt;/item&gt;&lt;item&gt;8405&lt;/item&gt;&lt;item&gt;8406&lt;/item&gt;&lt;/record-ids&gt;&lt;/item&gt;&lt;/Libraries&gt;"/>
  </w:docVars>
  <w:rsids>
    <w:rsidRoot w:val="006F37D3"/>
    <w:rsid w:val="0000006C"/>
    <w:rsid w:val="00000512"/>
    <w:rsid w:val="00000602"/>
    <w:rsid w:val="00000776"/>
    <w:rsid w:val="0000085F"/>
    <w:rsid w:val="00000962"/>
    <w:rsid w:val="00001242"/>
    <w:rsid w:val="000014EA"/>
    <w:rsid w:val="00001653"/>
    <w:rsid w:val="00002064"/>
    <w:rsid w:val="000021D7"/>
    <w:rsid w:val="00002C7F"/>
    <w:rsid w:val="00002ED7"/>
    <w:rsid w:val="0000328F"/>
    <w:rsid w:val="000032BE"/>
    <w:rsid w:val="0000344D"/>
    <w:rsid w:val="000034DB"/>
    <w:rsid w:val="00004159"/>
    <w:rsid w:val="00004990"/>
    <w:rsid w:val="00005255"/>
    <w:rsid w:val="0000665F"/>
    <w:rsid w:val="000077D7"/>
    <w:rsid w:val="00010867"/>
    <w:rsid w:val="00010A0B"/>
    <w:rsid w:val="00010A93"/>
    <w:rsid w:val="000113EE"/>
    <w:rsid w:val="000117B1"/>
    <w:rsid w:val="000117E5"/>
    <w:rsid w:val="00011D30"/>
    <w:rsid w:val="00011E68"/>
    <w:rsid w:val="00012FDF"/>
    <w:rsid w:val="00013155"/>
    <w:rsid w:val="000131D1"/>
    <w:rsid w:val="0001368E"/>
    <w:rsid w:val="000143CC"/>
    <w:rsid w:val="000144E1"/>
    <w:rsid w:val="000147B2"/>
    <w:rsid w:val="000147FF"/>
    <w:rsid w:val="00014E21"/>
    <w:rsid w:val="0001505A"/>
    <w:rsid w:val="000164FA"/>
    <w:rsid w:val="00016BD7"/>
    <w:rsid w:val="000171B5"/>
    <w:rsid w:val="000175BF"/>
    <w:rsid w:val="0001771F"/>
    <w:rsid w:val="00017BAC"/>
    <w:rsid w:val="0002067B"/>
    <w:rsid w:val="00020907"/>
    <w:rsid w:val="00020CD6"/>
    <w:rsid w:val="00020E34"/>
    <w:rsid w:val="00021041"/>
    <w:rsid w:val="000214E3"/>
    <w:rsid w:val="00021F3E"/>
    <w:rsid w:val="00023117"/>
    <w:rsid w:val="000235D2"/>
    <w:rsid w:val="00023A25"/>
    <w:rsid w:val="00023B49"/>
    <w:rsid w:val="00023B81"/>
    <w:rsid w:val="00023F9A"/>
    <w:rsid w:val="000241BF"/>
    <w:rsid w:val="00024207"/>
    <w:rsid w:val="00024B95"/>
    <w:rsid w:val="00024BC3"/>
    <w:rsid w:val="00025017"/>
    <w:rsid w:val="000252DE"/>
    <w:rsid w:val="0002612F"/>
    <w:rsid w:val="000264FA"/>
    <w:rsid w:val="0002667C"/>
    <w:rsid w:val="000278CF"/>
    <w:rsid w:val="00031079"/>
    <w:rsid w:val="00031CB4"/>
    <w:rsid w:val="00031D43"/>
    <w:rsid w:val="00031E05"/>
    <w:rsid w:val="000320A6"/>
    <w:rsid w:val="00032433"/>
    <w:rsid w:val="00033383"/>
    <w:rsid w:val="000338DD"/>
    <w:rsid w:val="00033B09"/>
    <w:rsid w:val="000340D1"/>
    <w:rsid w:val="000340D2"/>
    <w:rsid w:val="00034296"/>
    <w:rsid w:val="00034B61"/>
    <w:rsid w:val="00034B8B"/>
    <w:rsid w:val="00035E47"/>
    <w:rsid w:val="000365FF"/>
    <w:rsid w:val="000366A4"/>
    <w:rsid w:val="00036766"/>
    <w:rsid w:val="00036F31"/>
    <w:rsid w:val="00036F50"/>
    <w:rsid w:val="000370F4"/>
    <w:rsid w:val="0004126B"/>
    <w:rsid w:val="0004195F"/>
    <w:rsid w:val="00041D39"/>
    <w:rsid w:val="0004286A"/>
    <w:rsid w:val="0004349A"/>
    <w:rsid w:val="0004376A"/>
    <w:rsid w:val="00044300"/>
    <w:rsid w:val="000444C0"/>
    <w:rsid w:val="0004463B"/>
    <w:rsid w:val="00044CC2"/>
    <w:rsid w:val="00044D25"/>
    <w:rsid w:val="000460DE"/>
    <w:rsid w:val="0004668B"/>
    <w:rsid w:val="000470E0"/>
    <w:rsid w:val="00047905"/>
    <w:rsid w:val="00047AEC"/>
    <w:rsid w:val="00047D76"/>
    <w:rsid w:val="00050587"/>
    <w:rsid w:val="00050C9B"/>
    <w:rsid w:val="00051BF7"/>
    <w:rsid w:val="00051E0D"/>
    <w:rsid w:val="00051F3D"/>
    <w:rsid w:val="00052412"/>
    <w:rsid w:val="00052D82"/>
    <w:rsid w:val="0005321D"/>
    <w:rsid w:val="0005322C"/>
    <w:rsid w:val="0005367B"/>
    <w:rsid w:val="0005389C"/>
    <w:rsid w:val="00053B86"/>
    <w:rsid w:val="00053F0D"/>
    <w:rsid w:val="00053FD9"/>
    <w:rsid w:val="000544E4"/>
    <w:rsid w:val="0005479C"/>
    <w:rsid w:val="00054B3B"/>
    <w:rsid w:val="00054E21"/>
    <w:rsid w:val="00054EEC"/>
    <w:rsid w:val="000554D9"/>
    <w:rsid w:val="000566B3"/>
    <w:rsid w:val="000576A4"/>
    <w:rsid w:val="00057B5A"/>
    <w:rsid w:val="00057C55"/>
    <w:rsid w:val="00057E39"/>
    <w:rsid w:val="00060460"/>
    <w:rsid w:val="00060DDB"/>
    <w:rsid w:val="000612B6"/>
    <w:rsid w:val="0006140F"/>
    <w:rsid w:val="00061563"/>
    <w:rsid w:val="00061924"/>
    <w:rsid w:val="00061EC7"/>
    <w:rsid w:val="0006278B"/>
    <w:rsid w:val="00062CBD"/>
    <w:rsid w:val="00063289"/>
    <w:rsid w:val="00063402"/>
    <w:rsid w:val="00063932"/>
    <w:rsid w:val="0006417D"/>
    <w:rsid w:val="0006471C"/>
    <w:rsid w:val="0006488A"/>
    <w:rsid w:val="000648FC"/>
    <w:rsid w:val="00065817"/>
    <w:rsid w:val="00065BE5"/>
    <w:rsid w:val="00065D02"/>
    <w:rsid w:val="00065F02"/>
    <w:rsid w:val="0006606F"/>
    <w:rsid w:val="000664DF"/>
    <w:rsid w:val="000666CF"/>
    <w:rsid w:val="0006723B"/>
    <w:rsid w:val="00067439"/>
    <w:rsid w:val="00070107"/>
    <w:rsid w:val="00070818"/>
    <w:rsid w:val="00070F7A"/>
    <w:rsid w:val="0007112E"/>
    <w:rsid w:val="000712B3"/>
    <w:rsid w:val="00071543"/>
    <w:rsid w:val="00071D1B"/>
    <w:rsid w:val="00071D88"/>
    <w:rsid w:val="00071F42"/>
    <w:rsid w:val="000735DC"/>
    <w:rsid w:val="00073862"/>
    <w:rsid w:val="000739BF"/>
    <w:rsid w:val="00073E0C"/>
    <w:rsid w:val="00074056"/>
    <w:rsid w:val="00074C5F"/>
    <w:rsid w:val="00074F16"/>
    <w:rsid w:val="00074F5A"/>
    <w:rsid w:val="0007521B"/>
    <w:rsid w:val="0007572E"/>
    <w:rsid w:val="000762DA"/>
    <w:rsid w:val="000762EF"/>
    <w:rsid w:val="00077313"/>
    <w:rsid w:val="00077D1E"/>
    <w:rsid w:val="000802C2"/>
    <w:rsid w:val="000804CE"/>
    <w:rsid w:val="000810EB"/>
    <w:rsid w:val="000811D0"/>
    <w:rsid w:val="00081302"/>
    <w:rsid w:val="00081449"/>
    <w:rsid w:val="0008187D"/>
    <w:rsid w:val="00081F6C"/>
    <w:rsid w:val="00082231"/>
    <w:rsid w:val="00082565"/>
    <w:rsid w:val="00082828"/>
    <w:rsid w:val="00082B4C"/>
    <w:rsid w:val="00082FCA"/>
    <w:rsid w:val="00083452"/>
    <w:rsid w:val="00083815"/>
    <w:rsid w:val="000838A2"/>
    <w:rsid w:val="000838C8"/>
    <w:rsid w:val="00083D1D"/>
    <w:rsid w:val="00084CE7"/>
    <w:rsid w:val="00085B5C"/>
    <w:rsid w:val="000865FF"/>
    <w:rsid w:val="00086780"/>
    <w:rsid w:val="00086E12"/>
    <w:rsid w:val="00087024"/>
    <w:rsid w:val="00087624"/>
    <w:rsid w:val="00087C3D"/>
    <w:rsid w:val="000907B3"/>
    <w:rsid w:val="0009086A"/>
    <w:rsid w:val="00090A6A"/>
    <w:rsid w:val="00090F36"/>
    <w:rsid w:val="000914DC"/>
    <w:rsid w:val="000917FE"/>
    <w:rsid w:val="00091BE1"/>
    <w:rsid w:val="0009216A"/>
    <w:rsid w:val="0009233C"/>
    <w:rsid w:val="0009243F"/>
    <w:rsid w:val="00092B13"/>
    <w:rsid w:val="000935F8"/>
    <w:rsid w:val="00093EB3"/>
    <w:rsid w:val="00094103"/>
    <w:rsid w:val="00095AD7"/>
    <w:rsid w:val="00096646"/>
    <w:rsid w:val="000968F5"/>
    <w:rsid w:val="00096B55"/>
    <w:rsid w:val="00096C6A"/>
    <w:rsid w:val="00097449"/>
    <w:rsid w:val="00097A29"/>
    <w:rsid w:val="000A0284"/>
    <w:rsid w:val="000A0A56"/>
    <w:rsid w:val="000A1373"/>
    <w:rsid w:val="000A1BF3"/>
    <w:rsid w:val="000A25EF"/>
    <w:rsid w:val="000A2709"/>
    <w:rsid w:val="000A29EB"/>
    <w:rsid w:val="000A2A9D"/>
    <w:rsid w:val="000A3313"/>
    <w:rsid w:val="000A3371"/>
    <w:rsid w:val="000A346B"/>
    <w:rsid w:val="000A353C"/>
    <w:rsid w:val="000A3692"/>
    <w:rsid w:val="000A38F4"/>
    <w:rsid w:val="000A3EF5"/>
    <w:rsid w:val="000A4CF3"/>
    <w:rsid w:val="000A4F29"/>
    <w:rsid w:val="000A545A"/>
    <w:rsid w:val="000A67C7"/>
    <w:rsid w:val="000A69F9"/>
    <w:rsid w:val="000A6A23"/>
    <w:rsid w:val="000A6D58"/>
    <w:rsid w:val="000A7031"/>
    <w:rsid w:val="000A74E1"/>
    <w:rsid w:val="000A7874"/>
    <w:rsid w:val="000A7A89"/>
    <w:rsid w:val="000A7F92"/>
    <w:rsid w:val="000B0171"/>
    <w:rsid w:val="000B01FF"/>
    <w:rsid w:val="000B036B"/>
    <w:rsid w:val="000B058F"/>
    <w:rsid w:val="000B0940"/>
    <w:rsid w:val="000B0F60"/>
    <w:rsid w:val="000B0F6A"/>
    <w:rsid w:val="000B16AD"/>
    <w:rsid w:val="000B1B5E"/>
    <w:rsid w:val="000B2FA2"/>
    <w:rsid w:val="000B3417"/>
    <w:rsid w:val="000B3DC4"/>
    <w:rsid w:val="000B451F"/>
    <w:rsid w:val="000B4BDF"/>
    <w:rsid w:val="000B506C"/>
    <w:rsid w:val="000B6115"/>
    <w:rsid w:val="000B61A8"/>
    <w:rsid w:val="000B62AF"/>
    <w:rsid w:val="000B66E7"/>
    <w:rsid w:val="000B673D"/>
    <w:rsid w:val="000B6A66"/>
    <w:rsid w:val="000B6CBA"/>
    <w:rsid w:val="000B6E10"/>
    <w:rsid w:val="000B6F43"/>
    <w:rsid w:val="000B7399"/>
    <w:rsid w:val="000B79A7"/>
    <w:rsid w:val="000C002A"/>
    <w:rsid w:val="000C0141"/>
    <w:rsid w:val="000C09ED"/>
    <w:rsid w:val="000C0A0D"/>
    <w:rsid w:val="000C0B6E"/>
    <w:rsid w:val="000C145A"/>
    <w:rsid w:val="000C1735"/>
    <w:rsid w:val="000C19AC"/>
    <w:rsid w:val="000C1F68"/>
    <w:rsid w:val="000C1FC0"/>
    <w:rsid w:val="000C2A20"/>
    <w:rsid w:val="000C2B34"/>
    <w:rsid w:val="000C333B"/>
    <w:rsid w:val="000C3635"/>
    <w:rsid w:val="000C3900"/>
    <w:rsid w:val="000C39BF"/>
    <w:rsid w:val="000C3EAA"/>
    <w:rsid w:val="000C3F99"/>
    <w:rsid w:val="000C4A63"/>
    <w:rsid w:val="000C57CA"/>
    <w:rsid w:val="000C593E"/>
    <w:rsid w:val="000C5FDF"/>
    <w:rsid w:val="000C67A4"/>
    <w:rsid w:val="000C7ACA"/>
    <w:rsid w:val="000D05A2"/>
    <w:rsid w:val="000D05B9"/>
    <w:rsid w:val="000D11E5"/>
    <w:rsid w:val="000D1236"/>
    <w:rsid w:val="000D12E5"/>
    <w:rsid w:val="000D1CF0"/>
    <w:rsid w:val="000D26FD"/>
    <w:rsid w:val="000D273C"/>
    <w:rsid w:val="000D2B93"/>
    <w:rsid w:val="000D2C45"/>
    <w:rsid w:val="000D2FD2"/>
    <w:rsid w:val="000D311C"/>
    <w:rsid w:val="000D3F2C"/>
    <w:rsid w:val="000D3F9D"/>
    <w:rsid w:val="000D5BAF"/>
    <w:rsid w:val="000D5BEF"/>
    <w:rsid w:val="000D6785"/>
    <w:rsid w:val="000D67F0"/>
    <w:rsid w:val="000D6E5B"/>
    <w:rsid w:val="000D7A87"/>
    <w:rsid w:val="000D7BCD"/>
    <w:rsid w:val="000D7BEF"/>
    <w:rsid w:val="000E019E"/>
    <w:rsid w:val="000E020C"/>
    <w:rsid w:val="000E1C76"/>
    <w:rsid w:val="000E1DE8"/>
    <w:rsid w:val="000E2373"/>
    <w:rsid w:val="000E2C9D"/>
    <w:rsid w:val="000E347B"/>
    <w:rsid w:val="000E3557"/>
    <w:rsid w:val="000E3F8A"/>
    <w:rsid w:val="000E43E2"/>
    <w:rsid w:val="000E504C"/>
    <w:rsid w:val="000E5AA4"/>
    <w:rsid w:val="000E69E3"/>
    <w:rsid w:val="000E7113"/>
    <w:rsid w:val="000E721A"/>
    <w:rsid w:val="000E760A"/>
    <w:rsid w:val="000F0348"/>
    <w:rsid w:val="000F0469"/>
    <w:rsid w:val="000F105A"/>
    <w:rsid w:val="000F1444"/>
    <w:rsid w:val="000F1632"/>
    <w:rsid w:val="000F1BCE"/>
    <w:rsid w:val="000F2688"/>
    <w:rsid w:val="000F27E3"/>
    <w:rsid w:val="000F3293"/>
    <w:rsid w:val="000F37FD"/>
    <w:rsid w:val="000F3DDB"/>
    <w:rsid w:val="000F42AF"/>
    <w:rsid w:val="000F45C6"/>
    <w:rsid w:val="000F50AF"/>
    <w:rsid w:val="000F5ADA"/>
    <w:rsid w:val="000F6258"/>
    <w:rsid w:val="000F64B0"/>
    <w:rsid w:val="000F6AF7"/>
    <w:rsid w:val="000F6BB9"/>
    <w:rsid w:val="000F750C"/>
    <w:rsid w:val="000F7766"/>
    <w:rsid w:val="00100426"/>
    <w:rsid w:val="0010051C"/>
    <w:rsid w:val="0010091E"/>
    <w:rsid w:val="00100BEB"/>
    <w:rsid w:val="00101C13"/>
    <w:rsid w:val="00101D60"/>
    <w:rsid w:val="00102891"/>
    <w:rsid w:val="00102ADC"/>
    <w:rsid w:val="00102B69"/>
    <w:rsid w:val="00103014"/>
    <w:rsid w:val="00103B75"/>
    <w:rsid w:val="00103C8B"/>
    <w:rsid w:val="001045FE"/>
    <w:rsid w:val="00104983"/>
    <w:rsid w:val="001049D3"/>
    <w:rsid w:val="00104BD9"/>
    <w:rsid w:val="00104CC6"/>
    <w:rsid w:val="00105624"/>
    <w:rsid w:val="00105E2C"/>
    <w:rsid w:val="001062D0"/>
    <w:rsid w:val="00106E18"/>
    <w:rsid w:val="001071C7"/>
    <w:rsid w:val="001071F5"/>
    <w:rsid w:val="001078E9"/>
    <w:rsid w:val="00107DA0"/>
    <w:rsid w:val="00110186"/>
    <w:rsid w:val="00110720"/>
    <w:rsid w:val="001108D6"/>
    <w:rsid w:val="00110CC1"/>
    <w:rsid w:val="00111A1B"/>
    <w:rsid w:val="00111CC8"/>
    <w:rsid w:val="00111D27"/>
    <w:rsid w:val="00111DF1"/>
    <w:rsid w:val="00111F63"/>
    <w:rsid w:val="001121FC"/>
    <w:rsid w:val="001122AE"/>
    <w:rsid w:val="001122FF"/>
    <w:rsid w:val="00112750"/>
    <w:rsid w:val="00112804"/>
    <w:rsid w:val="0011280A"/>
    <w:rsid w:val="00113608"/>
    <w:rsid w:val="001146CF"/>
    <w:rsid w:val="001149AF"/>
    <w:rsid w:val="00114BFE"/>
    <w:rsid w:val="001151DC"/>
    <w:rsid w:val="001158C5"/>
    <w:rsid w:val="00115A7F"/>
    <w:rsid w:val="001165CE"/>
    <w:rsid w:val="00116CCC"/>
    <w:rsid w:val="00116D6F"/>
    <w:rsid w:val="001173BD"/>
    <w:rsid w:val="00117923"/>
    <w:rsid w:val="00117F5C"/>
    <w:rsid w:val="00117FBB"/>
    <w:rsid w:val="00120161"/>
    <w:rsid w:val="001206CD"/>
    <w:rsid w:val="00120777"/>
    <w:rsid w:val="00120C60"/>
    <w:rsid w:val="00120C9D"/>
    <w:rsid w:val="00121805"/>
    <w:rsid w:val="001225FB"/>
    <w:rsid w:val="00122B81"/>
    <w:rsid w:val="00122C19"/>
    <w:rsid w:val="00122D48"/>
    <w:rsid w:val="00122F22"/>
    <w:rsid w:val="00122F96"/>
    <w:rsid w:val="001230AB"/>
    <w:rsid w:val="00123145"/>
    <w:rsid w:val="00123540"/>
    <w:rsid w:val="00123918"/>
    <w:rsid w:val="00123A58"/>
    <w:rsid w:val="00123B81"/>
    <w:rsid w:val="00123D9A"/>
    <w:rsid w:val="001244A3"/>
    <w:rsid w:val="00124DEA"/>
    <w:rsid w:val="001259EF"/>
    <w:rsid w:val="00125A18"/>
    <w:rsid w:val="001266AB"/>
    <w:rsid w:val="001267B7"/>
    <w:rsid w:val="00126811"/>
    <w:rsid w:val="00126B13"/>
    <w:rsid w:val="00127067"/>
    <w:rsid w:val="001274EA"/>
    <w:rsid w:val="00127590"/>
    <w:rsid w:val="00127662"/>
    <w:rsid w:val="001279E7"/>
    <w:rsid w:val="00130DAB"/>
    <w:rsid w:val="0013138A"/>
    <w:rsid w:val="00131A09"/>
    <w:rsid w:val="0013203E"/>
    <w:rsid w:val="001322F4"/>
    <w:rsid w:val="0013273B"/>
    <w:rsid w:val="00132779"/>
    <w:rsid w:val="00132CD4"/>
    <w:rsid w:val="00133C0A"/>
    <w:rsid w:val="00133FD8"/>
    <w:rsid w:val="001346B3"/>
    <w:rsid w:val="00134D86"/>
    <w:rsid w:val="00134F47"/>
    <w:rsid w:val="001350BA"/>
    <w:rsid w:val="001351E4"/>
    <w:rsid w:val="00135B64"/>
    <w:rsid w:val="00135CDD"/>
    <w:rsid w:val="00135D28"/>
    <w:rsid w:val="00136034"/>
    <w:rsid w:val="0013687F"/>
    <w:rsid w:val="001368FA"/>
    <w:rsid w:val="00137247"/>
    <w:rsid w:val="00137285"/>
    <w:rsid w:val="00137949"/>
    <w:rsid w:val="0013794A"/>
    <w:rsid w:val="001405C3"/>
    <w:rsid w:val="001405CC"/>
    <w:rsid w:val="00140A39"/>
    <w:rsid w:val="00141390"/>
    <w:rsid w:val="001415A0"/>
    <w:rsid w:val="001418CC"/>
    <w:rsid w:val="00141E49"/>
    <w:rsid w:val="00141F7F"/>
    <w:rsid w:val="001421C0"/>
    <w:rsid w:val="00142B14"/>
    <w:rsid w:val="00143368"/>
    <w:rsid w:val="00143438"/>
    <w:rsid w:val="001436DF"/>
    <w:rsid w:val="00144142"/>
    <w:rsid w:val="001441D2"/>
    <w:rsid w:val="00144A8A"/>
    <w:rsid w:val="001459E8"/>
    <w:rsid w:val="0014653B"/>
    <w:rsid w:val="00146D06"/>
    <w:rsid w:val="00146FCF"/>
    <w:rsid w:val="00147587"/>
    <w:rsid w:val="00147588"/>
    <w:rsid w:val="00147909"/>
    <w:rsid w:val="0014796B"/>
    <w:rsid w:val="001479AF"/>
    <w:rsid w:val="001479E0"/>
    <w:rsid w:val="00150197"/>
    <w:rsid w:val="00150DB5"/>
    <w:rsid w:val="00151FDA"/>
    <w:rsid w:val="00152374"/>
    <w:rsid w:val="00152663"/>
    <w:rsid w:val="0015297C"/>
    <w:rsid w:val="00153678"/>
    <w:rsid w:val="00153A19"/>
    <w:rsid w:val="00154491"/>
    <w:rsid w:val="00154914"/>
    <w:rsid w:val="00155871"/>
    <w:rsid w:val="00155A9A"/>
    <w:rsid w:val="00155BE0"/>
    <w:rsid w:val="00155E3E"/>
    <w:rsid w:val="0015604D"/>
    <w:rsid w:val="00156434"/>
    <w:rsid w:val="001566B8"/>
    <w:rsid w:val="00157195"/>
    <w:rsid w:val="00157D59"/>
    <w:rsid w:val="00160414"/>
    <w:rsid w:val="001605B5"/>
    <w:rsid w:val="00160603"/>
    <w:rsid w:val="00160C17"/>
    <w:rsid w:val="00160D9B"/>
    <w:rsid w:val="0016127A"/>
    <w:rsid w:val="0016168E"/>
    <w:rsid w:val="001619CC"/>
    <w:rsid w:val="00161A4F"/>
    <w:rsid w:val="001621DD"/>
    <w:rsid w:val="00162296"/>
    <w:rsid w:val="0016254D"/>
    <w:rsid w:val="001625A4"/>
    <w:rsid w:val="00162D4C"/>
    <w:rsid w:val="00162D9F"/>
    <w:rsid w:val="00162FA3"/>
    <w:rsid w:val="00163086"/>
    <w:rsid w:val="00163443"/>
    <w:rsid w:val="00163BDC"/>
    <w:rsid w:val="00163D67"/>
    <w:rsid w:val="0016441F"/>
    <w:rsid w:val="00164CD9"/>
    <w:rsid w:val="00165375"/>
    <w:rsid w:val="0016560F"/>
    <w:rsid w:val="00165C72"/>
    <w:rsid w:val="00165CBE"/>
    <w:rsid w:val="00165E83"/>
    <w:rsid w:val="001661BD"/>
    <w:rsid w:val="00166271"/>
    <w:rsid w:val="0016662A"/>
    <w:rsid w:val="0016674B"/>
    <w:rsid w:val="0016676C"/>
    <w:rsid w:val="00166BD0"/>
    <w:rsid w:val="0016737A"/>
    <w:rsid w:val="001675E8"/>
    <w:rsid w:val="00167E4B"/>
    <w:rsid w:val="00167FD3"/>
    <w:rsid w:val="0017001E"/>
    <w:rsid w:val="00170904"/>
    <w:rsid w:val="00170D3A"/>
    <w:rsid w:val="00170D7D"/>
    <w:rsid w:val="001715F9"/>
    <w:rsid w:val="00171C09"/>
    <w:rsid w:val="00172127"/>
    <w:rsid w:val="00172E2D"/>
    <w:rsid w:val="001735E8"/>
    <w:rsid w:val="0017360D"/>
    <w:rsid w:val="00173F31"/>
    <w:rsid w:val="00174191"/>
    <w:rsid w:val="0017450A"/>
    <w:rsid w:val="00174778"/>
    <w:rsid w:val="00174C5E"/>
    <w:rsid w:val="00175F97"/>
    <w:rsid w:val="00177361"/>
    <w:rsid w:val="001778FF"/>
    <w:rsid w:val="00177EF0"/>
    <w:rsid w:val="00177EF1"/>
    <w:rsid w:val="00177F2F"/>
    <w:rsid w:val="001807B2"/>
    <w:rsid w:val="00180A1E"/>
    <w:rsid w:val="00180B71"/>
    <w:rsid w:val="00180C15"/>
    <w:rsid w:val="00181574"/>
    <w:rsid w:val="0018169E"/>
    <w:rsid w:val="0018188B"/>
    <w:rsid w:val="001822A3"/>
    <w:rsid w:val="001826D5"/>
    <w:rsid w:val="00182F59"/>
    <w:rsid w:val="0018482A"/>
    <w:rsid w:val="00184D74"/>
    <w:rsid w:val="00184D9C"/>
    <w:rsid w:val="001850D9"/>
    <w:rsid w:val="0018568B"/>
    <w:rsid w:val="00186163"/>
    <w:rsid w:val="00186172"/>
    <w:rsid w:val="00186677"/>
    <w:rsid w:val="001866F7"/>
    <w:rsid w:val="00186E84"/>
    <w:rsid w:val="00187EB2"/>
    <w:rsid w:val="00190CC2"/>
    <w:rsid w:val="0019121E"/>
    <w:rsid w:val="00191ACF"/>
    <w:rsid w:val="00191ADB"/>
    <w:rsid w:val="00191C27"/>
    <w:rsid w:val="00191F62"/>
    <w:rsid w:val="00192216"/>
    <w:rsid w:val="00192538"/>
    <w:rsid w:val="00192667"/>
    <w:rsid w:val="00192AFE"/>
    <w:rsid w:val="00193067"/>
    <w:rsid w:val="00193247"/>
    <w:rsid w:val="0019368B"/>
    <w:rsid w:val="00193F48"/>
    <w:rsid w:val="001944E1"/>
    <w:rsid w:val="001950BD"/>
    <w:rsid w:val="001954DB"/>
    <w:rsid w:val="001957D9"/>
    <w:rsid w:val="00195FAB"/>
    <w:rsid w:val="001968ED"/>
    <w:rsid w:val="00197470"/>
    <w:rsid w:val="001974B0"/>
    <w:rsid w:val="00197E58"/>
    <w:rsid w:val="00197FD6"/>
    <w:rsid w:val="001A09C9"/>
    <w:rsid w:val="001A1096"/>
    <w:rsid w:val="001A14B6"/>
    <w:rsid w:val="001A15A2"/>
    <w:rsid w:val="001A18D8"/>
    <w:rsid w:val="001A1F23"/>
    <w:rsid w:val="001A23E5"/>
    <w:rsid w:val="001A2530"/>
    <w:rsid w:val="001A2637"/>
    <w:rsid w:val="001A2761"/>
    <w:rsid w:val="001A27A6"/>
    <w:rsid w:val="001A29B1"/>
    <w:rsid w:val="001A2A2E"/>
    <w:rsid w:val="001A2B5C"/>
    <w:rsid w:val="001A2F5B"/>
    <w:rsid w:val="001A33BB"/>
    <w:rsid w:val="001A3CBC"/>
    <w:rsid w:val="001A3EE4"/>
    <w:rsid w:val="001A42E3"/>
    <w:rsid w:val="001A4BB9"/>
    <w:rsid w:val="001A4C26"/>
    <w:rsid w:val="001A511C"/>
    <w:rsid w:val="001A5836"/>
    <w:rsid w:val="001A5881"/>
    <w:rsid w:val="001A58BF"/>
    <w:rsid w:val="001A6066"/>
    <w:rsid w:val="001A79B4"/>
    <w:rsid w:val="001B0041"/>
    <w:rsid w:val="001B028F"/>
    <w:rsid w:val="001B0507"/>
    <w:rsid w:val="001B053B"/>
    <w:rsid w:val="001B0DA6"/>
    <w:rsid w:val="001B12CB"/>
    <w:rsid w:val="001B134B"/>
    <w:rsid w:val="001B2137"/>
    <w:rsid w:val="001B236A"/>
    <w:rsid w:val="001B2B8D"/>
    <w:rsid w:val="001B2E1F"/>
    <w:rsid w:val="001B2EF4"/>
    <w:rsid w:val="001B3812"/>
    <w:rsid w:val="001B391D"/>
    <w:rsid w:val="001B3ABD"/>
    <w:rsid w:val="001B3CFA"/>
    <w:rsid w:val="001B3D59"/>
    <w:rsid w:val="001B3E30"/>
    <w:rsid w:val="001B4810"/>
    <w:rsid w:val="001B540F"/>
    <w:rsid w:val="001B54FA"/>
    <w:rsid w:val="001B58FD"/>
    <w:rsid w:val="001B60BF"/>
    <w:rsid w:val="001B6299"/>
    <w:rsid w:val="001B62FF"/>
    <w:rsid w:val="001B649A"/>
    <w:rsid w:val="001B6891"/>
    <w:rsid w:val="001B6AD7"/>
    <w:rsid w:val="001B6B33"/>
    <w:rsid w:val="001B75A6"/>
    <w:rsid w:val="001B781D"/>
    <w:rsid w:val="001B7A48"/>
    <w:rsid w:val="001B7A5F"/>
    <w:rsid w:val="001B7CC2"/>
    <w:rsid w:val="001B7EDA"/>
    <w:rsid w:val="001C0554"/>
    <w:rsid w:val="001C0AD8"/>
    <w:rsid w:val="001C106C"/>
    <w:rsid w:val="001C1833"/>
    <w:rsid w:val="001C1AEA"/>
    <w:rsid w:val="001C260B"/>
    <w:rsid w:val="001C2D05"/>
    <w:rsid w:val="001C2D18"/>
    <w:rsid w:val="001C30A2"/>
    <w:rsid w:val="001C43DC"/>
    <w:rsid w:val="001C4519"/>
    <w:rsid w:val="001C4B12"/>
    <w:rsid w:val="001C4CB7"/>
    <w:rsid w:val="001C4DF3"/>
    <w:rsid w:val="001C597E"/>
    <w:rsid w:val="001C5B21"/>
    <w:rsid w:val="001C5D12"/>
    <w:rsid w:val="001C62B2"/>
    <w:rsid w:val="001C72E9"/>
    <w:rsid w:val="001C7505"/>
    <w:rsid w:val="001C7660"/>
    <w:rsid w:val="001C7C66"/>
    <w:rsid w:val="001D0276"/>
    <w:rsid w:val="001D0300"/>
    <w:rsid w:val="001D0ACF"/>
    <w:rsid w:val="001D15C4"/>
    <w:rsid w:val="001D1EE2"/>
    <w:rsid w:val="001D26C1"/>
    <w:rsid w:val="001D2A4B"/>
    <w:rsid w:val="001D38E6"/>
    <w:rsid w:val="001D3F3F"/>
    <w:rsid w:val="001D451A"/>
    <w:rsid w:val="001D4E15"/>
    <w:rsid w:val="001D5392"/>
    <w:rsid w:val="001D5E60"/>
    <w:rsid w:val="001D6332"/>
    <w:rsid w:val="001D6A67"/>
    <w:rsid w:val="001D6D94"/>
    <w:rsid w:val="001D6F6A"/>
    <w:rsid w:val="001D7693"/>
    <w:rsid w:val="001D7C0E"/>
    <w:rsid w:val="001E022C"/>
    <w:rsid w:val="001E06EB"/>
    <w:rsid w:val="001E0AED"/>
    <w:rsid w:val="001E16A1"/>
    <w:rsid w:val="001E1F1D"/>
    <w:rsid w:val="001E237A"/>
    <w:rsid w:val="001E2931"/>
    <w:rsid w:val="001E2B02"/>
    <w:rsid w:val="001E2C7D"/>
    <w:rsid w:val="001E3282"/>
    <w:rsid w:val="001E3849"/>
    <w:rsid w:val="001E4446"/>
    <w:rsid w:val="001E4614"/>
    <w:rsid w:val="001E4820"/>
    <w:rsid w:val="001E5115"/>
    <w:rsid w:val="001E5176"/>
    <w:rsid w:val="001E5209"/>
    <w:rsid w:val="001E5600"/>
    <w:rsid w:val="001E571C"/>
    <w:rsid w:val="001E6281"/>
    <w:rsid w:val="001E6543"/>
    <w:rsid w:val="001E6574"/>
    <w:rsid w:val="001E658D"/>
    <w:rsid w:val="001E68D9"/>
    <w:rsid w:val="001E79BB"/>
    <w:rsid w:val="001E7D36"/>
    <w:rsid w:val="001F032F"/>
    <w:rsid w:val="001F070C"/>
    <w:rsid w:val="001F1720"/>
    <w:rsid w:val="001F1978"/>
    <w:rsid w:val="001F2C53"/>
    <w:rsid w:val="001F4251"/>
    <w:rsid w:val="001F461B"/>
    <w:rsid w:val="001F53BB"/>
    <w:rsid w:val="001F5725"/>
    <w:rsid w:val="001F58FA"/>
    <w:rsid w:val="001F5ABB"/>
    <w:rsid w:val="001F5AEA"/>
    <w:rsid w:val="001F6171"/>
    <w:rsid w:val="001F74C7"/>
    <w:rsid w:val="001F78FD"/>
    <w:rsid w:val="001F7CFB"/>
    <w:rsid w:val="001F7D92"/>
    <w:rsid w:val="001F7F8A"/>
    <w:rsid w:val="002000A3"/>
    <w:rsid w:val="002006EE"/>
    <w:rsid w:val="00200B0C"/>
    <w:rsid w:val="00200D8E"/>
    <w:rsid w:val="00201249"/>
    <w:rsid w:val="00201490"/>
    <w:rsid w:val="00201582"/>
    <w:rsid w:val="002020B1"/>
    <w:rsid w:val="00202EC2"/>
    <w:rsid w:val="00203472"/>
    <w:rsid w:val="00203C86"/>
    <w:rsid w:val="00203DCF"/>
    <w:rsid w:val="00203DE6"/>
    <w:rsid w:val="0020434D"/>
    <w:rsid w:val="00204999"/>
    <w:rsid w:val="0020504B"/>
    <w:rsid w:val="00205730"/>
    <w:rsid w:val="0020596C"/>
    <w:rsid w:val="0020645E"/>
    <w:rsid w:val="002073FB"/>
    <w:rsid w:val="002076C0"/>
    <w:rsid w:val="0020790B"/>
    <w:rsid w:val="00207A59"/>
    <w:rsid w:val="00210307"/>
    <w:rsid w:val="002104EA"/>
    <w:rsid w:val="00210FA1"/>
    <w:rsid w:val="0021149B"/>
    <w:rsid w:val="0021161D"/>
    <w:rsid w:val="00211952"/>
    <w:rsid w:val="00211FBF"/>
    <w:rsid w:val="002120B3"/>
    <w:rsid w:val="0021252A"/>
    <w:rsid w:val="00212B3E"/>
    <w:rsid w:val="00212DEF"/>
    <w:rsid w:val="00212E9C"/>
    <w:rsid w:val="0021322C"/>
    <w:rsid w:val="002136AB"/>
    <w:rsid w:val="002136D4"/>
    <w:rsid w:val="002139F0"/>
    <w:rsid w:val="00213A1F"/>
    <w:rsid w:val="00214060"/>
    <w:rsid w:val="002147D6"/>
    <w:rsid w:val="00214BE1"/>
    <w:rsid w:val="00214FDC"/>
    <w:rsid w:val="002151B9"/>
    <w:rsid w:val="00215278"/>
    <w:rsid w:val="00215513"/>
    <w:rsid w:val="002157E0"/>
    <w:rsid w:val="00216516"/>
    <w:rsid w:val="00216585"/>
    <w:rsid w:val="00216687"/>
    <w:rsid w:val="00216B51"/>
    <w:rsid w:val="00216C21"/>
    <w:rsid w:val="00217445"/>
    <w:rsid w:val="00217547"/>
    <w:rsid w:val="002176E5"/>
    <w:rsid w:val="00217ECE"/>
    <w:rsid w:val="00217F84"/>
    <w:rsid w:val="0022065E"/>
    <w:rsid w:val="002206EF"/>
    <w:rsid w:val="0022082A"/>
    <w:rsid w:val="002210D6"/>
    <w:rsid w:val="002210F7"/>
    <w:rsid w:val="00221B2D"/>
    <w:rsid w:val="0022204B"/>
    <w:rsid w:val="002222E8"/>
    <w:rsid w:val="00222B31"/>
    <w:rsid w:val="00223717"/>
    <w:rsid w:val="00223CBB"/>
    <w:rsid w:val="00223FAA"/>
    <w:rsid w:val="002248D6"/>
    <w:rsid w:val="00224A46"/>
    <w:rsid w:val="00224B8E"/>
    <w:rsid w:val="002251D3"/>
    <w:rsid w:val="00225277"/>
    <w:rsid w:val="002255BA"/>
    <w:rsid w:val="00225B30"/>
    <w:rsid w:val="00226115"/>
    <w:rsid w:val="00226221"/>
    <w:rsid w:val="0022627D"/>
    <w:rsid w:val="00226CEA"/>
    <w:rsid w:val="002306F2"/>
    <w:rsid w:val="00230D4A"/>
    <w:rsid w:val="00230DF4"/>
    <w:rsid w:val="00230E4A"/>
    <w:rsid w:val="00231343"/>
    <w:rsid w:val="00231CF7"/>
    <w:rsid w:val="002324A7"/>
    <w:rsid w:val="002326EF"/>
    <w:rsid w:val="00232933"/>
    <w:rsid w:val="002329A5"/>
    <w:rsid w:val="00232B70"/>
    <w:rsid w:val="0023310F"/>
    <w:rsid w:val="002331A2"/>
    <w:rsid w:val="00233497"/>
    <w:rsid w:val="0023375E"/>
    <w:rsid w:val="00233985"/>
    <w:rsid w:val="00233D01"/>
    <w:rsid w:val="00233F74"/>
    <w:rsid w:val="00234579"/>
    <w:rsid w:val="0023526D"/>
    <w:rsid w:val="002352A4"/>
    <w:rsid w:val="0023530F"/>
    <w:rsid w:val="00235473"/>
    <w:rsid w:val="00235EEF"/>
    <w:rsid w:val="00236453"/>
    <w:rsid w:val="00236881"/>
    <w:rsid w:val="00236995"/>
    <w:rsid w:val="00236A09"/>
    <w:rsid w:val="00236CB0"/>
    <w:rsid w:val="00236F5C"/>
    <w:rsid w:val="002370BC"/>
    <w:rsid w:val="002373C2"/>
    <w:rsid w:val="002375F1"/>
    <w:rsid w:val="00237FB8"/>
    <w:rsid w:val="00240754"/>
    <w:rsid w:val="00240A52"/>
    <w:rsid w:val="00241069"/>
    <w:rsid w:val="00241279"/>
    <w:rsid w:val="0024147E"/>
    <w:rsid w:val="002417E2"/>
    <w:rsid w:val="00241BC1"/>
    <w:rsid w:val="00241E03"/>
    <w:rsid w:val="00242188"/>
    <w:rsid w:val="0024235D"/>
    <w:rsid w:val="0024247C"/>
    <w:rsid w:val="0024264C"/>
    <w:rsid w:val="00242A70"/>
    <w:rsid w:val="0024323B"/>
    <w:rsid w:val="002435B9"/>
    <w:rsid w:val="00243626"/>
    <w:rsid w:val="002439CB"/>
    <w:rsid w:val="00243F21"/>
    <w:rsid w:val="002442F1"/>
    <w:rsid w:val="002456A2"/>
    <w:rsid w:val="0024609F"/>
    <w:rsid w:val="00246D3C"/>
    <w:rsid w:val="0024702B"/>
    <w:rsid w:val="00247A0E"/>
    <w:rsid w:val="00250144"/>
    <w:rsid w:val="00250204"/>
    <w:rsid w:val="00250C76"/>
    <w:rsid w:val="00250DD5"/>
    <w:rsid w:val="002512D9"/>
    <w:rsid w:val="002521DA"/>
    <w:rsid w:val="002522E6"/>
    <w:rsid w:val="0025230D"/>
    <w:rsid w:val="002526AE"/>
    <w:rsid w:val="00252789"/>
    <w:rsid w:val="002528A7"/>
    <w:rsid w:val="0025316E"/>
    <w:rsid w:val="002531C1"/>
    <w:rsid w:val="00253850"/>
    <w:rsid w:val="002541F9"/>
    <w:rsid w:val="00254989"/>
    <w:rsid w:val="00254C3C"/>
    <w:rsid w:val="0025529D"/>
    <w:rsid w:val="002552AD"/>
    <w:rsid w:val="0025584A"/>
    <w:rsid w:val="0025597E"/>
    <w:rsid w:val="00255981"/>
    <w:rsid w:val="00256022"/>
    <w:rsid w:val="002561D7"/>
    <w:rsid w:val="0025661B"/>
    <w:rsid w:val="00256830"/>
    <w:rsid w:val="002568DC"/>
    <w:rsid w:val="00257430"/>
    <w:rsid w:val="0025746F"/>
    <w:rsid w:val="002575F3"/>
    <w:rsid w:val="0025774A"/>
    <w:rsid w:val="00257CAF"/>
    <w:rsid w:val="00260451"/>
    <w:rsid w:val="0026082B"/>
    <w:rsid w:val="0026091C"/>
    <w:rsid w:val="00260C1E"/>
    <w:rsid w:val="00260D6D"/>
    <w:rsid w:val="00260EBF"/>
    <w:rsid w:val="002612D9"/>
    <w:rsid w:val="00261AB0"/>
    <w:rsid w:val="00261D06"/>
    <w:rsid w:val="00262263"/>
    <w:rsid w:val="002622E2"/>
    <w:rsid w:val="00262896"/>
    <w:rsid w:val="00262B21"/>
    <w:rsid w:val="00264808"/>
    <w:rsid w:val="0026488E"/>
    <w:rsid w:val="00264914"/>
    <w:rsid w:val="00265726"/>
    <w:rsid w:val="00265906"/>
    <w:rsid w:val="002659AB"/>
    <w:rsid w:val="00266A4F"/>
    <w:rsid w:val="00266D71"/>
    <w:rsid w:val="00266D7F"/>
    <w:rsid w:val="00267828"/>
    <w:rsid w:val="00267BB0"/>
    <w:rsid w:val="00267BBC"/>
    <w:rsid w:val="00270C1C"/>
    <w:rsid w:val="0027132C"/>
    <w:rsid w:val="00271A49"/>
    <w:rsid w:val="00271D2F"/>
    <w:rsid w:val="002722E8"/>
    <w:rsid w:val="00272799"/>
    <w:rsid w:val="00272866"/>
    <w:rsid w:val="00273075"/>
    <w:rsid w:val="00273153"/>
    <w:rsid w:val="00273397"/>
    <w:rsid w:val="00274065"/>
    <w:rsid w:val="00274207"/>
    <w:rsid w:val="0027425B"/>
    <w:rsid w:val="002748A9"/>
    <w:rsid w:val="00274E17"/>
    <w:rsid w:val="00275095"/>
    <w:rsid w:val="002752ED"/>
    <w:rsid w:val="0027548B"/>
    <w:rsid w:val="002755F1"/>
    <w:rsid w:val="00275A17"/>
    <w:rsid w:val="002760DE"/>
    <w:rsid w:val="002762CD"/>
    <w:rsid w:val="00277209"/>
    <w:rsid w:val="002774FF"/>
    <w:rsid w:val="00277793"/>
    <w:rsid w:val="002802B1"/>
    <w:rsid w:val="002804FA"/>
    <w:rsid w:val="00280529"/>
    <w:rsid w:val="00280A08"/>
    <w:rsid w:val="00280F7F"/>
    <w:rsid w:val="00281A09"/>
    <w:rsid w:val="002822AC"/>
    <w:rsid w:val="00282396"/>
    <w:rsid w:val="00282994"/>
    <w:rsid w:val="00283779"/>
    <w:rsid w:val="00283AF2"/>
    <w:rsid w:val="00283F30"/>
    <w:rsid w:val="0028411C"/>
    <w:rsid w:val="00284399"/>
    <w:rsid w:val="00284646"/>
    <w:rsid w:val="002846F4"/>
    <w:rsid w:val="00284A93"/>
    <w:rsid w:val="00284E18"/>
    <w:rsid w:val="0028500C"/>
    <w:rsid w:val="0028547B"/>
    <w:rsid w:val="002855E9"/>
    <w:rsid w:val="00285607"/>
    <w:rsid w:val="00285770"/>
    <w:rsid w:val="00285AA6"/>
    <w:rsid w:val="002863D9"/>
    <w:rsid w:val="00286786"/>
    <w:rsid w:val="002868F9"/>
    <w:rsid w:val="00286CB3"/>
    <w:rsid w:val="002874A2"/>
    <w:rsid w:val="00287C70"/>
    <w:rsid w:val="00287EA2"/>
    <w:rsid w:val="00290664"/>
    <w:rsid w:val="002908DB"/>
    <w:rsid w:val="00290946"/>
    <w:rsid w:val="00290E36"/>
    <w:rsid w:val="00290FBE"/>
    <w:rsid w:val="0029120E"/>
    <w:rsid w:val="00292A2D"/>
    <w:rsid w:val="00292CC2"/>
    <w:rsid w:val="00293829"/>
    <w:rsid w:val="00293DF2"/>
    <w:rsid w:val="00295140"/>
    <w:rsid w:val="002959E5"/>
    <w:rsid w:val="0029608F"/>
    <w:rsid w:val="00296EA2"/>
    <w:rsid w:val="00296F62"/>
    <w:rsid w:val="00297023"/>
    <w:rsid w:val="00297033"/>
    <w:rsid w:val="00297DDD"/>
    <w:rsid w:val="00297E27"/>
    <w:rsid w:val="00297EA5"/>
    <w:rsid w:val="00297FAF"/>
    <w:rsid w:val="002A0432"/>
    <w:rsid w:val="002A1074"/>
    <w:rsid w:val="002A1A62"/>
    <w:rsid w:val="002A1ADB"/>
    <w:rsid w:val="002A2227"/>
    <w:rsid w:val="002A223A"/>
    <w:rsid w:val="002A2DCD"/>
    <w:rsid w:val="002A2DD4"/>
    <w:rsid w:val="002A30FE"/>
    <w:rsid w:val="002A3339"/>
    <w:rsid w:val="002A38B5"/>
    <w:rsid w:val="002A3961"/>
    <w:rsid w:val="002A3C5D"/>
    <w:rsid w:val="002A457C"/>
    <w:rsid w:val="002A4759"/>
    <w:rsid w:val="002A4E13"/>
    <w:rsid w:val="002A4EFD"/>
    <w:rsid w:val="002A54B8"/>
    <w:rsid w:val="002A55BF"/>
    <w:rsid w:val="002A56F5"/>
    <w:rsid w:val="002A6194"/>
    <w:rsid w:val="002A63B1"/>
    <w:rsid w:val="002A68C6"/>
    <w:rsid w:val="002A6D3A"/>
    <w:rsid w:val="002A7054"/>
    <w:rsid w:val="002A70CC"/>
    <w:rsid w:val="002A7C49"/>
    <w:rsid w:val="002B05F7"/>
    <w:rsid w:val="002B07DF"/>
    <w:rsid w:val="002B09B2"/>
    <w:rsid w:val="002B0D08"/>
    <w:rsid w:val="002B0DFC"/>
    <w:rsid w:val="002B0F40"/>
    <w:rsid w:val="002B2226"/>
    <w:rsid w:val="002B31FD"/>
    <w:rsid w:val="002B350D"/>
    <w:rsid w:val="002B42AA"/>
    <w:rsid w:val="002B45F7"/>
    <w:rsid w:val="002B49EE"/>
    <w:rsid w:val="002B4A56"/>
    <w:rsid w:val="002B4CF5"/>
    <w:rsid w:val="002B4FC8"/>
    <w:rsid w:val="002B5025"/>
    <w:rsid w:val="002B518C"/>
    <w:rsid w:val="002B54C6"/>
    <w:rsid w:val="002B60E7"/>
    <w:rsid w:val="002B6320"/>
    <w:rsid w:val="002B7428"/>
    <w:rsid w:val="002B74CE"/>
    <w:rsid w:val="002C0442"/>
    <w:rsid w:val="002C05E8"/>
    <w:rsid w:val="002C0650"/>
    <w:rsid w:val="002C08A4"/>
    <w:rsid w:val="002C0DE2"/>
    <w:rsid w:val="002C1028"/>
    <w:rsid w:val="002C1B37"/>
    <w:rsid w:val="002C1DDD"/>
    <w:rsid w:val="002C1DE2"/>
    <w:rsid w:val="002C2FA4"/>
    <w:rsid w:val="002C36A6"/>
    <w:rsid w:val="002C3AFD"/>
    <w:rsid w:val="002C40B8"/>
    <w:rsid w:val="002C511F"/>
    <w:rsid w:val="002C56A7"/>
    <w:rsid w:val="002C581E"/>
    <w:rsid w:val="002C5A64"/>
    <w:rsid w:val="002C64BD"/>
    <w:rsid w:val="002C6D30"/>
    <w:rsid w:val="002C742B"/>
    <w:rsid w:val="002D0298"/>
    <w:rsid w:val="002D083F"/>
    <w:rsid w:val="002D098F"/>
    <w:rsid w:val="002D0A61"/>
    <w:rsid w:val="002D0CFA"/>
    <w:rsid w:val="002D13BE"/>
    <w:rsid w:val="002D1427"/>
    <w:rsid w:val="002D1644"/>
    <w:rsid w:val="002D18CF"/>
    <w:rsid w:val="002D1C6C"/>
    <w:rsid w:val="002D1FF2"/>
    <w:rsid w:val="002D2072"/>
    <w:rsid w:val="002D21C9"/>
    <w:rsid w:val="002D274F"/>
    <w:rsid w:val="002D2970"/>
    <w:rsid w:val="002D3220"/>
    <w:rsid w:val="002D3270"/>
    <w:rsid w:val="002D42FE"/>
    <w:rsid w:val="002D44C9"/>
    <w:rsid w:val="002D4615"/>
    <w:rsid w:val="002D494D"/>
    <w:rsid w:val="002D5A9A"/>
    <w:rsid w:val="002D5BC8"/>
    <w:rsid w:val="002D649A"/>
    <w:rsid w:val="002D72C6"/>
    <w:rsid w:val="002D7D14"/>
    <w:rsid w:val="002E01B9"/>
    <w:rsid w:val="002E0E16"/>
    <w:rsid w:val="002E0E51"/>
    <w:rsid w:val="002E1CE5"/>
    <w:rsid w:val="002E1F60"/>
    <w:rsid w:val="002E2288"/>
    <w:rsid w:val="002E2414"/>
    <w:rsid w:val="002E24A8"/>
    <w:rsid w:val="002E25DB"/>
    <w:rsid w:val="002E2660"/>
    <w:rsid w:val="002E3D76"/>
    <w:rsid w:val="002E3DA6"/>
    <w:rsid w:val="002E426F"/>
    <w:rsid w:val="002E46A9"/>
    <w:rsid w:val="002E498E"/>
    <w:rsid w:val="002E4EEE"/>
    <w:rsid w:val="002E557C"/>
    <w:rsid w:val="002E5702"/>
    <w:rsid w:val="002E6146"/>
    <w:rsid w:val="002E64EE"/>
    <w:rsid w:val="002E70B3"/>
    <w:rsid w:val="002E71BB"/>
    <w:rsid w:val="002E72B9"/>
    <w:rsid w:val="002E76E2"/>
    <w:rsid w:val="002E78A2"/>
    <w:rsid w:val="002E7BC5"/>
    <w:rsid w:val="002F08E4"/>
    <w:rsid w:val="002F091F"/>
    <w:rsid w:val="002F1145"/>
    <w:rsid w:val="002F11D7"/>
    <w:rsid w:val="002F15DC"/>
    <w:rsid w:val="002F1627"/>
    <w:rsid w:val="002F163D"/>
    <w:rsid w:val="002F17B4"/>
    <w:rsid w:val="002F1D56"/>
    <w:rsid w:val="002F27E4"/>
    <w:rsid w:val="002F3367"/>
    <w:rsid w:val="002F3716"/>
    <w:rsid w:val="002F396D"/>
    <w:rsid w:val="002F3A36"/>
    <w:rsid w:val="002F45EA"/>
    <w:rsid w:val="002F4669"/>
    <w:rsid w:val="002F4C04"/>
    <w:rsid w:val="002F4D1A"/>
    <w:rsid w:val="002F4F3A"/>
    <w:rsid w:val="002F5412"/>
    <w:rsid w:val="002F55C3"/>
    <w:rsid w:val="002F5B49"/>
    <w:rsid w:val="002F5CF3"/>
    <w:rsid w:val="002F5EC2"/>
    <w:rsid w:val="002F60C0"/>
    <w:rsid w:val="002F6454"/>
    <w:rsid w:val="002F6D41"/>
    <w:rsid w:val="002F70BE"/>
    <w:rsid w:val="00300A1D"/>
    <w:rsid w:val="00300C36"/>
    <w:rsid w:val="003010DA"/>
    <w:rsid w:val="00301411"/>
    <w:rsid w:val="003014CD"/>
    <w:rsid w:val="00301686"/>
    <w:rsid w:val="003018A7"/>
    <w:rsid w:val="003018BD"/>
    <w:rsid w:val="00301B86"/>
    <w:rsid w:val="00301C53"/>
    <w:rsid w:val="00302233"/>
    <w:rsid w:val="00302242"/>
    <w:rsid w:val="00302740"/>
    <w:rsid w:val="00302861"/>
    <w:rsid w:val="00302989"/>
    <w:rsid w:val="0030300A"/>
    <w:rsid w:val="003034BD"/>
    <w:rsid w:val="00303867"/>
    <w:rsid w:val="00305AB5"/>
    <w:rsid w:val="00305B9D"/>
    <w:rsid w:val="00306066"/>
    <w:rsid w:val="00307142"/>
    <w:rsid w:val="003101AD"/>
    <w:rsid w:val="00310621"/>
    <w:rsid w:val="00310A1C"/>
    <w:rsid w:val="00311108"/>
    <w:rsid w:val="0031177A"/>
    <w:rsid w:val="00311B63"/>
    <w:rsid w:val="0031214C"/>
    <w:rsid w:val="0031224B"/>
    <w:rsid w:val="003126D8"/>
    <w:rsid w:val="00312E8F"/>
    <w:rsid w:val="00313446"/>
    <w:rsid w:val="00313961"/>
    <w:rsid w:val="00313CDD"/>
    <w:rsid w:val="00313E0B"/>
    <w:rsid w:val="0031508F"/>
    <w:rsid w:val="00315483"/>
    <w:rsid w:val="003159FC"/>
    <w:rsid w:val="00315C27"/>
    <w:rsid w:val="00315E62"/>
    <w:rsid w:val="003165F6"/>
    <w:rsid w:val="00316629"/>
    <w:rsid w:val="0031662B"/>
    <w:rsid w:val="00316F8F"/>
    <w:rsid w:val="00317166"/>
    <w:rsid w:val="00317917"/>
    <w:rsid w:val="00317AF0"/>
    <w:rsid w:val="00320712"/>
    <w:rsid w:val="0032119F"/>
    <w:rsid w:val="003216BF"/>
    <w:rsid w:val="003217F5"/>
    <w:rsid w:val="00321F03"/>
    <w:rsid w:val="00322484"/>
    <w:rsid w:val="00322A50"/>
    <w:rsid w:val="00322B40"/>
    <w:rsid w:val="003237BA"/>
    <w:rsid w:val="00323857"/>
    <w:rsid w:val="00323A93"/>
    <w:rsid w:val="00323BAC"/>
    <w:rsid w:val="00323BE2"/>
    <w:rsid w:val="00323BFE"/>
    <w:rsid w:val="00324A0D"/>
    <w:rsid w:val="00324B0D"/>
    <w:rsid w:val="0032530A"/>
    <w:rsid w:val="00325FAA"/>
    <w:rsid w:val="003274F8"/>
    <w:rsid w:val="00330138"/>
    <w:rsid w:val="00330C3C"/>
    <w:rsid w:val="00330CED"/>
    <w:rsid w:val="00331648"/>
    <w:rsid w:val="003317E5"/>
    <w:rsid w:val="0033191F"/>
    <w:rsid w:val="00331E06"/>
    <w:rsid w:val="00332395"/>
    <w:rsid w:val="0033279E"/>
    <w:rsid w:val="00332AC0"/>
    <w:rsid w:val="00332D61"/>
    <w:rsid w:val="00333476"/>
    <w:rsid w:val="00333794"/>
    <w:rsid w:val="00334A73"/>
    <w:rsid w:val="00334B1E"/>
    <w:rsid w:val="0033549E"/>
    <w:rsid w:val="00335580"/>
    <w:rsid w:val="00335693"/>
    <w:rsid w:val="003356B4"/>
    <w:rsid w:val="003358A9"/>
    <w:rsid w:val="00335B91"/>
    <w:rsid w:val="00335FED"/>
    <w:rsid w:val="003360CE"/>
    <w:rsid w:val="003365CA"/>
    <w:rsid w:val="00336608"/>
    <w:rsid w:val="0033688E"/>
    <w:rsid w:val="00336B33"/>
    <w:rsid w:val="00336C81"/>
    <w:rsid w:val="00336CF0"/>
    <w:rsid w:val="00336DB8"/>
    <w:rsid w:val="003371EB"/>
    <w:rsid w:val="003379EB"/>
    <w:rsid w:val="003400D8"/>
    <w:rsid w:val="00340BBD"/>
    <w:rsid w:val="0034112D"/>
    <w:rsid w:val="00342268"/>
    <w:rsid w:val="0034229F"/>
    <w:rsid w:val="003423C8"/>
    <w:rsid w:val="0034241E"/>
    <w:rsid w:val="00342860"/>
    <w:rsid w:val="003428EC"/>
    <w:rsid w:val="00343349"/>
    <w:rsid w:val="00343AC7"/>
    <w:rsid w:val="003442C8"/>
    <w:rsid w:val="003445C1"/>
    <w:rsid w:val="00344EDE"/>
    <w:rsid w:val="00346768"/>
    <w:rsid w:val="00346A70"/>
    <w:rsid w:val="00346E4C"/>
    <w:rsid w:val="0034772A"/>
    <w:rsid w:val="00347B0A"/>
    <w:rsid w:val="00347BF3"/>
    <w:rsid w:val="00347C56"/>
    <w:rsid w:val="00350194"/>
    <w:rsid w:val="0035036D"/>
    <w:rsid w:val="0035050A"/>
    <w:rsid w:val="00350981"/>
    <w:rsid w:val="00351376"/>
    <w:rsid w:val="0035162A"/>
    <w:rsid w:val="00352B51"/>
    <w:rsid w:val="00352F4A"/>
    <w:rsid w:val="00353D3A"/>
    <w:rsid w:val="00353F9F"/>
    <w:rsid w:val="003544D4"/>
    <w:rsid w:val="00354533"/>
    <w:rsid w:val="00354565"/>
    <w:rsid w:val="0035497A"/>
    <w:rsid w:val="00354CD7"/>
    <w:rsid w:val="003550C1"/>
    <w:rsid w:val="0035537D"/>
    <w:rsid w:val="0035567C"/>
    <w:rsid w:val="00355AC8"/>
    <w:rsid w:val="0035632C"/>
    <w:rsid w:val="00356801"/>
    <w:rsid w:val="00356E9B"/>
    <w:rsid w:val="00356FF4"/>
    <w:rsid w:val="00357924"/>
    <w:rsid w:val="00357A16"/>
    <w:rsid w:val="00357C82"/>
    <w:rsid w:val="00357D59"/>
    <w:rsid w:val="0036014E"/>
    <w:rsid w:val="00360416"/>
    <w:rsid w:val="00360A1B"/>
    <w:rsid w:val="00360E0B"/>
    <w:rsid w:val="00360F27"/>
    <w:rsid w:val="00361751"/>
    <w:rsid w:val="0036184D"/>
    <w:rsid w:val="00361BB6"/>
    <w:rsid w:val="00361DCF"/>
    <w:rsid w:val="0036250F"/>
    <w:rsid w:val="00362AEA"/>
    <w:rsid w:val="00362B1E"/>
    <w:rsid w:val="00362B72"/>
    <w:rsid w:val="00362B92"/>
    <w:rsid w:val="00362D7C"/>
    <w:rsid w:val="00362E11"/>
    <w:rsid w:val="0036300F"/>
    <w:rsid w:val="00363CD5"/>
    <w:rsid w:val="003644E5"/>
    <w:rsid w:val="00364807"/>
    <w:rsid w:val="0036499A"/>
    <w:rsid w:val="00365675"/>
    <w:rsid w:val="00365E96"/>
    <w:rsid w:val="00366238"/>
    <w:rsid w:val="00366E91"/>
    <w:rsid w:val="00367509"/>
    <w:rsid w:val="0036767D"/>
    <w:rsid w:val="00367EB7"/>
    <w:rsid w:val="0037049E"/>
    <w:rsid w:val="00370664"/>
    <w:rsid w:val="00370BF1"/>
    <w:rsid w:val="0037106B"/>
    <w:rsid w:val="00371787"/>
    <w:rsid w:val="00371A01"/>
    <w:rsid w:val="00371CEF"/>
    <w:rsid w:val="00371F29"/>
    <w:rsid w:val="00372DF1"/>
    <w:rsid w:val="0037335A"/>
    <w:rsid w:val="00373EEA"/>
    <w:rsid w:val="00374001"/>
    <w:rsid w:val="00375707"/>
    <w:rsid w:val="00375903"/>
    <w:rsid w:val="00376366"/>
    <w:rsid w:val="003768AD"/>
    <w:rsid w:val="00376A3B"/>
    <w:rsid w:val="00376A62"/>
    <w:rsid w:val="00376C78"/>
    <w:rsid w:val="003770F3"/>
    <w:rsid w:val="00377401"/>
    <w:rsid w:val="0037749E"/>
    <w:rsid w:val="003776F2"/>
    <w:rsid w:val="00377C6E"/>
    <w:rsid w:val="00377CF0"/>
    <w:rsid w:val="00377DA2"/>
    <w:rsid w:val="00380548"/>
    <w:rsid w:val="00380627"/>
    <w:rsid w:val="00380B1D"/>
    <w:rsid w:val="00380D27"/>
    <w:rsid w:val="00380FC7"/>
    <w:rsid w:val="00381092"/>
    <w:rsid w:val="003823E0"/>
    <w:rsid w:val="00383167"/>
    <w:rsid w:val="00383183"/>
    <w:rsid w:val="003835EA"/>
    <w:rsid w:val="00383C06"/>
    <w:rsid w:val="00384010"/>
    <w:rsid w:val="0038544C"/>
    <w:rsid w:val="00387015"/>
    <w:rsid w:val="00387467"/>
    <w:rsid w:val="00390DF9"/>
    <w:rsid w:val="003916E9"/>
    <w:rsid w:val="00391AC8"/>
    <w:rsid w:val="00391BA6"/>
    <w:rsid w:val="00391CDA"/>
    <w:rsid w:val="00392025"/>
    <w:rsid w:val="00392BCC"/>
    <w:rsid w:val="00392D4B"/>
    <w:rsid w:val="00393045"/>
    <w:rsid w:val="00393333"/>
    <w:rsid w:val="00393930"/>
    <w:rsid w:val="00393932"/>
    <w:rsid w:val="00393C87"/>
    <w:rsid w:val="00394296"/>
    <w:rsid w:val="003948B6"/>
    <w:rsid w:val="00394B5F"/>
    <w:rsid w:val="00395583"/>
    <w:rsid w:val="003955D1"/>
    <w:rsid w:val="003957F9"/>
    <w:rsid w:val="003958ED"/>
    <w:rsid w:val="00395B13"/>
    <w:rsid w:val="00396816"/>
    <w:rsid w:val="00396A15"/>
    <w:rsid w:val="00396CBC"/>
    <w:rsid w:val="003975C4"/>
    <w:rsid w:val="00397E4B"/>
    <w:rsid w:val="003A000C"/>
    <w:rsid w:val="003A0327"/>
    <w:rsid w:val="003A045C"/>
    <w:rsid w:val="003A05C6"/>
    <w:rsid w:val="003A0AEF"/>
    <w:rsid w:val="003A0B12"/>
    <w:rsid w:val="003A0DE7"/>
    <w:rsid w:val="003A0DF4"/>
    <w:rsid w:val="003A1304"/>
    <w:rsid w:val="003A15BD"/>
    <w:rsid w:val="003A15FD"/>
    <w:rsid w:val="003A1663"/>
    <w:rsid w:val="003A1AC3"/>
    <w:rsid w:val="003A24ED"/>
    <w:rsid w:val="003A2945"/>
    <w:rsid w:val="003A29E8"/>
    <w:rsid w:val="003A2CBF"/>
    <w:rsid w:val="003A2E53"/>
    <w:rsid w:val="003A3321"/>
    <w:rsid w:val="003A359C"/>
    <w:rsid w:val="003A44F1"/>
    <w:rsid w:val="003A487B"/>
    <w:rsid w:val="003A48D9"/>
    <w:rsid w:val="003A4E1D"/>
    <w:rsid w:val="003A5274"/>
    <w:rsid w:val="003A5866"/>
    <w:rsid w:val="003A5EE8"/>
    <w:rsid w:val="003A5FAD"/>
    <w:rsid w:val="003A6095"/>
    <w:rsid w:val="003A65CE"/>
    <w:rsid w:val="003A6616"/>
    <w:rsid w:val="003A661D"/>
    <w:rsid w:val="003A6A58"/>
    <w:rsid w:val="003A6DE5"/>
    <w:rsid w:val="003A714F"/>
    <w:rsid w:val="003A7DD0"/>
    <w:rsid w:val="003B051B"/>
    <w:rsid w:val="003B0872"/>
    <w:rsid w:val="003B08C2"/>
    <w:rsid w:val="003B0B11"/>
    <w:rsid w:val="003B1162"/>
    <w:rsid w:val="003B23AD"/>
    <w:rsid w:val="003B2AFC"/>
    <w:rsid w:val="003B2BCF"/>
    <w:rsid w:val="003B2CA2"/>
    <w:rsid w:val="003B2F3C"/>
    <w:rsid w:val="003B336B"/>
    <w:rsid w:val="003B35E8"/>
    <w:rsid w:val="003B36A7"/>
    <w:rsid w:val="003B3B9B"/>
    <w:rsid w:val="003B3C89"/>
    <w:rsid w:val="003B4838"/>
    <w:rsid w:val="003B49EC"/>
    <w:rsid w:val="003B4CDC"/>
    <w:rsid w:val="003B4DF5"/>
    <w:rsid w:val="003B50ED"/>
    <w:rsid w:val="003B5152"/>
    <w:rsid w:val="003B5834"/>
    <w:rsid w:val="003B5A95"/>
    <w:rsid w:val="003B5B15"/>
    <w:rsid w:val="003B6102"/>
    <w:rsid w:val="003B65F6"/>
    <w:rsid w:val="003B66D0"/>
    <w:rsid w:val="003B7D6F"/>
    <w:rsid w:val="003C037D"/>
    <w:rsid w:val="003C04DD"/>
    <w:rsid w:val="003C077A"/>
    <w:rsid w:val="003C08F1"/>
    <w:rsid w:val="003C1297"/>
    <w:rsid w:val="003C20ED"/>
    <w:rsid w:val="003C25B8"/>
    <w:rsid w:val="003C2883"/>
    <w:rsid w:val="003C28D2"/>
    <w:rsid w:val="003C2D1D"/>
    <w:rsid w:val="003C2FB3"/>
    <w:rsid w:val="003C39A6"/>
    <w:rsid w:val="003C41C2"/>
    <w:rsid w:val="003C4239"/>
    <w:rsid w:val="003C45DD"/>
    <w:rsid w:val="003C4ADD"/>
    <w:rsid w:val="003C4F27"/>
    <w:rsid w:val="003C561D"/>
    <w:rsid w:val="003C5AD3"/>
    <w:rsid w:val="003C5EC2"/>
    <w:rsid w:val="003C6060"/>
    <w:rsid w:val="003C623C"/>
    <w:rsid w:val="003C64D8"/>
    <w:rsid w:val="003C6525"/>
    <w:rsid w:val="003C6C79"/>
    <w:rsid w:val="003D01AE"/>
    <w:rsid w:val="003D0409"/>
    <w:rsid w:val="003D0A4F"/>
    <w:rsid w:val="003D186F"/>
    <w:rsid w:val="003D1D5F"/>
    <w:rsid w:val="003D1E41"/>
    <w:rsid w:val="003D20AC"/>
    <w:rsid w:val="003D25B3"/>
    <w:rsid w:val="003D267A"/>
    <w:rsid w:val="003D315C"/>
    <w:rsid w:val="003D33DD"/>
    <w:rsid w:val="003D3673"/>
    <w:rsid w:val="003D38C7"/>
    <w:rsid w:val="003D3BBD"/>
    <w:rsid w:val="003D47C0"/>
    <w:rsid w:val="003D48B5"/>
    <w:rsid w:val="003D4932"/>
    <w:rsid w:val="003D4F56"/>
    <w:rsid w:val="003D509F"/>
    <w:rsid w:val="003D5558"/>
    <w:rsid w:val="003D5AAF"/>
    <w:rsid w:val="003D632D"/>
    <w:rsid w:val="003D65A2"/>
    <w:rsid w:val="003D6684"/>
    <w:rsid w:val="003D67FA"/>
    <w:rsid w:val="003D691B"/>
    <w:rsid w:val="003D7791"/>
    <w:rsid w:val="003E02B4"/>
    <w:rsid w:val="003E12E4"/>
    <w:rsid w:val="003E19A0"/>
    <w:rsid w:val="003E1FBF"/>
    <w:rsid w:val="003E23ED"/>
    <w:rsid w:val="003E25CC"/>
    <w:rsid w:val="003E2A58"/>
    <w:rsid w:val="003E353F"/>
    <w:rsid w:val="003E4129"/>
    <w:rsid w:val="003E44C3"/>
    <w:rsid w:val="003E52F4"/>
    <w:rsid w:val="003E559A"/>
    <w:rsid w:val="003E5BCA"/>
    <w:rsid w:val="003E62CB"/>
    <w:rsid w:val="003E67E6"/>
    <w:rsid w:val="003E6DD8"/>
    <w:rsid w:val="003E78FF"/>
    <w:rsid w:val="003E7B35"/>
    <w:rsid w:val="003F0019"/>
    <w:rsid w:val="003F0183"/>
    <w:rsid w:val="003F024A"/>
    <w:rsid w:val="003F02E1"/>
    <w:rsid w:val="003F04C5"/>
    <w:rsid w:val="003F0912"/>
    <w:rsid w:val="003F099C"/>
    <w:rsid w:val="003F0A44"/>
    <w:rsid w:val="003F0C7A"/>
    <w:rsid w:val="003F100C"/>
    <w:rsid w:val="003F128C"/>
    <w:rsid w:val="003F1527"/>
    <w:rsid w:val="003F16B7"/>
    <w:rsid w:val="003F1709"/>
    <w:rsid w:val="003F1994"/>
    <w:rsid w:val="003F28A6"/>
    <w:rsid w:val="003F295E"/>
    <w:rsid w:val="003F2D90"/>
    <w:rsid w:val="003F334B"/>
    <w:rsid w:val="003F3639"/>
    <w:rsid w:val="003F3736"/>
    <w:rsid w:val="003F4234"/>
    <w:rsid w:val="003F44CC"/>
    <w:rsid w:val="003F4DCE"/>
    <w:rsid w:val="003F51BB"/>
    <w:rsid w:val="003F5234"/>
    <w:rsid w:val="003F5791"/>
    <w:rsid w:val="003F58D8"/>
    <w:rsid w:val="003F5920"/>
    <w:rsid w:val="003F5991"/>
    <w:rsid w:val="003F5B94"/>
    <w:rsid w:val="003F5F1E"/>
    <w:rsid w:val="003F60F2"/>
    <w:rsid w:val="003F63D8"/>
    <w:rsid w:val="003F678D"/>
    <w:rsid w:val="003F6E34"/>
    <w:rsid w:val="003F6E6E"/>
    <w:rsid w:val="003F7788"/>
    <w:rsid w:val="003F7CD6"/>
    <w:rsid w:val="003F7D7E"/>
    <w:rsid w:val="00401020"/>
    <w:rsid w:val="004014A2"/>
    <w:rsid w:val="004015F8"/>
    <w:rsid w:val="00401974"/>
    <w:rsid w:val="004029C3"/>
    <w:rsid w:val="004040CC"/>
    <w:rsid w:val="00404EA8"/>
    <w:rsid w:val="004053B3"/>
    <w:rsid w:val="00405519"/>
    <w:rsid w:val="0040551B"/>
    <w:rsid w:val="00405E87"/>
    <w:rsid w:val="00406622"/>
    <w:rsid w:val="00406B1C"/>
    <w:rsid w:val="0040705B"/>
    <w:rsid w:val="0040773F"/>
    <w:rsid w:val="00407897"/>
    <w:rsid w:val="00407E72"/>
    <w:rsid w:val="0041022C"/>
    <w:rsid w:val="00410437"/>
    <w:rsid w:val="004110F4"/>
    <w:rsid w:val="00411116"/>
    <w:rsid w:val="004113D8"/>
    <w:rsid w:val="0041150A"/>
    <w:rsid w:val="0041153E"/>
    <w:rsid w:val="004116E1"/>
    <w:rsid w:val="00411800"/>
    <w:rsid w:val="00411A3E"/>
    <w:rsid w:val="00411DFD"/>
    <w:rsid w:val="00412922"/>
    <w:rsid w:val="00412C58"/>
    <w:rsid w:val="00412C65"/>
    <w:rsid w:val="00413273"/>
    <w:rsid w:val="00413D98"/>
    <w:rsid w:val="00413F46"/>
    <w:rsid w:val="004143BF"/>
    <w:rsid w:val="004146F3"/>
    <w:rsid w:val="0041486F"/>
    <w:rsid w:val="00414911"/>
    <w:rsid w:val="00414E99"/>
    <w:rsid w:val="00414F2C"/>
    <w:rsid w:val="00414F9C"/>
    <w:rsid w:val="0041591D"/>
    <w:rsid w:val="004159B0"/>
    <w:rsid w:val="00415D3D"/>
    <w:rsid w:val="00415D4E"/>
    <w:rsid w:val="0041642E"/>
    <w:rsid w:val="004165A6"/>
    <w:rsid w:val="004165C2"/>
    <w:rsid w:val="0041686B"/>
    <w:rsid w:val="00416A04"/>
    <w:rsid w:val="00416BCE"/>
    <w:rsid w:val="00417205"/>
    <w:rsid w:val="004172FD"/>
    <w:rsid w:val="004173C0"/>
    <w:rsid w:val="004202DE"/>
    <w:rsid w:val="00420647"/>
    <w:rsid w:val="004208E3"/>
    <w:rsid w:val="00421112"/>
    <w:rsid w:val="004216BF"/>
    <w:rsid w:val="00421B1C"/>
    <w:rsid w:val="00421CE2"/>
    <w:rsid w:val="00421F8E"/>
    <w:rsid w:val="004221A0"/>
    <w:rsid w:val="0042273A"/>
    <w:rsid w:val="00422A59"/>
    <w:rsid w:val="00423469"/>
    <w:rsid w:val="00424191"/>
    <w:rsid w:val="004246A9"/>
    <w:rsid w:val="00424A5E"/>
    <w:rsid w:val="00424B47"/>
    <w:rsid w:val="00424F8B"/>
    <w:rsid w:val="004258A6"/>
    <w:rsid w:val="00425C77"/>
    <w:rsid w:val="00425D52"/>
    <w:rsid w:val="004262F4"/>
    <w:rsid w:val="00426B3F"/>
    <w:rsid w:val="00427066"/>
    <w:rsid w:val="0042708E"/>
    <w:rsid w:val="004274FE"/>
    <w:rsid w:val="00427675"/>
    <w:rsid w:val="004278ED"/>
    <w:rsid w:val="00430956"/>
    <w:rsid w:val="004311D8"/>
    <w:rsid w:val="0043183C"/>
    <w:rsid w:val="00431F8C"/>
    <w:rsid w:val="004325E9"/>
    <w:rsid w:val="00432604"/>
    <w:rsid w:val="00432652"/>
    <w:rsid w:val="004341F4"/>
    <w:rsid w:val="00434620"/>
    <w:rsid w:val="004346FE"/>
    <w:rsid w:val="00434781"/>
    <w:rsid w:val="00434865"/>
    <w:rsid w:val="00434AA2"/>
    <w:rsid w:val="00435199"/>
    <w:rsid w:val="00435620"/>
    <w:rsid w:val="004360FA"/>
    <w:rsid w:val="004363E1"/>
    <w:rsid w:val="0043667B"/>
    <w:rsid w:val="00436A15"/>
    <w:rsid w:val="00436B64"/>
    <w:rsid w:val="00436CE5"/>
    <w:rsid w:val="00436EFF"/>
    <w:rsid w:val="0043738F"/>
    <w:rsid w:val="004377D2"/>
    <w:rsid w:val="00437D00"/>
    <w:rsid w:val="004403DD"/>
    <w:rsid w:val="00440481"/>
    <w:rsid w:val="004404C9"/>
    <w:rsid w:val="004407EA"/>
    <w:rsid w:val="00440E90"/>
    <w:rsid w:val="00441098"/>
    <w:rsid w:val="00441E26"/>
    <w:rsid w:val="00441F58"/>
    <w:rsid w:val="004420B2"/>
    <w:rsid w:val="004420E5"/>
    <w:rsid w:val="00442996"/>
    <w:rsid w:val="00442E92"/>
    <w:rsid w:val="004433EE"/>
    <w:rsid w:val="004441AB"/>
    <w:rsid w:val="0044491B"/>
    <w:rsid w:val="004461A8"/>
    <w:rsid w:val="00446560"/>
    <w:rsid w:val="00446650"/>
    <w:rsid w:val="00446AAA"/>
    <w:rsid w:val="00446B7D"/>
    <w:rsid w:val="00446E85"/>
    <w:rsid w:val="00450309"/>
    <w:rsid w:val="00450AC1"/>
    <w:rsid w:val="00450E94"/>
    <w:rsid w:val="00451561"/>
    <w:rsid w:val="00451C9C"/>
    <w:rsid w:val="004520E7"/>
    <w:rsid w:val="0045236C"/>
    <w:rsid w:val="0045252F"/>
    <w:rsid w:val="00452685"/>
    <w:rsid w:val="00452836"/>
    <w:rsid w:val="00452C39"/>
    <w:rsid w:val="00452DEE"/>
    <w:rsid w:val="00453AE6"/>
    <w:rsid w:val="00453EF3"/>
    <w:rsid w:val="00454BEF"/>
    <w:rsid w:val="00455150"/>
    <w:rsid w:val="00455972"/>
    <w:rsid w:val="00456179"/>
    <w:rsid w:val="004564A0"/>
    <w:rsid w:val="0045659B"/>
    <w:rsid w:val="00456A40"/>
    <w:rsid w:val="00456BCF"/>
    <w:rsid w:val="0045708D"/>
    <w:rsid w:val="004574AB"/>
    <w:rsid w:val="00460401"/>
    <w:rsid w:val="00460F47"/>
    <w:rsid w:val="00460F94"/>
    <w:rsid w:val="00461218"/>
    <w:rsid w:val="004613D2"/>
    <w:rsid w:val="004613E8"/>
    <w:rsid w:val="004619B9"/>
    <w:rsid w:val="004619ED"/>
    <w:rsid w:val="00461A4C"/>
    <w:rsid w:val="00462CB3"/>
    <w:rsid w:val="004639AE"/>
    <w:rsid w:val="00463DA0"/>
    <w:rsid w:val="00463F15"/>
    <w:rsid w:val="00463F22"/>
    <w:rsid w:val="00463F33"/>
    <w:rsid w:val="00464115"/>
    <w:rsid w:val="00464661"/>
    <w:rsid w:val="00465051"/>
    <w:rsid w:val="00465368"/>
    <w:rsid w:val="00465912"/>
    <w:rsid w:val="00466E47"/>
    <w:rsid w:val="00466ECA"/>
    <w:rsid w:val="00466F45"/>
    <w:rsid w:val="00466F65"/>
    <w:rsid w:val="00467038"/>
    <w:rsid w:val="004673A8"/>
    <w:rsid w:val="00467784"/>
    <w:rsid w:val="00467A23"/>
    <w:rsid w:val="00467AA1"/>
    <w:rsid w:val="00467EA9"/>
    <w:rsid w:val="00467FF0"/>
    <w:rsid w:val="0047057B"/>
    <w:rsid w:val="00470C4E"/>
    <w:rsid w:val="00471D86"/>
    <w:rsid w:val="00472022"/>
    <w:rsid w:val="004720FA"/>
    <w:rsid w:val="00472D16"/>
    <w:rsid w:val="00472D3C"/>
    <w:rsid w:val="00472D6F"/>
    <w:rsid w:val="004739F8"/>
    <w:rsid w:val="00473B7D"/>
    <w:rsid w:val="00473FD0"/>
    <w:rsid w:val="00474B35"/>
    <w:rsid w:val="00474F49"/>
    <w:rsid w:val="00475332"/>
    <w:rsid w:val="0047608B"/>
    <w:rsid w:val="00476601"/>
    <w:rsid w:val="00476DC3"/>
    <w:rsid w:val="0047733B"/>
    <w:rsid w:val="0047774C"/>
    <w:rsid w:val="004806B7"/>
    <w:rsid w:val="00480951"/>
    <w:rsid w:val="00480962"/>
    <w:rsid w:val="004814CB"/>
    <w:rsid w:val="004814E1"/>
    <w:rsid w:val="004815CB"/>
    <w:rsid w:val="0048198D"/>
    <w:rsid w:val="00481A1B"/>
    <w:rsid w:val="004821AE"/>
    <w:rsid w:val="004831F1"/>
    <w:rsid w:val="00483744"/>
    <w:rsid w:val="004839CB"/>
    <w:rsid w:val="00483EB1"/>
    <w:rsid w:val="0048478F"/>
    <w:rsid w:val="00484B76"/>
    <w:rsid w:val="00484D0B"/>
    <w:rsid w:val="00484D51"/>
    <w:rsid w:val="00484FEE"/>
    <w:rsid w:val="0048541A"/>
    <w:rsid w:val="00485B12"/>
    <w:rsid w:val="0048622D"/>
    <w:rsid w:val="00486298"/>
    <w:rsid w:val="0048668D"/>
    <w:rsid w:val="00486A20"/>
    <w:rsid w:val="004871EF"/>
    <w:rsid w:val="0048767F"/>
    <w:rsid w:val="00487895"/>
    <w:rsid w:val="004879AF"/>
    <w:rsid w:val="004900C6"/>
    <w:rsid w:val="0049010E"/>
    <w:rsid w:val="0049023E"/>
    <w:rsid w:val="00490913"/>
    <w:rsid w:val="00491419"/>
    <w:rsid w:val="00491570"/>
    <w:rsid w:val="00491CD0"/>
    <w:rsid w:val="00491EBE"/>
    <w:rsid w:val="00492484"/>
    <w:rsid w:val="00492DCE"/>
    <w:rsid w:val="00492ED9"/>
    <w:rsid w:val="004932F4"/>
    <w:rsid w:val="00494A77"/>
    <w:rsid w:val="00494D48"/>
    <w:rsid w:val="00495349"/>
    <w:rsid w:val="00495A62"/>
    <w:rsid w:val="00495DDC"/>
    <w:rsid w:val="00495F57"/>
    <w:rsid w:val="004962D1"/>
    <w:rsid w:val="00496929"/>
    <w:rsid w:val="00496AC8"/>
    <w:rsid w:val="00496EB1"/>
    <w:rsid w:val="004971EB"/>
    <w:rsid w:val="004972E6"/>
    <w:rsid w:val="00497436"/>
    <w:rsid w:val="00497A23"/>
    <w:rsid w:val="00497B49"/>
    <w:rsid w:val="004A0A39"/>
    <w:rsid w:val="004A0BAE"/>
    <w:rsid w:val="004A1528"/>
    <w:rsid w:val="004A19B0"/>
    <w:rsid w:val="004A1AAA"/>
    <w:rsid w:val="004A1E06"/>
    <w:rsid w:val="004A1E52"/>
    <w:rsid w:val="004A299A"/>
    <w:rsid w:val="004A2A2C"/>
    <w:rsid w:val="004A2EE9"/>
    <w:rsid w:val="004A45AD"/>
    <w:rsid w:val="004A4C44"/>
    <w:rsid w:val="004A4CCA"/>
    <w:rsid w:val="004A4D04"/>
    <w:rsid w:val="004A4D1C"/>
    <w:rsid w:val="004A506C"/>
    <w:rsid w:val="004A5405"/>
    <w:rsid w:val="004A56BE"/>
    <w:rsid w:val="004A5B34"/>
    <w:rsid w:val="004A5D25"/>
    <w:rsid w:val="004A6511"/>
    <w:rsid w:val="004A658C"/>
    <w:rsid w:val="004A69C1"/>
    <w:rsid w:val="004A6A06"/>
    <w:rsid w:val="004A78A6"/>
    <w:rsid w:val="004A7AA0"/>
    <w:rsid w:val="004A7DD2"/>
    <w:rsid w:val="004B0913"/>
    <w:rsid w:val="004B0B18"/>
    <w:rsid w:val="004B14EF"/>
    <w:rsid w:val="004B1CCD"/>
    <w:rsid w:val="004B1D45"/>
    <w:rsid w:val="004B3A24"/>
    <w:rsid w:val="004B3E14"/>
    <w:rsid w:val="004B42FA"/>
    <w:rsid w:val="004B49D5"/>
    <w:rsid w:val="004B4AAD"/>
    <w:rsid w:val="004B4DB6"/>
    <w:rsid w:val="004B5463"/>
    <w:rsid w:val="004B56C1"/>
    <w:rsid w:val="004B5A20"/>
    <w:rsid w:val="004B5B79"/>
    <w:rsid w:val="004B67D2"/>
    <w:rsid w:val="004B6A0B"/>
    <w:rsid w:val="004B6AE1"/>
    <w:rsid w:val="004B729F"/>
    <w:rsid w:val="004B7BF4"/>
    <w:rsid w:val="004B7D3A"/>
    <w:rsid w:val="004C0792"/>
    <w:rsid w:val="004C13EF"/>
    <w:rsid w:val="004C16F6"/>
    <w:rsid w:val="004C1A9C"/>
    <w:rsid w:val="004C1FD7"/>
    <w:rsid w:val="004C23CA"/>
    <w:rsid w:val="004C2483"/>
    <w:rsid w:val="004C2BA0"/>
    <w:rsid w:val="004C3450"/>
    <w:rsid w:val="004C377E"/>
    <w:rsid w:val="004C40BC"/>
    <w:rsid w:val="004C41FE"/>
    <w:rsid w:val="004C4B5E"/>
    <w:rsid w:val="004C53AB"/>
    <w:rsid w:val="004C53DD"/>
    <w:rsid w:val="004C5885"/>
    <w:rsid w:val="004C5980"/>
    <w:rsid w:val="004C5C54"/>
    <w:rsid w:val="004C6426"/>
    <w:rsid w:val="004C644A"/>
    <w:rsid w:val="004C6453"/>
    <w:rsid w:val="004C6EEF"/>
    <w:rsid w:val="004D03C2"/>
    <w:rsid w:val="004D08AA"/>
    <w:rsid w:val="004D08ED"/>
    <w:rsid w:val="004D0A33"/>
    <w:rsid w:val="004D1670"/>
    <w:rsid w:val="004D1AC8"/>
    <w:rsid w:val="004D1EBF"/>
    <w:rsid w:val="004D234B"/>
    <w:rsid w:val="004D2520"/>
    <w:rsid w:val="004D28CB"/>
    <w:rsid w:val="004D3134"/>
    <w:rsid w:val="004D34F0"/>
    <w:rsid w:val="004D3604"/>
    <w:rsid w:val="004D3655"/>
    <w:rsid w:val="004D4031"/>
    <w:rsid w:val="004D4377"/>
    <w:rsid w:val="004D5E2B"/>
    <w:rsid w:val="004D60D6"/>
    <w:rsid w:val="004D61B6"/>
    <w:rsid w:val="004D6379"/>
    <w:rsid w:val="004D69E5"/>
    <w:rsid w:val="004D6AC2"/>
    <w:rsid w:val="004D6F23"/>
    <w:rsid w:val="004D6F67"/>
    <w:rsid w:val="004D7040"/>
    <w:rsid w:val="004D73B6"/>
    <w:rsid w:val="004D7464"/>
    <w:rsid w:val="004D74A9"/>
    <w:rsid w:val="004D7966"/>
    <w:rsid w:val="004E097E"/>
    <w:rsid w:val="004E1120"/>
    <w:rsid w:val="004E1351"/>
    <w:rsid w:val="004E16C4"/>
    <w:rsid w:val="004E1903"/>
    <w:rsid w:val="004E1EA5"/>
    <w:rsid w:val="004E264E"/>
    <w:rsid w:val="004E27F6"/>
    <w:rsid w:val="004E2814"/>
    <w:rsid w:val="004E293E"/>
    <w:rsid w:val="004E2EFA"/>
    <w:rsid w:val="004E3580"/>
    <w:rsid w:val="004E37B7"/>
    <w:rsid w:val="004E4236"/>
    <w:rsid w:val="004E4C6C"/>
    <w:rsid w:val="004E4C76"/>
    <w:rsid w:val="004E4EFC"/>
    <w:rsid w:val="004E53FE"/>
    <w:rsid w:val="004E59F4"/>
    <w:rsid w:val="004E60B6"/>
    <w:rsid w:val="004E60D9"/>
    <w:rsid w:val="004E624D"/>
    <w:rsid w:val="004E63A0"/>
    <w:rsid w:val="004E6878"/>
    <w:rsid w:val="004E6A0D"/>
    <w:rsid w:val="004E6D26"/>
    <w:rsid w:val="004E6E35"/>
    <w:rsid w:val="004E7730"/>
    <w:rsid w:val="004E7829"/>
    <w:rsid w:val="004E7BA7"/>
    <w:rsid w:val="004E7FA1"/>
    <w:rsid w:val="004F05C2"/>
    <w:rsid w:val="004F0708"/>
    <w:rsid w:val="004F087F"/>
    <w:rsid w:val="004F0999"/>
    <w:rsid w:val="004F0DE7"/>
    <w:rsid w:val="004F0E1B"/>
    <w:rsid w:val="004F1C0C"/>
    <w:rsid w:val="004F21C2"/>
    <w:rsid w:val="004F2342"/>
    <w:rsid w:val="004F2780"/>
    <w:rsid w:val="004F3295"/>
    <w:rsid w:val="004F33C7"/>
    <w:rsid w:val="004F3E77"/>
    <w:rsid w:val="004F3EBA"/>
    <w:rsid w:val="004F4266"/>
    <w:rsid w:val="004F4434"/>
    <w:rsid w:val="004F45CA"/>
    <w:rsid w:val="004F4903"/>
    <w:rsid w:val="004F4D31"/>
    <w:rsid w:val="004F4E4F"/>
    <w:rsid w:val="004F53CE"/>
    <w:rsid w:val="004F540C"/>
    <w:rsid w:val="004F580F"/>
    <w:rsid w:val="004F595B"/>
    <w:rsid w:val="004F5CC0"/>
    <w:rsid w:val="004F612F"/>
    <w:rsid w:val="004F6CF7"/>
    <w:rsid w:val="004F71C9"/>
    <w:rsid w:val="004F73E4"/>
    <w:rsid w:val="005003F5"/>
    <w:rsid w:val="00500E08"/>
    <w:rsid w:val="00500E09"/>
    <w:rsid w:val="005014E3"/>
    <w:rsid w:val="00501FD5"/>
    <w:rsid w:val="00502459"/>
    <w:rsid w:val="0050291A"/>
    <w:rsid w:val="00502C2E"/>
    <w:rsid w:val="00502FDE"/>
    <w:rsid w:val="00503C76"/>
    <w:rsid w:val="00503D1B"/>
    <w:rsid w:val="00503D37"/>
    <w:rsid w:val="00503D74"/>
    <w:rsid w:val="00503DD9"/>
    <w:rsid w:val="00503EFC"/>
    <w:rsid w:val="00503FEE"/>
    <w:rsid w:val="005049D4"/>
    <w:rsid w:val="00504D55"/>
    <w:rsid w:val="00504D81"/>
    <w:rsid w:val="005056BE"/>
    <w:rsid w:val="00505853"/>
    <w:rsid w:val="00505B1B"/>
    <w:rsid w:val="00505E38"/>
    <w:rsid w:val="005062B4"/>
    <w:rsid w:val="005070BD"/>
    <w:rsid w:val="00507737"/>
    <w:rsid w:val="00507870"/>
    <w:rsid w:val="00507C69"/>
    <w:rsid w:val="00507E4A"/>
    <w:rsid w:val="00510723"/>
    <w:rsid w:val="00510AF7"/>
    <w:rsid w:val="00510C13"/>
    <w:rsid w:val="00511048"/>
    <w:rsid w:val="00511861"/>
    <w:rsid w:val="00511B7D"/>
    <w:rsid w:val="005121A0"/>
    <w:rsid w:val="0051241A"/>
    <w:rsid w:val="00512C0C"/>
    <w:rsid w:val="0051316A"/>
    <w:rsid w:val="00513290"/>
    <w:rsid w:val="0051366E"/>
    <w:rsid w:val="00513ADF"/>
    <w:rsid w:val="00513FB0"/>
    <w:rsid w:val="00514060"/>
    <w:rsid w:val="005141BF"/>
    <w:rsid w:val="005147AC"/>
    <w:rsid w:val="00514B2A"/>
    <w:rsid w:val="005150BE"/>
    <w:rsid w:val="00515451"/>
    <w:rsid w:val="0051575B"/>
    <w:rsid w:val="005157DF"/>
    <w:rsid w:val="00515F23"/>
    <w:rsid w:val="005161F6"/>
    <w:rsid w:val="00516329"/>
    <w:rsid w:val="00516707"/>
    <w:rsid w:val="00516BA0"/>
    <w:rsid w:val="00516E30"/>
    <w:rsid w:val="00517C32"/>
    <w:rsid w:val="00517D65"/>
    <w:rsid w:val="00517F5F"/>
    <w:rsid w:val="0052004F"/>
    <w:rsid w:val="00520544"/>
    <w:rsid w:val="00520600"/>
    <w:rsid w:val="005207F4"/>
    <w:rsid w:val="005210F6"/>
    <w:rsid w:val="005215F2"/>
    <w:rsid w:val="00521843"/>
    <w:rsid w:val="00521934"/>
    <w:rsid w:val="00522505"/>
    <w:rsid w:val="00522918"/>
    <w:rsid w:val="00522A7D"/>
    <w:rsid w:val="005232DC"/>
    <w:rsid w:val="0052365C"/>
    <w:rsid w:val="00523C21"/>
    <w:rsid w:val="00524464"/>
    <w:rsid w:val="00524E94"/>
    <w:rsid w:val="00524F08"/>
    <w:rsid w:val="00525569"/>
    <w:rsid w:val="00525736"/>
    <w:rsid w:val="00525B59"/>
    <w:rsid w:val="00525C63"/>
    <w:rsid w:val="00526AE4"/>
    <w:rsid w:val="00527035"/>
    <w:rsid w:val="005271CB"/>
    <w:rsid w:val="005273D2"/>
    <w:rsid w:val="00527705"/>
    <w:rsid w:val="005306E2"/>
    <w:rsid w:val="00530CF1"/>
    <w:rsid w:val="0053153E"/>
    <w:rsid w:val="00531EDD"/>
    <w:rsid w:val="00532161"/>
    <w:rsid w:val="0053260C"/>
    <w:rsid w:val="00532674"/>
    <w:rsid w:val="00532A26"/>
    <w:rsid w:val="005332A3"/>
    <w:rsid w:val="00533679"/>
    <w:rsid w:val="0053398F"/>
    <w:rsid w:val="00533D51"/>
    <w:rsid w:val="00533F16"/>
    <w:rsid w:val="0053493A"/>
    <w:rsid w:val="00534B5C"/>
    <w:rsid w:val="00534BBC"/>
    <w:rsid w:val="0053512D"/>
    <w:rsid w:val="005352E9"/>
    <w:rsid w:val="005354EC"/>
    <w:rsid w:val="00535AB3"/>
    <w:rsid w:val="0053603E"/>
    <w:rsid w:val="005360BE"/>
    <w:rsid w:val="005367E7"/>
    <w:rsid w:val="00536956"/>
    <w:rsid w:val="00536A77"/>
    <w:rsid w:val="005371DB"/>
    <w:rsid w:val="00537A2E"/>
    <w:rsid w:val="00537DC4"/>
    <w:rsid w:val="00537E2B"/>
    <w:rsid w:val="00541838"/>
    <w:rsid w:val="00541879"/>
    <w:rsid w:val="00541923"/>
    <w:rsid w:val="00541AF6"/>
    <w:rsid w:val="00541C0D"/>
    <w:rsid w:val="005420C5"/>
    <w:rsid w:val="00542530"/>
    <w:rsid w:val="00543756"/>
    <w:rsid w:val="00543822"/>
    <w:rsid w:val="00543EC9"/>
    <w:rsid w:val="00544461"/>
    <w:rsid w:val="005448BF"/>
    <w:rsid w:val="00544CF1"/>
    <w:rsid w:val="00545313"/>
    <w:rsid w:val="00545F5A"/>
    <w:rsid w:val="00546454"/>
    <w:rsid w:val="00546556"/>
    <w:rsid w:val="00546A03"/>
    <w:rsid w:val="00547B96"/>
    <w:rsid w:val="00547B9C"/>
    <w:rsid w:val="005503E8"/>
    <w:rsid w:val="0055075D"/>
    <w:rsid w:val="0055096B"/>
    <w:rsid w:val="00551506"/>
    <w:rsid w:val="00551B09"/>
    <w:rsid w:val="00551F3D"/>
    <w:rsid w:val="00552033"/>
    <w:rsid w:val="00552599"/>
    <w:rsid w:val="005527D5"/>
    <w:rsid w:val="00553347"/>
    <w:rsid w:val="005534D7"/>
    <w:rsid w:val="00553667"/>
    <w:rsid w:val="00553752"/>
    <w:rsid w:val="00553898"/>
    <w:rsid w:val="00553EB1"/>
    <w:rsid w:val="0055450D"/>
    <w:rsid w:val="00554BD9"/>
    <w:rsid w:val="00554CD5"/>
    <w:rsid w:val="00554EF9"/>
    <w:rsid w:val="00555464"/>
    <w:rsid w:val="00555AF9"/>
    <w:rsid w:val="005561A3"/>
    <w:rsid w:val="0055643A"/>
    <w:rsid w:val="00557143"/>
    <w:rsid w:val="005577E6"/>
    <w:rsid w:val="00557F40"/>
    <w:rsid w:val="00560E91"/>
    <w:rsid w:val="0056170D"/>
    <w:rsid w:val="00561CF6"/>
    <w:rsid w:val="0056241A"/>
    <w:rsid w:val="005628C6"/>
    <w:rsid w:val="00562CB3"/>
    <w:rsid w:val="00563F9F"/>
    <w:rsid w:val="005641F4"/>
    <w:rsid w:val="00564770"/>
    <w:rsid w:val="005647AD"/>
    <w:rsid w:val="00564A96"/>
    <w:rsid w:val="005655A4"/>
    <w:rsid w:val="0056593B"/>
    <w:rsid w:val="00565DF1"/>
    <w:rsid w:val="00565F88"/>
    <w:rsid w:val="00566233"/>
    <w:rsid w:val="0056650D"/>
    <w:rsid w:val="00566674"/>
    <w:rsid w:val="00566711"/>
    <w:rsid w:val="0056710E"/>
    <w:rsid w:val="00567241"/>
    <w:rsid w:val="0056769A"/>
    <w:rsid w:val="0057168B"/>
    <w:rsid w:val="00571746"/>
    <w:rsid w:val="00571EE2"/>
    <w:rsid w:val="00572835"/>
    <w:rsid w:val="005728A8"/>
    <w:rsid w:val="00572B6A"/>
    <w:rsid w:val="00572F24"/>
    <w:rsid w:val="00573E68"/>
    <w:rsid w:val="005740C8"/>
    <w:rsid w:val="0057465D"/>
    <w:rsid w:val="00574A59"/>
    <w:rsid w:val="00574AD4"/>
    <w:rsid w:val="00574C35"/>
    <w:rsid w:val="0057527C"/>
    <w:rsid w:val="00575667"/>
    <w:rsid w:val="0057645E"/>
    <w:rsid w:val="0057674E"/>
    <w:rsid w:val="00576994"/>
    <w:rsid w:val="00576A56"/>
    <w:rsid w:val="0057755F"/>
    <w:rsid w:val="00577E77"/>
    <w:rsid w:val="005804BD"/>
    <w:rsid w:val="00581213"/>
    <w:rsid w:val="0058170B"/>
    <w:rsid w:val="00582063"/>
    <w:rsid w:val="0058240D"/>
    <w:rsid w:val="005826E9"/>
    <w:rsid w:val="00582ED3"/>
    <w:rsid w:val="00582F11"/>
    <w:rsid w:val="005833A8"/>
    <w:rsid w:val="0058343F"/>
    <w:rsid w:val="0058344D"/>
    <w:rsid w:val="00583BFC"/>
    <w:rsid w:val="00583FFB"/>
    <w:rsid w:val="00584051"/>
    <w:rsid w:val="005847DE"/>
    <w:rsid w:val="00584F3A"/>
    <w:rsid w:val="00584F54"/>
    <w:rsid w:val="00585325"/>
    <w:rsid w:val="00585801"/>
    <w:rsid w:val="00585F40"/>
    <w:rsid w:val="005862D9"/>
    <w:rsid w:val="00586557"/>
    <w:rsid w:val="00586C17"/>
    <w:rsid w:val="00586E02"/>
    <w:rsid w:val="00587188"/>
    <w:rsid w:val="00587765"/>
    <w:rsid w:val="005878BD"/>
    <w:rsid w:val="00587B32"/>
    <w:rsid w:val="0059050E"/>
    <w:rsid w:val="005905A4"/>
    <w:rsid w:val="00590987"/>
    <w:rsid w:val="00590988"/>
    <w:rsid w:val="00590CC2"/>
    <w:rsid w:val="00590E0D"/>
    <w:rsid w:val="0059109D"/>
    <w:rsid w:val="0059125D"/>
    <w:rsid w:val="00591AF5"/>
    <w:rsid w:val="00591B59"/>
    <w:rsid w:val="00591E6C"/>
    <w:rsid w:val="005920E3"/>
    <w:rsid w:val="00592695"/>
    <w:rsid w:val="005926B6"/>
    <w:rsid w:val="00592834"/>
    <w:rsid w:val="00592B42"/>
    <w:rsid w:val="00592D63"/>
    <w:rsid w:val="005934D9"/>
    <w:rsid w:val="005940B7"/>
    <w:rsid w:val="00594500"/>
    <w:rsid w:val="00594672"/>
    <w:rsid w:val="0059480C"/>
    <w:rsid w:val="005948E7"/>
    <w:rsid w:val="005949AB"/>
    <w:rsid w:val="005952BF"/>
    <w:rsid w:val="0059539A"/>
    <w:rsid w:val="005958C9"/>
    <w:rsid w:val="005976A2"/>
    <w:rsid w:val="005976F7"/>
    <w:rsid w:val="00597724"/>
    <w:rsid w:val="00597BCA"/>
    <w:rsid w:val="005A0484"/>
    <w:rsid w:val="005A09E8"/>
    <w:rsid w:val="005A0E7B"/>
    <w:rsid w:val="005A1038"/>
    <w:rsid w:val="005A14D2"/>
    <w:rsid w:val="005A159D"/>
    <w:rsid w:val="005A16C4"/>
    <w:rsid w:val="005A19E0"/>
    <w:rsid w:val="005A1A3E"/>
    <w:rsid w:val="005A241A"/>
    <w:rsid w:val="005A2AC5"/>
    <w:rsid w:val="005A2B9D"/>
    <w:rsid w:val="005A2E7E"/>
    <w:rsid w:val="005A4034"/>
    <w:rsid w:val="005A4331"/>
    <w:rsid w:val="005A48F6"/>
    <w:rsid w:val="005A4A47"/>
    <w:rsid w:val="005A4B53"/>
    <w:rsid w:val="005A5A40"/>
    <w:rsid w:val="005A5BA2"/>
    <w:rsid w:val="005A61BD"/>
    <w:rsid w:val="005A6591"/>
    <w:rsid w:val="005A6AE5"/>
    <w:rsid w:val="005A6ED5"/>
    <w:rsid w:val="005A7021"/>
    <w:rsid w:val="005A728F"/>
    <w:rsid w:val="005A7345"/>
    <w:rsid w:val="005A7A7E"/>
    <w:rsid w:val="005A7EAA"/>
    <w:rsid w:val="005A7FFB"/>
    <w:rsid w:val="005B0242"/>
    <w:rsid w:val="005B0336"/>
    <w:rsid w:val="005B0422"/>
    <w:rsid w:val="005B09DC"/>
    <w:rsid w:val="005B13AA"/>
    <w:rsid w:val="005B19C0"/>
    <w:rsid w:val="005B281D"/>
    <w:rsid w:val="005B2BE3"/>
    <w:rsid w:val="005B2EA0"/>
    <w:rsid w:val="005B32D1"/>
    <w:rsid w:val="005B347B"/>
    <w:rsid w:val="005B3E6B"/>
    <w:rsid w:val="005B409A"/>
    <w:rsid w:val="005B40DD"/>
    <w:rsid w:val="005B4119"/>
    <w:rsid w:val="005B44D1"/>
    <w:rsid w:val="005B44D8"/>
    <w:rsid w:val="005B44E3"/>
    <w:rsid w:val="005B46F0"/>
    <w:rsid w:val="005B4CCA"/>
    <w:rsid w:val="005B56DA"/>
    <w:rsid w:val="005B593B"/>
    <w:rsid w:val="005B62E4"/>
    <w:rsid w:val="005B683F"/>
    <w:rsid w:val="005B6847"/>
    <w:rsid w:val="005B68C2"/>
    <w:rsid w:val="005B78A8"/>
    <w:rsid w:val="005C0602"/>
    <w:rsid w:val="005C0649"/>
    <w:rsid w:val="005C07FA"/>
    <w:rsid w:val="005C0A10"/>
    <w:rsid w:val="005C0B9B"/>
    <w:rsid w:val="005C119D"/>
    <w:rsid w:val="005C1337"/>
    <w:rsid w:val="005C170A"/>
    <w:rsid w:val="005C1E03"/>
    <w:rsid w:val="005C1E8F"/>
    <w:rsid w:val="005C245E"/>
    <w:rsid w:val="005C2502"/>
    <w:rsid w:val="005C3359"/>
    <w:rsid w:val="005C3584"/>
    <w:rsid w:val="005C369E"/>
    <w:rsid w:val="005C3762"/>
    <w:rsid w:val="005C3C4E"/>
    <w:rsid w:val="005C3E5A"/>
    <w:rsid w:val="005C4F8C"/>
    <w:rsid w:val="005C5D64"/>
    <w:rsid w:val="005C5EC7"/>
    <w:rsid w:val="005C6D90"/>
    <w:rsid w:val="005C6DE9"/>
    <w:rsid w:val="005C767C"/>
    <w:rsid w:val="005C7899"/>
    <w:rsid w:val="005C7D7C"/>
    <w:rsid w:val="005D0124"/>
    <w:rsid w:val="005D031C"/>
    <w:rsid w:val="005D1207"/>
    <w:rsid w:val="005D24F3"/>
    <w:rsid w:val="005D2876"/>
    <w:rsid w:val="005D2A2D"/>
    <w:rsid w:val="005D2D41"/>
    <w:rsid w:val="005D4007"/>
    <w:rsid w:val="005D488B"/>
    <w:rsid w:val="005D51D8"/>
    <w:rsid w:val="005D5739"/>
    <w:rsid w:val="005D57B1"/>
    <w:rsid w:val="005D584E"/>
    <w:rsid w:val="005D5ACA"/>
    <w:rsid w:val="005D6083"/>
    <w:rsid w:val="005D60FC"/>
    <w:rsid w:val="005D644E"/>
    <w:rsid w:val="005D6667"/>
    <w:rsid w:val="005D6811"/>
    <w:rsid w:val="005D6B0B"/>
    <w:rsid w:val="005D6B0F"/>
    <w:rsid w:val="005D6C66"/>
    <w:rsid w:val="005D6C87"/>
    <w:rsid w:val="005D7144"/>
    <w:rsid w:val="005D76ED"/>
    <w:rsid w:val="005D7E94"/>
    <w:rsid w:val="005E0A8D"/>
    <w:rsid w:val="005E0C3C"/>
    <w:rsid w:val="005E12F8"/>
    <w:rsid w:val="005E194E"/>
    <w:rsid w:val="005E2090"/>
    <w:rsid w:val="005E2644"/>
    <w:rsid w:val="005E2C4E"/>
    <w:rsid w:val="005E2C83"/>
    <w:rsid w:val="005E3528"/>
    <w:rsid w:val="005E3C21"/>
    <w:rsid w:val="005E426A"/>
    <w:rsid w:val="005E4487"/>
    <w:rsid w:val="005E4BC6"/>
    <w:rsid w:val="005E4F9B"/>
    <w:rsid w:val="005E58FF"/>
    <w:rsid w:val="005E5A9E"/>
    <w:rsid w:val="005E5CA7"/>
    <w:rsid w:val="005E5F11"/>
    <w:rsid w:val="005E67F3"/>
    <w:rsid w:val="005E77EC"/>
    <w:rsid w:val="005F07EB"/>
    <w:rsid w:val="005F080F"/>
    <w:rsid w:val="005F0C22"/>
    <w:rsid w:val="005F1390"/>
    <w:rsid w:val="005F1789"/>
    <w:rsid w:val="005F195C"/>
    <w:rsid w:val="005F1A99"/>
    <w:rsid w:val="005F2127"/>
    <w:rsid w:val="005F281D"/>
    <w:rsid w:val="005F2A29"/>
    <w:rsid w:val="005F2BC8"/>
    <w:rsid w:val="005F308C"/>
    <w:rsid w:val="005F309A"/>
    <w:rsid w:val="005F331D"/>
    <w:rsid w:val="005F347C"/>
    <w:rsid w:val="005F378F"/>
    <w:rsid w:val="005F39FD"/>
    <w:rsid w:val="005F3A61"/>
    <w:rsid w:val="005F3EE6"/>
    <w:rsid w:val="005F454A"/>
    <w:rsid w:val="005F4944"/>
    <w:rsid w:val="005F5436"/>
    <w:rsid w:val="005F5ECE"/>
    <w:rsid w:val="005F6443"/>
    <w:rsid w:val="005F6541"/>
    <w:rsid w:val="005F6C73"/>
    <w:rsid w:val="005F6C8A"/>
    <w:rsid w:val="005F6F80"/>
    <w:rsid w:val="005F706C"/>
    <w:rsid w:val="005F73BF"/>
    <w:rsid w:val="005F743A"/>
    <w:rsid w:val="005F793E"/>
    <w:rsid w:val="005F7A85"/>
    <w:rsid w:val="005F7C2D"/>
    <w:rsid w:val="006002E5"/>
    <w:rsid w:val="00601319"/>
    <w:rsid w:val="006013D0"/>
    <w:rsid w:val="00601BB6"/>
    <w:rsid w:val="00601E7E"/>
    <w:rsid w:val="00602756"/>
    <w:rsid w:val="00602797"/>
    <w:rsid w:val="00602973"/>
    <w:rsid w:val="0060336E"/>
    <w:rsid w:val="0060396A"/>
    <w:rsid w:val="00603F43"/>
    <w:rsid w:val="006041C8"/>
    <w:rsid w:val="00604718"/>
    <w:rsid w:val="00604F50"/>
    <w:rsid w:val="00604F54"/>
    <w:rsid w:val="006057E7"/>
    <w:rsid w:val="00605AE9"/>
    <w:rsid w:val="006061C7"/>
    <w:rsid w:val="00606605"/>
    <w:rsid w:val="0060692A"/>
    <w:rsid w:val="00606C7F"/>
    <w:rsid w:val="0060726D"/>
    <w:rsid w:val="006075C0"/>
    <w:rsid w:val="00607A31"/>
    <w:rsid w:val="00607C89"/>
    <w:rsid w:val="00607F18"/>
    <w:rsid w:val="00607FD4"/>
    <w:rsid w:val="006105FD"/>
    <w:rsid w:val="00611602"/>
    <w:rsid w:val="00612366"/>
    <w:rsid w:val="00612D22"/>
    <w:rsid w:val="0061318F"/>
    <w:rsid w:val="0061334D"/>
    <w:rsid w:val="006141A0"/>
    <w:rsid w:val="006141D8"/>
    <w:rsid w:val="0061439D"/>
    <w:rsid w:val="00614559"/>
    <w:rsid w:val="006149DA"/>
    <w:rsid w:val="0061588A"/>
    <w:rsid w:val="00615D7B"/>
    <w:rsid w:val="00616250"/>
    <w:rsid w:val="00616A86"/>
    <w:rsid w:val="00616C3A"/>
    <w:rsid w:val="00616C9E"/>
    <w:rsid w:val="00617186"/>
    <w:rsid w:val="00617344"/>
    <w:rsid w:val="006175EE"/>
    <w:rsid w:val="00617DEB"/>
    <w:rsid w:val="00620085"/>
    <w:rsid w:val="00620223"/>
    <w:rsid w:val="0062047E"/>
    <w:rsid w:val="00620DB0"/>
    <w:rsid w:val="00620FAD"/>
    <w:rsid w:val="00621B7C"/>
    <w:rsid w:val="00621F3C"/>
    <w:rsid w:val="006220A9"/>
    <w:rsid w:val="006226BB"/>
    <w:rsid w:val="0062340B"/>
    <w:rsid w:val="006237E2"/>
    <w:rsid w:val="00623A00"/>
    <w:rsid w:val="00624E70"/>
    <w:rsid w:val="00625308"/>
    <w:rsid w:val="0062567A"/>
    <w:rsid w:val="0062586A"/>
    <w:rsid w:val="00625888"/>
    <w:rsid w:val="00625B75"/>
    <w:rsid w:val="00625CAF"/>
    <w:rsid w:val="006263A0"/>
    <w:rsid w:val="00626998"/>
    <w:rsid w:val="00626B85"/>
    <w:rsid w:val="00626BC5"/>
    <w:rsid w:val="00626C54"/>
    <w:rsid w:val="006270B4"/>
    <w:rsid w:val="0062750F"/>
    <w:rsid w:val="006277C1"/>
    <w:rsid w:val="00627A1E"/>
    <w:rsid w:val="006304F9"/>
    <w:rsid w:val="00630980"/>
    <w:rsid w:val="00631C3F"/>
    <w:rsid w:val="006322A0"/>
    <w:rsid w:val="00632963"/>
    <w:rsid w:val="00632B60"/>
    <w:rsid w:val="00632E28"/>
    <w:rsid w:val="00632EE0"/>
    <w:rsid w:val="006335FE"/>
    <w:rsid w:val="00633DE1"/>
    <w:rsid w:val="006346CA"/>
    <w:rsid w:val="00634FB3"/>
    <w:rsid w:val="00635253"/>
    <w:rsid w:val="00635690"/>
    <w:rsid w:val="00635821"/>
    <w:rsid w:val="0063594B"/>
    <w:rsid w:val="00635C7B"/>
    <w:rsid w:val="00636260"/>
    <w:rsid w:val="00636F83"/>
    <w:rsid w:val="0063752D"/>
    <w:rsid w:val="0063777A"/>
    <w:rsid w:val="00637792"/>
    <w:rsid w:val="00637E80"/>
    <w:rsid w:val="00640456"/>
    <w:rsid w:val="0064074A"/>
    <w:rsid w:val="00640AB5"/>
    <w:rsid w:val="00640D9C"/>
    <w:rsid w:val="00640DF1"/>
    <w:rsid w:val="00641459"/>
    <w:rsid w:val="0064178D"/>
    <w:rsid w:val="00641AC7"/>
    <w:rsid w:val="00641B59"/>
    <w:rsid w:val="0064223B"/>
    <w:rsid w:val="0064291B"/>
    <w:rsid w:val="006429A9"/>
    <w:rsid w:val="00643152"/>
    <w:rsid w:val="006434BA"/>
    <w:rsid w:val="0064420D"/>
    <w:rsid w:val="00644823"/>
    <w:rsid w:val="0064488E"/>
    <w:rsid w:val="006449DE"/>
    <w:rsid w:val="00645711"/>
    <w:rsid w:val="00645EB7"/>
    <w:rsid w:val="00646554"/>
    <w:rsid w:val="006466CE"/>
    <w:rsid w:val="00647857"/>
    <w:rsid w:val="00647B08"/>
    <w:rsid w:val="00647F5C"/>
    <w:rsid w:val="00650125"/>
    <w:rsid w:val="006509E2"/>
    <w:rsid w:val="00650BAE"/>
    <w:rsid w:val="00650D03"/>
    <w:rsid w:val="00651E3F"/>
    <w:rsid w:val="00651EE6"/>
    <w:rsid w:val="00652EA8"/>
    <w:rsid w:val="00652F53"/>
    <w:rsid w:val="006530C9"/>
    <w:rsid w:val="00654AC2"/>
    <w:rsid w:val="006552EA"/>
    <w:rsid w:val="00655357"/>
    <w:rsid w:val="00655370"/>
    <w:rsid w:val="006554A8"/>
    <w:rsid w:val="0065580B"/>
    <w:rsid w:val="00655B34"/>
    <w:rsid w:val="00655EAD"/>
    <w:rsid w:val="00655FE5"/>
    <w:rsid w:val="006560D6"/>
    <w:rsid w:val="0065628E"/>
    <w:rsid w:val="006567C8"/>
    <w:rsid w:val="00657A80"/>
    <w:rsid w:val="00657F3B"/>
    <w:rsid w:val="00657F4A"/>
    <w:rsid w:val="00660776"/>
    <w:rsid w:val="00660861"/>
    <w:rsid w:val="00660A3F"/>
    <w:rsid w:val="00660F49"/>
    <w:rsid w:val="0066132E"/>
    <w:rsid w:val="00661636"/>
    <w:rsid w:val="00662368"/>
    <w:rsid w:val="00662689"/>
    <w:rsid w:val="006630E1"/>
    <w:rsid w:val="0066358D"/>
    <w:rsid w:val="0066387E"/>
    <w:rsid w:val="00663AA1"/>
    <w:rsid w:val="00663C01"/>
    <w:rsid w:val="00664173"/>
    <w:rsid w:val="006642AC"/>
    <w:rsid w:val="006643AC"/>
    <w:rsid w:val="00664496"/>
    <w:rsid w:val="006648D8"/>
    <w:rsid w:val="0066574C"/>
    <w:rsid w:val="00666CC8"/>
    <w:rsid w:val="00667B69"/>
    <w:rsid w:val="00670094"/>
    <w:rsid w:val="00671328"/>
    <w:rsid w:val="00671D6A"/>
    <w:rsid w:val="00671FFB"/>
    <w:rsid w:val="006721F7"/>
    <w:rsid w:val="00672B8A"/>
    <w:rsid w:val="00673070"/>
    <w:rsid w:val="00674237"/>
    <w:rsid w:val="006742E2"/>
    <w:rsid w:val="00674CF8"/>
    <w:rsid w:val="00675530"/>
    <w:rsid w:val="006755F1"/>
    <w:rsid w:val="00675BFB"/>
    <w:rsid w:val="0067638A"/>
    <w:rsid w:val="00677255"/>
    <w:rsid w:val="00677373"/>
    <w:rsid w:val="00677590"/>
    <w:rsid w:val="00677939"/>
    <w:rsid w:val="00677E7C"/>
    <w:rsid w:val="006803AF"/>
    <w:rsid w:val="00680687"/>
    <w:rsid w:val="00680DA6"/>
    <w:rsid w:val="0068140D"/>
    <w:rsid w:val="00681678"/>
    <w:rsid w:val="0068171F"/>
    <w:rsid w:val="0068250C"/>
    <w:rsid w:val="00682626"/>
    <w:rsid w:val="00682C9B"/>
    <w:rsid w:val="00682D66"/>
    <w:rsid w:val="0068391C"/>
    <w:rsid w:val="006842FC"/>
    <w:rsid w:val="00685275"/>
    <w:rsid w:val="00685616"/>
    <w:rsid w:val="00685B73"/>
    <w:rsid w:val="00685CDF"/>
    <w:rsid w:val="006863AE"/>
    <w:rsid w:val="00686997"/>
    <w:rsid w:val="00687309"/>
    <w:rsid w:val="0068749B"/>
    <w:rsid w:val="0068766B"/>
    <w:rsid w:val="00687775"/>
    <w:rsid w:val="00687924"/>
    <w:rsid w:val="00687B1A"/>
    <w:rsid w:val="00687B71"/>
    <w:rsid w:val="0069024C"/>
    <w:rsid w:val="006907A5"/>
    <w:rsid w:val="00691645"/>
    <w:rsid w:val="00691A2E"/>
    <w:rsid w:val="00691BE4"/>
    <w:rsid w:val="00691D41"/>
    <w:rsid w:val="00692124"/>
    <w:rsid w:val="0069254D"/>
    <w:rsid w:val="00692C9F"/>
    <w:rsid w:val="00693104"/>
    <w:rsid w:val="00693993"/>
    <w:rsid w:val="006947CE"/>
    <w:rsid w:val="006952F3"/>
    <w:rsid w:val="00695702"/>
    <w:rsid w:val="006957D1"/>
    <w:rsid w:val="00695940"/>
    <w:rsid w:val="00695BEC"/>
    <w:rsid w:val="00696066"/>
    <w:rsid w:val="006960BA"/>
    <w:rsid w:val="0069689E"/>
    <w:rsid w:val="00696B70"/>
    <w:rsid w:val="006978C1"/>
    <w:rsid w:val="00697CEB"/>
    <w:rsid w:val="00697F52"/>
    <w:rsid w:val="006A04A5"/>
    <w:rsid w:val="006A07F0"/>
    <w:rsid w:val="006A091B"/>
    <w:rsid w:val="006A0C72"/>
    <w:rsid w:val="006A150D"/>
    <w:rsid w:val="006A21CA"/>
    <w:rsid w:val="006A3579"/>
    <w:rsid w:val="006A386E"/>
    <w:rsid w:val="006A388C"/>
    <w:rsid w:val="006A3980"/>
    <w:rsid w:val="006A3C0A"/>
    <w:rsid w:val="006A3FB8"/>
    <w:rsid w:val="006A414B"/>
    <w:rsid w:val="006A45A8"/>
    <w:rsid w:val="006A46C6"/>
    <w:rsid w:val="006A48C4"/>
    <w:rsid w:val="006A48D3"/>
    <w:rsid w:val="006A5596"/>
    <w:rsid w:val="006A569A"/>
    <w:rsid w:val="006A5A1F"/>
    <w:rsid w:val="006A5E5F"/>
    <w:rsid w:val="006A61E7"/>
    <w:rsid w:val="006A6269"/>
    <w:rsid w:val="006A62AF"/>
    <w:rsid w:val="006A632F"/>
    <w:rsid w:val="006A6B4F"/>
    <w:rsid w:val="006A6FAB"/>
    <w:rsid w:val="006A6FF0"/>
    <w:rsid w:val="006A712D"/>
    <w:rsid w:val="006A7189"/>
    <w:rsid w:val="006A7355"/>
    <w:rsid w:val="006A7AC1"/>
    <w:rsid w:val="006A7DEB"/>
    <w:rsid w:val="006B043B"/>
    <w:rsid w:val="006B0698"/>
    <w:rsid w:val="006B14C2"/>
    <w:rsid w:val="006B2352"/>
    <w:rsid w:val="006B2513"/>
    <w:rsid w:val="006B26BD"/>
    <w:rsid w:val="006B2712"/>
    <w:rsid w:val="006B2B45"/>
    <w:rsid w:val="006B2BBF"/>
    <w:rsid w:val="006B2D70"/>
    <w:rsid w:val="006B316B"/>
    <w:rsid w:val="006B34AD"/>
    <w:rsid w:val="006B36FF"/>
    <w:rsid w:val="006B37B3"/>
    <w:rsid w:val="006B3CA9"/>
    <w:rsid w:val="006B3DED"/>
    <w:rsid w:val="006B4319"/>
    <w:rsid w:val="006B4351"/>
    <w:rsid w:val="006B4493"/>
    <w:rsid w:val="006B48D6"/>
    <w:rsid w:val="006B4908"/>
    <w:rsid w:val="006B4AB4"/>
    <w:rsid w:val="006B5ABF"/>
    <w:rsid w:val="006B5BB8"/>
    <w:rsid w:val="006B62A5"/>
    <w:rsid w:val="006B6367"/>
    <w:rsid w:val="006B649F"/>
    <w:rsid w:val="006B699F"/>
    <w:rsid w:val="006B6E94"/>
    <w:rsid w:val="006B736B"/>
    <w:rsid w:val="006B7F76"/>
    <w:rsid w:val="006C07AC"/>
    <w:rsid w:val="006C0CCB"/>
    <w:rsid w:val="006C0FCB"/>
    <w:rsid w:val="006C16B5"/>
    <w:rsid w:val="006C17D6"/>
    <w:rsid w:val="006C23AD"/>
    <w:rsid w:val="006C27F7"/>
    <w:rsid w:val="006C2895"/>
    <w:rsid w:val="006C2963"/>
    <w:rsid w:val="006C2CE8"/>
    <w:rsid w:val="006C37E5"/>
    <w:rsid w:val="006C48F5"/>
    <w:rsid w:val="006C49E0"/>
    <w:rsid w:val="006C4D66"/>
    <w:rsid w:val="006C4D9B"/>
    <w:rsid w:val="006C4FE2"/>
    <w:rsid w:val="006C51DB"/>
    <w:rsid w:val="006C5DD2"/>
    <w:rsid w:val="006C61AA"/>
    <w:rsid w:val="006C62E0"/>
    <w:rsid w:val="006C63BE"/>
    <w:rsid w:val="006C6451"/>
    <w:rsid w:val="006C64EC"/>
    <w:rsid w:val="006C663B"/>
    <w:rsid w:val="006C6892"/>
    <w:rsid w:val="006C790D"/>
    <w:rsid w:val="006C7967"/>
    <w:rsid w:val="006C7B19"/>
    <w:rsid w:val="006D0821"/>
    <w:rsid w:val="006D0842"/>
    <w:rsid w:val="006D0F25"/>
    <w:rsid w:val="006D1BC4"/>
    <w:rsid w:val="006D1FF5"/>
    <w:rsid w:val="006D27CA"/>
    <w:rsid w:val="006D2CC7"/>
    <w:rsid w:val="006D340D"/>
    <w:rsid w:val="006D4996"/>
    <w:rsid w:val="006D4FE8"/>
    <w:rsid w:val="006D579D"/>
    <w:rsid w:val="006D61B8"/>
    <w:rsid w:val="006D6838"/>
    <w:rsid w:val="006D6BC8"/>
    <w:rsid w:val="006D6C2A"/>
    <w:rsid w:val="006D7696"/>
    <w:rsid w:val="006D7A37"/>
    <w:rsid w:val="006E0820"/>
    <w:rsid w:val="006E0C50"/>
    <w:rsid w:val="006E1A78"/>
    <w:rsid w:val="006E1E93"/>
    <w:rsid w:val="006E20F2"/>
    <w:rsid w:val="006E2432"/>
    <w:rsid w:val="006E3699"/>
    <w:rsid w:val="006E3AFD"/>
    <w:rsid w:val="006E449E"/>
    <w:rsid w:val="006E490F"/>
    <w:rsid w:val="006E49A7"/>
    <w:rsid w:val="006E546C"/>
    <w:rsid w:val="006E575A"/>
    <w:rsid w:val="006E59DD"/>
    <w:rsid w:val="006E5AAD"/>
    <w:rsid w:val="006E5C19"/>
    <w:rsid w:val="006E6B61"/>
    <w:rsid w:val="006E6D92"/>
    <w:rsid w:val="006E7094"/>
    <w:rsid w:val="006E70CA"/>
    <w:rsid w:val="006E72F3"/>
    <w:rsid w:val="006E7FD4"/>
    <w:rsid w:val="006F0B02"/>
    <w:rsid w:val="006F0C39"/>
    <w:rsid w:val="006F106A"/>
    <w:rsid w:val="006F1096"/>
    <w:rsid w:val="006F1397"/>
    <w:rsid w:val="006F1493"/>
    <w:rsid w:val="006F1498"/>
    <w:rsid w:val="006F1860"/>
    <w:rsid w:val="006F1DE9"/>
    <w:rsid w:val="006F2478"/>
    <w:rsid w:val="006F2FC6"/>
    <w:rsid w:val="006F34AD"/>
    <w:rsid w:val="006F37D3"/>
    <w:rsid w:val="006F3C5B"/>
    <w:rsid w:val="006F3ECA"/>
    <w:rsid w:val="006F4161"/>
    <w:rsid w:val="006F4425"/>
    <w:rsid w:val="006F46D1"/>
    <w:rsid w:val="006F477B"/>
    <w:rsid w:val="006F4C9F"/>
    <w:rsid w:val="006F50AB"/>
    <w:rsid w:val="006F531B"/>
    <w:rsid w:val="006F6026"/>
    <w:rsid w:val="006F634B"/>
    <w:rsid w:val="006F66CD"/>
    <w:rsid w:val="006F686C"/>
    <w:rsid w:val="006F6B3B"/>
    <w:rsid w:val="006F6CEF"/>
    <w:rsid w:val="006F6FEA"/>
    <w:rsid w:val="006F71B3"/>
    <w:rsid w:val="006F7C7A"/>
    <w:rsid w:val="00700109"/>
    <w:rsid w:val="0070121C"/>
    <w:rsid w:val="007016A7"/>
    <w:rsid w:val="00702073"/>
    <w:rsid w:val="00702537"/>
    <w:rsid w:val="007028D9"/>
    <w:rsid w:val="00702984"/>
    <w:rsid w:val="0070353A"/>
    <w:rsid w:val="0070375A"/>
    <w:rsid w:val="0070422D"/>
    <w:rsid w:val="007043D9"/>
    <w:rsid w:val="00704BE4"/>
    <w:rsid w:val="00704EA8"/>
    <w:rsid w:val="007057CD"/>
    <w:rsid w:val="00705D09"/>
    <w:rsid w:val="00705D88"/>
    <w:rsid w:val="0070628D"/>
    <w:rsid w:val="007062BF"/>
    <w:rsid w:val="007064E0"/>
    <w:rsid w:val="007065F5"/>
    <w:rsid w:val="00706CC4"/>
    <w:rsid w:val="00706F91"/>
    <w:rsid w:val="007070B1"/>
    <w:rsid w:val="00707555"/>
    <w:rsid w:val="0070796B"/>
    <w:rsid w:val="00707A0F"/>
    <w:rsid w:val="00707B8A"/>
    <w:rsid w:val="0071018F"/>
    <w:rsid w:val="0071027B"/>
    <w:rsid w:val="007108F9"/>
    <w:rsid w:val="00710B5B"/>
    <w:rsid w:val="00710C6F"/>
    <w:rsid w:val="00710D13"/>
    <w:rsid w:val="00711424"/>
    <w:rsid w:val="007114CC"/>
    <w:rsid w:val="00711822"/>
    <w:rsid w:val="00711D19"/>
    <w:rsid w:val="0071283F"/>
    <w:rsid w:val="00712A81"/>
    <w:rsid w:val="00712CBF"/>
    <w:rsid w:val="00713777"/>
    <w:rsid w:val="00713826"/>
    <w:rsid w:val="00713B07"/>
    <w:rsid w:val="00714CC0"/>
    <w:rsid w:val="00714E7D"/>
    <w:rsid w:val="0071517F"/>
    <w:rsid w:val="00715843"/>
    <w:rsid w:val="0071589A"/>
    <w:rsid w:val="0071669B"/>
    <w:rsid w:val="007166FF"/>
    <w:rsid w:val="00716AA0"/>
    <w:rsid w:val="00716C65"/>
    <w:rsid w:val="00716D17"/>
    <w:rsid w:val="00717002"/>
    <w:rsid w:val="00717643"/>
    <w:rsid w:val="00720A73"/>
    <w:rsid w:val="00720BDE"/>
    <w:rsid w:val="00720CCB"/>
    <w:rsid w:val="00721534"/>
    <w:rsid w:val="0072167E"/>
    <w:rsid w:val="00721A3F"/>
    <w:rsid w:val="00722BA1"/>
    <w:rsid w:val="00722D16"/>
    <w:rsid w:val="0072311C"/>
    <w:rsid w:val="007239C8"/>
    <w:rsid w:val="00723B2D"/>
    <w:rsid w:val="00724564"/>
    <w:rsid w:val="00724F14"/>
    <w:rsid w:val="007257D5"/>
    <w:rsid w:val="00725848"/>
    <w:rsid w:val="00726614"/>
    <w:rsid w:val="00726A5B"/>
    <w:rsid w:val="00726E6A"/>
    <w:rsid w:val="00727364"/>
    <w:rsid w:val="007274AB"/>
    <w:rsid w:val="0072754B"/>
    <w:rsid w:val="0072774E"/>
    <w:rsid w:val="00727753"/>
    <w:rsid w:val="00730537"/>
    <w:rsid w:val="00730BC2"/>
    <w:rsid w:val="00730D99"/>
    <w:rsid w:val="007310D0"/>
    <w:rsid w:val="007317E4"/>
    <w:rsid w:val="00731A3E"/>
    <w:rsid w:val="00731ECD"/>
    <w:rsid w:val="007320E1"/>
    <w:rsid w:val="00732136"/>
    <w:rsid w:val="00732AAD"/>
    <w:rsid w:val="00732E8C"/>
    <w:rsid w:val="007336D6"/>
    <w:rsid w:val="00734BEB"/>
    <w:rsid w:val="00735138"/>
    <w:rsid w:val="007355B2"/>
    <w:rsid w:val="0073579B"/>
    <w:rsid w:val="00735812"/>
    <w:rsid w:val="00737779"/>
    <w:rsid w:val="007379DA"/>
    <w:rsid w:val="007405B9"/>
    <w:rsid w:val="00740A6F"/>
    <w:rsid w:val="00740DDC"/>
    <w:rsid w:val="00740E9B"/>
    <w:rsid w:val="00741425"/>
    <w:rsid w:val="00741B25"/>
    <w:rsid w:val="00742080"/>
    <w:rsid w:val="0074288A"/>
    <w:rsid w:val="00742AC8"/>
    <w:rsid w:val="00742B1E"/>
    <w:rsid w:val="00742DAA"/>
    <w:rsid w:val="00743405"/>
    <w:rsid w:val="007434AC"/>
    <w:rsid w:val="007436A0"/>
    <w:rsid w:val="00743983"/>
    <w:rsid w:val="00743A83"/>
    <w:rsid w:val="00744AF2"/>
    <w:rsid w:val="00744B00"/>
    <w:rsid w:val="00744EE2"/>
    <w:rsid w:val="00744F0A"/>
    <w:rsid w:val="00745612"/>
    <w:rsid w:val="00745EEA"/>
    <w:rsid w:val="00745FC6"/>
    <w:rsid w:val="007465C4"/>
    <w:rsid w:val="00746640"/>
    <w:rsid w:val="00746951"/>
    <w:rsid w:val="00746EBA"/>
    <w:rsid w:val="00746FA0"/>
    <w:rsid w:val="007470B1"/>
    <w:rsid w:val="00747A38"/>
    <w:rsid w:val="00747C47"/>
    <w:rsid w:val="00747F9B"/>
    <w:rsid w:val="0075002E"/>
    <w:rsid w:val="0075010B"/>
    <w:rsid w:val="00750CC4"/>
    <w:rsid w:val="00750CD4"/>
    <w:rsid w:val="007517DD"/>
    <w:rsid w:val="00752024"/>
    <w:rsid w:val="0075239C"/>
    <w:rsid w:val="007523C6"/>
    <w:rsid w:val="0075281B"/>
    <w:rsid w:val="00752838"/>
    <w:rsid w:val="00752F8B"/>
    <w:rsid w:val="00753237"/>
    <w:rsid w:val="0075337F"/>
    <w:rsid w:val="00753AD3"/>
    <w:rsid w:val="00753C02"/>
    <w:rsid w:val="0075406F"/>
    <w:rsid w:val="007545AA"/>
    <w:rsid w:val="00754676"/>
    <w:rsid w:val="00754780"/>
    <w:rsid w:val="007549B3"/>
    <w:rsid w:val="00754C5C"/>
    <w:rsid w:val="00755C3A"/>
    <w:rsid w:val="00755D94"/>
    <w:rsid w:val="00755EE8"/>
    <w:rsid w:val="0075666B"/>
    <w:rsid w:val="007566CF"/>
    <w:rsid w:val="007577B1"/>
    <w:rsid w:val="007577CE"/>
    <w:rsid w:val="00757908"/>
    <w:rsid w:val="00757D0B"/>
    <w:rsid w:val="00757EB0"/>
    <w:rsid w:val="00760779"/>
    <w:rsid w:val="00760DE7"/>
    <w:rsid w:val="00761014"/>
    <w:rsid w:val="00761258"/>
    <w:rsid w:val="0076140E"/>
    <w:rsid w:val="00761FF0"/>
    <w:rsid w:val="00762309"/>
    <w:rsid w:val="00762402"/>
    <w:rsid w:val="00762630"/>
    <w:rsid w:val="0076278C"/>
    <w:rsid w:val="00762EF0"/>
    <w:rsid w:val="007634A8"/>
    <w:rsid w:val="007635EC"/>
    <w:rsid w:val="00763D17"/>
    <w:rsid w:val="00763D80"/>
    <w:rsid w:val="00763ECF"/>
    <w:rsid w:val="00763FDB"/>
    <w:rsid w:val="007640CD"/>
    <w:rsid w:val="0076439D"/>
    <w:rsid w:val="0076479E"/>
    <w:rsid w:val="00764DC3"/>
    <w:rsid w:val="007657B6"/>
    <w:rsid w:val="00765ADF"/>
    <w:rsid w:val="00765B7C"/>
    <w:rsid w:val="0076641D"/>
    <w:rsid w:val="00767249"/>
    <w:rsid w:val="00767B72"/>
    <w:rsid w:val="00767ED0"/>
    <w:rsid w:val="00770173"/>
    <w:rsid w:val="00771056"/>
    <w:rsid w:val="007710FE"/>
    <w:rsid w:val="007711F8"/>
    <w:rsid w:val="007714FC"/>
    <w:rsid w:val="007716DC"/>
    <w:rsid w:val="0077255F"/>
    <w:rsid w:val="0077256A"/>
    <w:rsid w:val="00772F1F"/>
    <w:rsid w:val="0077334E"/>
    <w:rsid w:val="0077375C"/>
    <w:rsid w:val="007748BE"/>
    <w:rsid w:val="00774D30"/>
    <w:rsid w:val="0077531D"/>
    <w:rsid w:val="00775E2D"/>
    <w:rsid w:val="00775F4A"/>
    <w:rsid w:val="0077705F"/>
    <w:rsid w:val="00777405"/>
    <w:rsid w:val="007774CA"/>
    <w:rsid w:val="00777A4E"/>
    <w:rsid w:val="00777E99"/>
    <w:rsid w:val="00777ED9"/>
    <w:rsid w:val="0078006D"/>
    <w:rsid w:val="00780690"/>
    <w:rsid w:val="00780A2F"/>
    <w:rsid w:val="00780B5F"/>
    <w:rsid w:val="00780BC6"/>
    <w:rsid w:val="00780E95"/>
    <w:rsid w:val="007811DF"/>
    <w:rsid w:val="007816C8"/>
    <w:rsid w:val="00781BDA"/>
    <w:rsid w:val="00781C17"/>
    <w:rsid w:val="00782D05"/>
    <w:rsid w:val="00783E98"/>
    <w:rsid w:val="00784485"/>
    <w:rsid w:val="00784B74"/>
    <w:rsid w:val="007851CC"/>
    <w:rsid w:val="007858C9"/>
    <w:rsid w:val="00785D44"/>
    <w:rsid w:val="00785FC6"/>
    <w:rsid w:val="00786126"/>
    <w:rsid w:val="0078656E"/>
    <w:rsid w:val="00786B3B"/>
    <w:rsid w:val="007871F6"/>
    <w:rsid w:val="00787338"/>
    <w:rsid w:val="007876FE"/>
    <w:rsid w:val="00787B45"/>
    <w:rsid w:val="0079004A"/>
    <w:rsid w:val="00790068"/>
    <w:rsid w:val="007901B4"/>
    <w:rsid w:val="00790A5F"/>
    <w:rsid w:val="00791449"/>
    <w:rsid w:val="007919BE"/>
    <w:rsid w:val="00791C3F"/>
    <w:rsid w:val="00791C9E"/>
    <w:rsid w:val="00791F31"/>
    <w:rsid w:val="007920E7"/>
    <w:rsid w:val="007923E9"/>
    <w:rsid w:val="00792789"/>
    <w:rsid w:val="00792ADB"/>
    <w:rsid w:val="00792B73"/>
    <w:rsid w:val="00793B83"/>
    <w:rsid w:val="00793DB5"/>
    <w:rsid w:val="007942BE"/>
    <w:rsid w:val="00794695"/>
    <w:rsid w:val="00794F44"/>
    <w:rsid w:val="0079595D"/>
    <w:rsid w:val="007964FF"/>
    <w:rsid w:val="00796795"/>
    <w:rsid w:val="0079740C"/>
    <w:rsid w:val="007977B5"/>
    <w:rsid w:val="00797ADB"/>
    <w:rsid w:val="00797BA2"/>
    <w:rsid w:val="00797EEF"/>
    <w:rsid w:val="00797FED"/>
    <w:rsid w:val="007A009B"/>
    <w:rsid w:val="007A0309"/>
    <w:rsid w:val="007A0EA5"/>
    <w:rsid w:val="007A1176"/>
    <w:rsid w:val="007A1194"/>
    <w:rsid w:val="007A1246"/>
    <w:rsid w:val="007A16C7"/>
    <w:rsid w:val="007A1C7D"/>
    <w:rsid w:val="007A1F8C"/>
    <w:rsid w:val="007A22A6"/>
    <w:rsid w:val="007A2D2F"/>
    <w:rsid w:val="007A3E28"/>
    <w:rsid w:val="007A40EC"/>
    <w:rsid w:val="007A44F2"/>
    <w:rsid w:val="007A54F8"/>
    <w:rsid w:val="007A5859"/>
    <w:rsid w:val="007A5A38"/>
    <w:rsid w:val="007A605E"/>
    <w:rsid w:val="007A63B8"/>
    <w:rsid w:val="007A67D9"/>
    <w:rsid w:val="007A6F2C"/>
    <w:rsid w:val="007A7039"/>
    <w:rsid w:val="007A7768"/>
    <w:rsid w:val="007B0C1F"/>
    <w:rsid w:val="007B0DE3"/>
    <w:rsid w:val="007B1989"/>
    <w:rsid w:val="007B1E11"/>
    <w:rsid w:val="007B26B5"/>
    <w:rsid w:val="007B2750"/>
    <w:rsid w:val="007B2839"/>
    <w:rsid w:val="007B289D"/>
    <w:rsid w:val="007B2970"/>
    <w:rsid w:val="007B2C5E"/>
    <w:rsid w:val="007B3AA1"/>
    <w:rsid w:val="007B4109"/>
    <w:rsid w:val="007B4154"/>
    <w:rsid w:val="007B42D1"/>
    <w:rsid w:val="007B4D05"/>
    <w:rsid w:val="007B53BD"/>
    <w:rsid w:val="007B5449"/>
    <w:rsid w:val="007B5958"/>
    <w:rsid w:val="007B5CAB"/>
    <w:rsid w:val="007B5FD1"/>
    <w:rsid w:val="007B6437"/>
    <w:rsid w:val="007B6C65"/>
    <w:rsid w:val="007B6D17"/>
    <w:rsid w:val="007B79CB"/>
    <w:rsid w:val="007B7A00"/>
    <w:rsid w:val="007C01FF"/>
    <w:rsid w:val="007C0253"/>
    <w:rsid w:val="007C02D2"/>
    <w:rsid w:val="007C04F3"/>
    <w:rsid w:val="007C07AA"/>
    <w:rsid w:val="007C09D0"/>
    <w:rsid w:val="007C0A10"/>
    <w:rsid w:val="007C15B3"/>
    <w:rsid w:val="007C15E0"/>
    <w:rsid w:val="007C1CE3"/>
    <w:rsid w:val="007C1E7D"/>
    <w:rsid w:val="007C2CCF"/>
    <w:rsid w:val="007C37BE"/>
    <w:rsid w:val="007C3F38"/>
    <w:rsid w:val="007C4375"/>
    <w:rsid w:val="007C4722"/>
    <w:rsid w:val="007C4954"/>
    <w:rsid w:val="007C4CF6"/>
    <w:rsid w:val="007C4E98"/>
    <w:rsid w:val="007C5D8E"/>
    <w:rsid w:val="007C66D2"/>
    <w:rsid w:val="007C6712"/>
    <w:rsid w:val="007C6A84"/>
    <w:rsid w:val="007C726E"/>
    <w:rsid w:val="007C7333"/>
    <w:rsid w:val="007C7442"/>
    <w:rsid w:val="007C78FA"/>
    <w:rsid w:val="007C7F24"/>
    <w:rsid w:val="007D017E"/>
    <w:rsid w:val="007D021B"/>
    <w:rsid w:val="007D0263"/>
    <w:rsid w:val="007D1110"/>
    <w:rsid w:val="007D1E6C"/>
    <w:rsid w:val="007D1F07"/>
    <w:rsid w:val="007D3149"/>
    <w:rsid w:val="007D32B6"/>
    <w:rsid w:val="007D35D9"/>
    <w:rsid w:val="007D3610"/>
    <w:rsid w:val="007D3685"/>
    <w:rsid w:val="007D39CB"/>
    <w:rsid w:val="007D3D69"/>
    <w:rsid w:val="007D3F64"/>
    <w:rsid w:val="007D48FB"/>
    <w:rsid w:val="007D4B57"/>
    <w:rsid w:val="007D51D7"/>
    <w:rsid w:val="007D56CF"/>
    <w:rsid w:val="007D5FD9"/>
    <w:rsid w:val="007D62FC"/>
    <w:rsid w:val="007D65FC"/>
    <w:rsid w:val="007D67A9"/>
    <w:rsid w:val="007D67C0"/>
    <w:rsid w:val="007D6A21"/>
    <w:rsid w:val="007D7A6F"/>
    <w:rsid w:val="007D7BBE"/>
    <w:rsid w:val="007E00E9"/>
    <w:rsid w:val="007E1877"/>
    <w:rsid w:val="007E1997"/>
    <w:rsid w:val="007E1C42"/>
    <w:rsid w:val="007E1D84"/>
    <w:rsid w:val="007E23AA"/>
    <w:rsid w:val="007E27F6"/>
    <w:rsid w:val="007E28BD"/>
    <w:rsid w:val="007E3203"/>
    <w:rsid w:val="007E384C"/>
    <w:rsid w:val="007E439A"/>
    <w:rsid w:val="007E44E8"/>
    <w:rsid w:val="007E473E"/>
    <w:rsid w:val="007E48A6"/>
    <w:rsid w:val="007E50DA"/>
    <w:rsid w:val="007E52FA"/>
    <w:rsid w:val="007E5644"/>
    <w:rsid w:val="007E5C3F"/>
    <w:rsid w:val="007E5E04"/>
    <w:rsid w:val="007E5F5F"/>
    <w:rsid w:val="007E68D8"/>
    <w:rsid w:val="007E705F"/>
    <w:rsid w:val="007E717F"/>
    <w:rsid w:val="007E79D0"/>
    <w:rsid w:val="007E7C85"/>
    <w:rsid w:val="007F099F"/>
    <w:rsid w:val="007F0A74"/>
    <w:rsid w:val="007F1ACE"/>
    <w:rsid w:val="007F235A"/>
    <w:rsid w:val="007F241E"/>
    <w:rsid w:val="007F2517"/>
    <w:rsid w:val="007F336C"/>
    <w:rsid w:val="007F3A94"/>
    <w:rsid w:val="007F43D5"/>
    <w:rsid w:val="007F4A06"/>
    <w:rsid w:val="007F4D5B"/>
    <w:rsid w:val="007F4F52"/>
    <w:rsid w:val="007F4FAE"/>
    <w:rsid w:val="007F511E"/>
    <w:rsid w:val="007F53A7"/>
    <w:rsid w:val="007F5F8F"/>
    <w:rsid w:val="007F61FB"/>
    <w:rsid w:val="007F6306"/>
    <w:rsid w:val="007F655D"/>
    <w:rsid w:val="007F695A"/>
    <w:rsid w:val="007F6CB3"/>
    <w:rsid w:val="007F6E0E"/>
    <w:rsid w:val="007F7276"/>
    <w:rsid w:val="007F7963"/>
    <w:rsid w:val="007F7E15"/>
    <w:rsid w:val="007F7F36"/>
    <w:rsid w:val="00800042"/>
    <w:rsid w:val="00800498"/>
    <w:rsid w:val="00800897"/>
    <w:rsid w:val="008010AC"/>
    <w:rsid w:val="00801D7A"/>
    <w:rsid w:val="00802953"/>
    <w:rsid w:val="00802DE5"/>
    <w:rsid w:val="008038A7"/>
    <w:rsid w:val="00803E60"/>
    <w:rsid w:val="00803F39"/>
    <w:rsid w:val="00803F3C"/>
    <w:rsid w:val="00803FD5"/>
    <w:rsid w:val="00804391"/>
    <w:rsid w:val="008047D1"/>
    <w:rsid w:val="0080480A"/>
    <w:rsid w:val="00804E06"/>
    <w:rsid w:val="0080507B"/>
    <w:rsid w:val="008052C8"/>
    <w:rsid w:val="00805DE2"/>
    <w:rsid w:val="00805F8B"/>
    <w:rsid w:val="00806323"/>
    <w:rsid w:val="0080683F"/>
    <w:rsid w:val="00806E0C"/>
    <w:rsid w:val="00807E30"/>
    <w:rsid w:val="00807F90"/>
    <w:rsid w:val="0081082B"/>
    <w:rsid w:val="00810A51"/>
    <w:rsid w:val="00810C7B"/>
    <w:rsid w:val="008124FA"/>
    <w:rsid w:val="00812566"/>
    <w:rsid w:val="008130D0"/>
    <w:rsid w:val="008131B7"/>
    <w:rsid w:val="00813575"/>
    <w:rsid w:val="008135A8"/>
    <w:rsid w:val="00813BAC"/>
    <w:rsid w:val="00813C16"/>
    <w:rsid w:val="00813EE4"/>
    <w:rsid w:val="00814C65"/>
    <w:rsid w:val="00814C90"/>
    <w:rsid w:val="00814ED2"/>
    <w:rsid w:val="008155F7"/>
    <w:rsid w:val="0081587C"/>
    <w:rsid w:val="00815CE2"/>
    <w:rsid w:val="00815D60"/>
    <w:rsid w:val="0081784A"/>
    <w:rsid w:val="0081784E"/>
    <w:rsid w:val="008179D5"/>
    <w:rsid w:val="00817EF3"/>
    <w:rsid w:val="0082007E"/>
    <w:rsid w:val="0082084D"/>
    <w:rsid w:val="00820853"/>
    <w:rsid w:val="00820D53"/>
    <w:rsid w:val="00820DDD"/>
    <w:rsid w:val="008216D3"/>
    <w:rsid w:val="00821833"/>
    <w:rsid w:val="00821FD9"/>
    <w:rsid w:val="00822914"/>
    <w:rsid w:val="00822916"/>
    <w:rsid w:val="00822AB1"/>
    <w:rsid w:val="00822CD2"/>
    <w:rsid w:val="00822CD6"/>
    <w:rsid w:val="00822DC0"/>
    <w:rsid w:val="00823227"/>
    <w:rsid w:val="0082354F"/>
    <w:rsid w:val="008235D0"/>
    <w:rsid w:val="008245F2"/>
    <w:rsid w:val="0082466D"/>
    <w:rsid w:val="00824B90"/>
    <w:rsid w:val="00824D60"/>
    <w:rsid w:val="00824DFB"/>
    <w:rsid w:val="00825516"/>
    <w:rsid w:val="00826C92"/>
    <w:rsid w:val="008270FC"/>
    <w:rsid w:val="00827540"/>
    <w:rsid w:val="00827EED"/>
    <w:rsid w:val="00831186"/>
    <w:rsid w:val="008314CF"/>
    <w:rsid w:val="0083268F"/>
    <w:rsid w:val="00833117"/>
    <w:rsid w:val="00833124"/>
    <w:rsid w:val="00833601"/>
    <w:rsid w:val="008336BF"/>
    <w:rsid w:val="00833B92"/>
    <w:rsid w:val="00834D4C"/>
    <w:rsid w:val="00834D84"/>
    <w:rsid w:val="00835065"/>
    <w:rsid w:val="00835BDE"/>
    <w:rsid w:val="00835C70"/>
    <w:rsid w:val="00836291"/>
    <w:rsid w:val="00836F8E"/>
    <w:rsid w:val="00837497"/>
    <w:rsid w:val="00837A7F"/>
    <w:rsid w:val="008403B1"/>
    <w:rsid w:val="00840497"/>
    <w:rsid w:val="00842176"/>
    <w:rsid w:val="0084296D"/>
    <w:rsid w:val="00842C4D"/>
    <w:rsid w:val="00842D67"/>
    <w:rsid w:val="0084393F"/>
    <w:rsid w:val="00843FC5"/>
    <w:rsid w:val="00844280"/>
    <w:rsid w:val="00844AE3"/>
    <w:rsid w:val="00844CAB"/>
    <w:rsid w:val="00845998"/>
    <w:rsid w:val="00845E4A"/>
    <w:rsid w:val="00845E9F"/>
    <w:rsid w:val="008469C7"/>
    <w:rsid w:val="008469DA"/>
    <w:rsid w:val="0084716A"/>
    <w:rsid w:val="00847718"/>
    <w:rsid w:val="00847C68"/>
    <w:rsid w:val="00850056"/>
    <w:rsid w:val="008505FC"/>
    <w:rsid w:val="00850A46"/>
    <w:rsid w:val="00850B6A"/>
    <w:rsid w:val="00850D07"/>
    <w:rsid w:val="00850D4D"/>
    <w:rsid w:val="00850D61"/>
    <w:rsid w:val="00850F3D"/>
    <w:rsid w:val="0085170E"/>
    <w:rsid w:val="008523AF"/>
    <w:rsid w:val="00852D22"/>
    <w:rsid w:val="00852E0D"/>
    <w:rsid w:val="00853395"/>
    <w:rsid w:val="00853E05"/>
    <w:rsid w:val="008545F4"/>
    <w:rsid w:val="0085536F"/>
    <w:rsid w:val="008561D0"/>
    <w:rsid w:val="008561DE"/>
    <w:rsid w:val="00856A7F"/>
    <w:rsid w:val="00856ACC"/>
    <w:rsid w:val="00856D32"/>
    <w:rsid w:val="00857390"/>
    <w:rsid w:val="008574AB"/>
    <w:rsid w:val="0085783F"/>
    <w:rsid w:val="00860063"/>
    <w:rsid w:val="008600E3"/>
    <w:rsid w:val="0086061C"/>
    <w:rsid w:val="00860A7F"/>
    <w:rsid w:val="00860EC5"/>
    <w:rsid w:val="00861056"/>
    <w:rsid w:val="00861305"/>
    <w:rsid w:val="0086151C"/>
    <w:rsid w:val="0086189D"/>
    <w:rsid w:val="00861A04"/>
    <w:rsid w:val="00861C81"/>
    <w:rsid w:val="00861DA1"/>
    <w:rsid w:val="008620DE"/>
    <w:rsid w:val="0086218F"/>
    <w:rsid w:val="00862386"/>
    <w:rsid w:val="0086271C"/>
    <w:rsid w:val="0086370F"/>
    <w:rsid w:val="00863ABD"/>
    <w:rsid w:val="00863AFF"/>
    <w:rsid w:val="00863BF5"/>
    <w:rsid w:val="00863C47"/>
    <w:rsid w:val="0086409F"/>
    <w:rsid w:val="0086444E"/>
    <w:rsid w:val="00864F44"/>
    <w:rsid w:val="008650C9"/>
    <w:rsid w:val="008655C4"/>
    <w:rsid w:val="008655EC"/>
    <w:rsid w:val="008656B9"/>
    <w:rsid w:val="008658CD"/>
    <w:rsid w:val="00865F16"/>
    <w:rsid w:val="00867B87"/>
    <w:rsid w:val="008702F6"/>
    <w:rsid w:val="00870692"/>
    <w:rsid w:val="008708C4"/>
    <w:rsid w:val="0087093A"/>
    <w:rsid w:val="00870B3E"/>
    <w:rsid w:val="00870E41"/>
    <w:rsid w:val="008711B4"/>
    <w:rsid w:val="0087167C"/>
    <w:rsid w:val="00871F98"/>
    <w:rsid w:val="008724BC"/>
    <w:rsid w:val="008726EE"/>
    <w:rsid w:val="0087286A"/>
    <w:rsid w:val="008730E4"/>
    <w:rsid w:val="0087322D"/>
    <w:rsid w:val="00873960"/>
    <w:rsid w:val="008739FB"/>
    <w:rsid w:val="00873DF5"/>
    <w:rsid w:val="00874246"/>
    <w:rsid w:val="008743F9"/>
    <w:rsid w:val="00874A81"/>
    <w:rsid w:val="00874AB9"/>
    <w:rsid w:val="00874E76"/>
    <w:rsid w:val="00875446"/>
    <w:rsid w:val="00875AE2"/>
    <w:rsid w:val="00876E48"/>
    <w:rsid w:val="00876FEA"/>
    <w:rsid w:val="00877543"/>
    <w:rsid w:val="008777AB"/>
    <w:rsid w:val="00877C1A"/>
    <w:rsid w:val="00880A1E"/>
    <w:rsid w:val="00881834"/>
    <w:rsid w:val="008819BA"/>
    <w:rsid w:val="00882024"/>
    <w:rsid w:val="00882428"/>
    <w:rsid w:val="00882B5D"/>
    <w:rsid w:val="00882DB6"/>
    <w:rsid w:val="008833C5"/>
    <w:rsid w:val="0088340E"/>
    <w:rsid w:val="00883D5B"/>
    <w:rsid w:val="008843C4"/>
    <w:rsid w:val="008845BE"/>
    <w:rsid w:val="0088473A"/>
    <w:rsid w:val="00884AD1"/>
    <w:rsid w:val="00884C42"/>
    <w:rsid w:val="00884C5E"/>
    <w:rsid w:val="0088555D"/>
    <w:rsid w:val="008856EE"/>
    <w:rsid w:val="00886098"/>
    <w:rsid w:val="00886667"/>
    <w:rsid w:val="00886D3C"/>
    <w:rsid w:val="00887287"/>
    <w:rsid w:val="00887AA7"/>
    <w:rsid w:val="008903CC"/>
    <w:rsid w:val="00890B9C"/>
    <w:rsid w:val="00891E4B"/>
    <w:rsid w:val="00891F34"/>
    <w:rsid w:val="00892514"/>
    <w:rsid w:val="00892D93"/>
    <w:rsid w:val="00893C66"/>
    <w:rsid w:val="00893F8F"/>
    <w:rsid w:val="00894033"/>
    <w:rsid w:val="008941BF"/>
    <w:rsid w:val="008943C6"/>
    <w:rsid w:val="00894849"/>
    <w:rsid w:val="00894B92"/>
    <w:rsid w:val="008951A9"/>
    <w:rsid w:val="00895D3C"/>
    <w:rsid w:val="00896F86"/>
    <w:rsid w:val="008978EF"/>
    <w:rsid w:val="008A0432"/>
    <w:rsid w:val="008A05EE"/>
    <w:rsid w:val="008A0810"/>
    <w:rsid w:val="008A0945"/>
    <w:rsid w:val="008A0C64"/>
    <w:rsid w:val="008A0ED0"/>
    <w:rsid w:val="008A257A"/>
    <w:rsid w:val="008A2ACA"/>
    <w:rsid w:val="008A2C4B"/>
    <w:rsid w:val="008A2CC9"/>
    <w:rsid w:val="008A2EE2"/>
    <w:rsid w:val="008A301C"/>
    <w:rsid w:val="008A3384"/>
    <w:rsid w:val="008A33A6"/>
    <w:rsid w:val="008A33C7"/>
    <w:rsid w:val="008A3B2C"/>
    <w:rsid w:val="008A45D0"/>
    <w:rsid w:val="008A45D9"/>
    <w:rsid w:val="008A525C"/>
    <w:rsid w:val="008A556C"/>
    <w:rsid w:val="008A5B94"/>
    <w:rsid w:val="008A5C15"/>
    <w:rsid w:val="008A6AA6"/>
    <w:rsid w:val="008A6B35"/>
    <w:rsid w:val="008A7832"/>
    <w:rsid w:val="008A7A95"/>
    <w:rsid w:val="008B01DE"/>
    <w:rsid w:val="008B0460"/>
    <w:rsid w:val="008B05CE"/>
    <w:rsid w:val="008B0B99"/>
    <w:rsid w:val="008B0FED"/>
    <w:rsid w:val="008B1879"/>
    <w:rsid w:val="008B1EB5"/>
    <w:rsid w:val="008B2199"/>
    <w:rsid w:val="008B22A3"/>
    <w:rsid w:val="008B2C66"/>
    <w:rsid w:val="008B2DA9"/>
    <w:rsid w:val="008B2DCB"/>
    <w:rsid w:val="008B2FA5"/>
    <w:rsid w:val="008B38D2"/>
    <w:rsid w:val="008B4AD8"/>
    <w:rsid w:val="008B4D66"/>
    <w:rsid w:val="008B4F71"/>
    <w:rsid w:val="008B5000"/>
    <w:rsid w:val="008B51C2"/>
    <w:rsid w:val="008B5333"/>
    <w:rsid w:val="008B53F5"/>
    <w:rsid w:val="008B57AE"/>
    <w:rsid w:val="008B605E"/>
    <w:rsid w:val="008B63F3"/>
    <w:rsid w:val="008B668C"/>
    <w:rsid w:val="008B677B"/>
    <w:rsid w:val="008B70EA"/>
    <w:rsid w:val="008B7682"/>
    <w:rsid w:val="008B7EE9"/>
    <w:rsid w:val="008C1719"/>
    <w:rsid w:val="008C1FB9"/>
    <w:rsid w:val="008C27B7"/>
    <w:rsid w:val="008C2F8E"/>
    <w:rsid w:val="008C3B27"/>
    <w:rsid w:val="008C4365"/>
    <w:rsid w:val="008C4F7E"/>
    <w:rsid w:val="008C53C2"/>
    <w:rsid w:val="008C54F9"/>
    <w:rsid w:val="008C5646"/>
    <w:rsid w:val="008C60D4"/>
    <w:rsid w:val="008C6ADA"/>
    <w:rsid w:val="008C7102"/>
    <w:rsid w:val="008D0107"/>
    <w:rsid w:val="008D0A87"/>
    <w:rsid w:val="008D0FC8"/>
    <w:rsid w:val="008D12EF"/>
    <w:rsid w:val="008D15CB"/>
    <w:rsid w:val="008D1F33"/>
    <w:rsid w:val="008D2066"/>
    <w:rsid w:val="008D250A"/>
    <w:rsid w:val="008D3796"/>
    <w:rsid w:val="008D3E47"/>
    <w:rsid w:val="008D3FAF"/>
    <w:rsid w:val="008D42DC"/>
    <w:rsid w:val="008D4560"/>
    <w:rsid w:val="008D475B"/>
    <w:rsid w:val="008D4AF8"/>
    <w:rsid w:val="008D4E73"/>
    <w:rsid w:val="008D56B5"/>
    <w:rsid w:val="008D5EA4"/>
    <w:rsid w:val="008D6261"/>
    <w:rsid w:val="008D650D"/>
    <w:rsid w:val="008D6892"/>
    <w:rsid w:val="008D6A13"/>
    <w:rsid w:val="008D6AAD"/>
    <w:rsid w:val="008D6B65"/>
    <w:rsid w:val="008D73B3"/>
    <w:rsid w:val="008D798A"/>
    <w:rsid w:val="008D7A0A"/>
    <w:rsid w:val="008D7AFC"/>
    <w:rsid w:val="008D7B20"/>
    <w:rsid w:val="008E0221"/>
    <w:rsid w:val="008E05D7"/>
    <w:rsid w:val="008E11E4"/>
    <w:rsid w:val="008E137F"/>
    <w:rsid w:val="008E16E8"/>
    <w:rsid w:val="008E1AB4"/>
    <w:rsid w:val="008E2287"/>
    <w:rsid w:val="008E2C20"/>
    <w:rsid w:val="008E2D67"/>
    <w:rsid w:val="008E33CC"/>
    <w:rsid w:val="008E39B8"/>
    <w:rsid w:val="008E3CAD"/>
    <w:rsid w:val="008E41B8"/>
    <w:rsid w:val="008E497D"/>
    <w:rsid w:val="008E49C5"/>
    <w:rsid w:val="008E4A1D"/>
    <w:rsid w:val="008E59DF"/>
    <w:rsid w:val="008E60F9"/>
    <w:rsid w:val="008E686C"/>
    <w:rsid w:val="008E6F39"/>
    <w:rsid w:val="008E72E8"/>
    <w:rsid w:val="008E7F15"/>
    <w:rsid w:val="008F009C"/>
    <w:rsid w:val="008F06A2"/>
    <w:rsid w:val="008F09D6"/>
    <w:rsid w:val="008F1958"/>
    <w:rsid w:val="008F211B"/>
    <w:rsid w:val="008F24D3"/>
    <w:rsid w:val="008F2914"/>
    <w:rsid w:val="008F358F"/>
    <w:rsid w:val="008F3AC2"/>
    <w:rsid w:val="008F406D"/>
    <w:rsid w:val="008F4262"/>
    <w:rsid w:val="008F4912"/>
    <w:rsid w:val="008F4CE0"/>
    <w:rsid w:val="008F4D8A"/>
    <w:rsid w:val="008F4DC4"/>
    <w:rsid w:val="008F5452"/>
    <w:rsid w:val="008F553A"/>
    <w:rsid w:val="008F5838"/>
    <w:rsid w:val="008F5848"/>
    <w:rsid w:val="008F59AD"/>
    <w:rsid w:val="008F5CDC"/>
    <w:rsid w:val="008F68CC"/>
    <w:rsid w:val="008F6A88"/>
    <w:rsid w:val="008F6D47"/>
    <w:rsid w:val="008F6DFA"/>
    <w:rsid w:val="008F6F3C"/>
    <w:rsid w:val="008F72B4"/>
    <w:rsid w:val="008F72E7"/>
    <w:rsid w:val="00900061"/>
    <w:rsid w:val="00900084"/>
    <w:rsid w:val="0090063B"/>
    <w:rsid w:val="00901915"/>
    <w:rsid w:val="00901F67"/>
    <w:rsid w:val="00902C04"/>
    <w:rsid w:val="00903178"/>
    <w:rsid w:val="009037F4"/>
    <w:rsid w:val="00903860"/>
    <w:rsid w:val="009039AB"/>
    <w:rsid w:val="009041A5"/>
    <w:rsid w:val="0090499F"/>
    <w:rsid w:val="009049BA"/>
    <w:rsid w:val="009051F1"/>
    <w:rsid w:val="00905258"/>
    <w:rsid w:val="009052A5"/>
    <w:rsid w:val="00905800"/>
    <w:rsid w:val="00905B13"/>
    <w:rsid w:val="00905B85"/>
    <w:rsid w:val="00905D23"/>
    <w:rsid w:val="009062C3"/>
    <w:rsid w:val="00906935"/>
    <w:rsid w:val="00906A59"/>
    <w:rsid w:val="00906EDC"/>
    <w:rsid w:val="00906EFF"/>
    <w:rsid w:val="0090722D"/>
    <w:rsid w:val="00907657"/>
    <w:rsid w:val="0091061A"/>
    <w:rsid w:val="0091114E"/>
    <w:rsid w:val="0091193F"/>
    <w:rsid w:val="00911A41"/>
    <w:rsid w:val="00911BC6"/>
    <w:rsid w:val="00911C96"/>
    <w:rsid w:val="00912349"/>
    <w:rsid w:val="0091249A"/>
    <w:rsid w:val="0091260F"/>
    <w:rsid w:val="009126B0"/>
    <w:rsid w:val="00912874"/>
    <w:rsid w:val="009128EF"/>
    <w:rsid w:val="00912969"/>
    <w:rsid w:val="0091376B"/>
    <w:rsid w:val="009140E4"/>
    <w:rsid w:val="009141E6"/>
    <w:rsid w:val="00914760"/>
    <w:rsid w:val="00914767"/>
    <w:rsid w:val="00914DE0"/>
    <w:rsid w:val="00914DEA"/>
    <w:rsid w:val="00914F75"/>
    <w:rsid w:val="009163D4"/>
    <w:rsid w:val="009163D7"/>
    <w:rsid w:val="0091649F"/>
    <w:rsid w:val="00916702"/>
    <w:rsid w:val="0091674E"/>
    <w:rsid w:val="00916B87"/>
    <w:rsid w:val="00916D15"/>
    <w:rsid w:val="0091715D"/>
    <w:rsid w:val="00917646"/>
    <w:rsid w:val="00917D31"/>
    <w:rsid w:val="00917F50"/>
    <w:rsid w:val="0092009E"/>
    <w:rsid w:val="00920103"/>
    <w:rsid w:val="00920968"/>
    <w:rsid w:val="00920A14"/>
    <w:rsid w:val="00920ADF"/>
    <w:rsid w:val="00920B4E"/>
    <w:rsid w:val="00920BD2"/>
    <w:rsid w:val="009211D5"/>
    <w:rsid w:val="009216D9"/>
    <w:rsid w:val="00921A8A"/>
    <w:rsid w:val="00921B94"/>
    <w:rsid w:val="00921BB4"/>
    <w:rsid w:val="009227FD"/>
    <w:rsid w:val="00922A33"/>
    <w:rsid w:val="00922C84"/>
    <w:rsid w:val="0092321C"/>
    <w:rsid w:val="009246E2"/>
    <w:rsid w:val="009249A5"/>
    <w:rsid w:val="00924AA7"/>
    <w:rsid w:val="00924E63"/>
    <w:rsid w:val="009250E7"/>
    <w:rsid w:val="009259A5"/>
    <w:rsid w:val="009264AF"/>
    <w:rsid w:val="00926A0A"/>
    <w:rsid w:val="00926E90"/>
    <w:rsid w:val="0092713C"/>
    <w:rsid w:val="009272BE"/>
    <w:rsid w:val="009274CE"/>
    <w:rsid w:val="00927732"/>
    <w:rsid w:val="0093005F"/>
    <w:rsid w:val="00930527"/>
    <w:rsid w:val="00930C18"/>
    <w:rsid w:val="00930F12"/>
    <w:rsid w:val="0093221C"/>
    <w:rsid w:val="00932358"/>
    <w:rsid w:val="009324D7"/>
    <w:rsid w:val="00932C99"/>
    <w:rsid w:val="00932C9D"/>
    <w:rsid w:val="009332CB"/>
    <w:rsid w:val="009339EB"/>
    <w:rsid w:val="00933C82"/>
    <w:rsid w:val="009340E6"/>
    <w:rsid w:val="00934A0A"/>
    <w:rsid w:val="00934D82"/>
    <w:rsid w:val="009350C2"/>
    <w:rsid w:val="0093556D"/>
    <w:rsid w:val="0093575B"/>
    <w:rsid w:val="00935F76"/>
    <w:rsid w:val="00936342"/>
    <w:rsid w:val="0093671F"/>
    <w:rsid w:val="0093690E"/>
    <w:rsid w:val="00936CAC"/>
    <w:rsid w:val="0093730D"/>
    <w:rsid w:val="00937354"/>
    <w:rsid w:val="0093765F"/>
    <w:rsid w:val="0094026A"/>
    <w:rsid w:val="00940EDB"/>
    <w:rsid w:val="00940F5E"/>
    <w:rsid w:val="0094105B"/>
    <w:rsid w:val="00941169"/>
    <w:rsid w:val="009419EA"/>
    <w:rsid w:val="00941C40"/>
    <w:rsid w:val="00941FA9"/>
    <w:rsid w:val="00942883"/>
    <w:rsid w:val="00942B0D"/>
    <w:rsid w:val="00942D67"/>
    <w:rsid w:val="00943291"/>
    <w:rsid w:val="0094331E"/>
    <w:rsid w:val="009434B2"/>
    <w:rsid w:val="0094361B"/>
    <w:rsid w:val="00944963"/>
    <w:rsid w:val="00944CC0"/>
    <w:rsid w:val="0094504C"/>
    <w:rsid w:val="00945997"/>
    <w:rsid w:val="00946403"/>
    <w:rsid w:val="00946654"/>
    <w:rsid w:val="00947036"/>
    <w:rsid w:val="00947539"/>
    <w:rsid w:val="009475B3"/>
    <w:rsid w:val="009478F6"/>
    <w:rsid w:val="00947B99"/>
    <w:rsid w:val="0095059A"/>
    <w:rsid w:val="00950DCC"/>
    <w:rsid w:val="009514B5"/>
    <w:rsid w:val="009519AB"/>
    <w:rsid w:val="009521F3"/>
    <w:rsid w:val="00952470"/>
    <w:rsid w:val="00952682"/>
    <w:rsid w:val="00952715"/>
    <w:rsid w:val="0095297A"/>
    <w:rsid w:val="00952F60"/>
    <w:rsid w:val="009530C8"/>
    <w:rsid w:val="009536D9"/>
    <w:rsid w:val="0095423E"/>
    <w:rsid w:val="009545F7"/>
    <w:rsid w:val="00954CDA"/>
    <w:rsid w:val="00954F20"/>
    <w:rsid w:val="00955108"/>
    <w:rsid w:val="00955597"/>
    <w:rsid w:val="0095566D"/>
    <w:rsid w:val="00955679"/>
    <w:rsid w:val="0095581B"/>
    <w:rsid w:val="00955884"/>
    <w:rsid w:val="00956AE2"/>
    <w:rsid w:val="00956C0F"/>
    <w:rsid w:val="00956D26"/>
    <w:rsid w:val="009574D5"/>
    <w:rsid w:val="0095750F"/>
    <w:rsid w:val="00957BC7"/>
    <w:rsid w:val="009601DA"/>
    <w:rsid w:val="00960723"/>
    <w:rsid w:val="00961044"/>
    <w:rsid w:val="00961281"/>
    <w:rsid w:val="009614D2"/>
    <w:rsid w:val="0096175E"/>
    <w:rsid w:val="00961BC1"/>
    <w:rsid w:val="00961BD6"/>
    <w:rsid w:val="00961DB1"/>
    <w:rsid w:val="00961F8B"/>
    <w:rsid w:val="00962822"/>
    <w:rsid w:val="00962BA0"/>
    <w:rsid w:val="00962C98"/>
    <w:rsid w:val="00962EEF"/>
    <w:rsid w:val="0096336F"/>
    <w:rsid w:val="009633DC"/>
    <w:rsid w:val="0096417A"/>
    <w:rsid w:val="009642FE"/>
    <w:rsid w:val="009647D0"/>
    <w:rsid w:val="009649E8"/>
    <w:rsid w:val="0096562C"/>
    <w:rsid w:val="009657BD"/>
    <w:rsid w:val="00965E07"/>
    <w:rsid w:val="00965EA9"/>
    <w:rsid w:val="00965F1E"/>
    <w:rsid w:val="00967575"/>
    <w:rsid w:val="009675C6"/>
    <w:rsid w:val="00967804"/>
    <w:rsid w:val="00967C75"/>
    <w:rsid w:val="00967CD8"/>
    <w:rsid w:val="00970578"/>
    <w:rsid w:val="00970591"/>
    <w:rsid w:val="00970A1A"/>
    <w:rsid w:val="00970B79"/>
    <w:rsid w:val="0097150C"/>
    <w:rsid w:val="00971F37"/>
    <w:rsid w:val="00972D42"/>
    <w:rsid w:val="00973153"/>
    <w:rsid w:val="00973351"/>
    <w:rsid w:val="0097359D"/>
    <w:rsid w:val="009745CB"/>
    <w:rsid w:val="00974EF7"/>
    <w:rsid w:val="009751A9"/>
    <w:rsid w:val="0097526F"/>
    <w:rsid w:val="009758BE"/>
    <w:rsid w:val="00975AAA"/>
    <w:rsid w:val="00975E35"/>
    <w:rsid w:val="009765D4"/>
    <w:rsid w:val="00976752"/>
    <w:rsid w:val="0097701E"/>
    <w:rsid w:val="009775CA"/>
    <w:rsid w:val="009776EB"/>
    <w:rsid w:val="00977753"/>
    <w:rsid w:val="00977ECC"/>
    <w:rsid w:val="0098027D"/>
    <w:rsid w:val="00980E06"/>
    <w:rsid w:val="00981EE1"/>
    <w:rsid w:val="00983022"/>
    <w:rsid w:val="009833FE"/>
    <w:rsid w:val="0098349A"/>
    <w:rsid w:val="00983747"/>
    <w:rsid w:val="00983B71"/>
    <w:rsid w:val="00984501"/>
    <w:rsid w:val="00984584"/>
    <w:rsid w:val="0098459A"/>
    <w:rsid w:val="0098463C"/>
    <w:rsid w:val="00984BEF"/>
    <w:rsid w:val="00984BF7"/>
    <w:rsid w:val="00984F71"/>
    <w:rsid w:val="0098556C"/>
    <w:rsid w:val="009858DA"/>
    <w:rsid w:val="00985AED"/>
    <w:rsid w:val="00985B34"/>
    <w:rsid w:val="00985B7F"/>
    <w:rsid w:val="00985BE7"/>
    <w:rsid w:val="00986174"/>
    <w:rsid w:val="00986A28"/>
    <w:rsid w:val="00987C11"/>
    <w:rsid w:val="00990815"/>
    <w:rsid w:val="009917E1"/>
    <w:rsid w:val="00991BE1"/>
    <w:rsid w:val="00991E21"/>
    <w:rsid w:val="00992551"/>
    <w:rsid w:val="0099293C"/>
    <w:rsid w:val="00992D1A"/>
    <w:rsid w:val="00993546"/>
    <w:rsid w:val="009939C9"/>
    <w:rsid w:val="0099405E"/>
    <w:rsid w:val="009942C0"/>
    <w:rsid w:val="00994333"/>
    <w:rsid w:val="00994910"/>
    <w:rsid w:val="0099583B"/>
    <w:rsid w:val="00995B21"/>
    <w:rsid w:val="00995C0B"/>
    <w:rsid w:val="00995D56"/>
    <w:rsid w:val="00995DDE"/>
    <w:rsid w:val="00996083"/>
    <w:rsid w:val="00996280"/>
    <w:rsid w:val="00996B04"/>
    <w:rsid w:val="00997552"/>
    <w:rsid w:val="0099781E"/>
    <w:rsid w:val="00997F1B"/>
    <w:rsid w:val="009A035E"/>
    <w:rsid w:val="009A0ADC"/>
    <w:rsid w:val="009A0E68"/>
    <w:rsid w:val="009A10F1"/>
    <w:rsid w:val="009A2C0B"/>
    <w:rsid w:val="009A2D3C"/>
    <w:rsid w:val="009A40D9"/>
    <w:rsid w:val="009A4249"/>
    <w:rsid w:val="009A4C32"/>
    <w:rsid w:val="009A4DD6"/>
    <w:rsid w:val="009A5207"/>
    <w:rsid w:val="009A663C"/>
    <w:rsid w:val="009A6DC2"/>
    <w:rsid w:val="009A79F9"/>
    <w:rsid w:val="009A7F01"/>
    <w:rsid w:val="009B0270"/>
    <w:rsid w:val="009B0450"/>
    <w:rsid w:val="009B0CEC"/>
    <w:rsid w:val="009B0DB7"/>
    <w:rsid w:val="009B1084"/>
    <w:rsid w:val="009B121C"/>
    <w:rsid w:val="009B1480"/>
    <w:rsid w:val="009B156A"/>
    <w:rsid w:val="009B1BB7"/>
    <w:rsid w:val="009B1F37"/>
    <w:rsid w:val="009B2251"/>
    <w:rsid w:val="009B2723"/>
    <w:rsid w:val="009B27C0"/>
    <w:rsid w:val="009B2BD4"/>
    <w:rsid w:val="009B34C5"/>
    <w:rsid w:val="009B37DA"/>
    <w:rsid w:val="009B3832"/>
    <w:rsid w:val="009B4124"/>
    <w:rsid w:val="009B45B9"/>
    <w:rsid w:val="009B4BBA"/>
    <w:rsid w:val="009B4D73"/>
    <w:rsid w:val="009B57E5"/>
    <w:rsid w:val="009B6131"/>
    <w:rsid w:val="009B6319"/>
    <w:rsid w:val="009B6750"/>
    <w:rsid w:val="009B6D79"/>
    <w:rsid w:val="009B700F"/>
    <w:rsid w:val="009B73A6"/>
    <w:rsid w:val="009B7604"/>
    <w:rsid w:val="009B7A2B"/>
    <w:rsid w:val="009C0119"/>
    <w:rsid w:val="009C0662"/>
    <w:rsid w:val="009C0B0E"/>
    <w:rsid w:val="009C11BA"/>
    <w:rsid w:val="009C17CF"/>
    <w:rsid w:val="009C1BB1"/>
    <w:rsid w:val="009C1D39"/>
    <w:rsid w:val="009C1F4C"/>
    <w:rsid w:val="009C209B"/>
    <w:rsid w:val="009C249D"/>
    <w:rsid w:val="009C27C3"/>
    <w:rsid w:val="009C2820"/>
    <w:rsid w:val="009C2B87"/>
    <w:rsid w:val="009C2D37"/>
    <w:rsid w:val="009C34C2"/>
    <w:rsid w:val="009C357C"/>
    <w:rsid w:val="009C369A"/>
    <w:rsid w:val="009C395C"/>
    <w:rsid w:val="009C4075"/>
    <w:rsid w:val="009C4870"/>
    <w:rsid w:val="009C4E50"/>
    <w:rsid w:val="009C5261"/>
    <w:rsid w:val="009C55DD"/>
    <w:rsid w:val="009C5705"/>
    <w:rsid w:val="009C60F0"/>
    <w:rsid w:val="009C64C3"/>
    <w:rsid w:val="009C6B3A"/>
    <w:rsid w:val="009C7451"/>
    <w:rsid w:val="009C768A"/>
    <w:rsid w:val="009C7AD5"/>
    <w:rsid w:val="009C7BD3"/>
    <w:rsid w:val="009C7C79"/>
    <w:rsid w:val="009C7CC4"/>
    <w:rsid w:val="009D03F8"/>
    <w:rsid w:val="009D07F2"/>
    <w:rsid w:val="009D0B11"/>
    <w:rsid w:val="009D1AE6"/>
    <w:rsid w:val="009D3C33"/>
    <w:rsid w:val="009D4990"/>
    <w:rsid w:val="009D4D5D"/>
    <w:rsid w:val="009D5112"/>
    <w:rsid w:val="009D51DA"/>
    <w:rsid w:val="009D5427"/>
    <w:rsid w:val="009D559E"/>
    <w:rsid w:val="009D55FD"/>
    <w:rsid w:val="009D5911"/>
    <w:rsid w:val="009D5BAA"/>
    <w:rsid w:val="009D66A7"/>
    <w:rsid w:val="009D674A"/>
    <w:rsid w:val="009D67C2"/>
    <w:rsid w:val="009D6E1B"/>
    <w:rsid w:val="009D6F3D"/>
    <w:rsid w:val="009D6F67"/>
    <w:rsid w:val="009D7500"/>
    <w:rsid w:val="009D765A"/>
    <w:rsid w:val="009D78FA"/>
    <w:rsid w:val="009E0269"/>
    <w:rsid w:val="009E0C4C"/>
    <w:rsid w:val="009E0FF9"/>
    <w:rsid w:val="009E2288"/>
    <w:rsid w:val="009E22C7"/>
    <w:rsid w:val="009E22F7"/>
    <w:rsid w:val="009E3055"/>
    <w:rsid w:val="009E3989"/>
    <w:rsid w:val="009E3D0D"/>
    <w:rsid w:val="009E493D"/>
    <w:rsid w:val="009E4BC1"/>
    <w:rsid w:val="009E4D48"/>
    <w:rsid w:val="009E5480"/>
    <w:rsid w:val="009E560B"/>
    <w:rsid w:val="009E5910"/>
    <w:rsid w:val="009E63C2"/>
    <w:rsid w:val="009E7B21"/>
    <w:rsid w:val="009F01CA"/>
    <w:rsid w:val="009F0220"/>
    <w:rsid w:val="009F06D4"/>
    <w:rsid w:val="009F0E25"/>
    <w:rsid w:val="009F223F"/>
    <w:rsid w:val="009F285A"/>
    <w:rsid w:val="009F2940"/>
    <w:rsid w:val="009F2DD9"/>
    <w:rsid w:val="009F2E68"/>
    <w:rsid w:val="009F3B51"/>
    <w:rsid w:val="009F3CC7"/>
    <w:rsid w:val="009F3CD2"/>
    <w:rsid w:val="009F4BE2"/>
    <w:rsid w:val="009F4EA1"/>
    <w:rsid w:val="009F4FC7"/>
    <w:rsid w:val="009F5625"/>
    <w:rsid w:val="009F59E8"/>
    <w:rsid w:val="009F610B"/>
    <w:rsid w:val="009F7285"/>
    <w:rsid w:val="009F749E"/>
    <w:rsid w:val="009F759E"/>
    <w:rsid w:val="00A00261"/>
    <w:rsid w:val="00A008F4"/>
    <w:rsid w:val="00A00A16"/>
    <w:rsid w:val="00A01532"/>
    <w:rsid w:val="00A01901"/>
    <w:rsid w:val="00A02061"/>
    <w:rsid w:val="00A02109"/>
    <w:rsid w:val="00A02678"/>
    <w:rsid w:val="00A02D2B"/>
    <w:rsid w:val="00A02DF6"/>
    <w:rsid w:val="00A03432"/>
    <w:rsid w:val="00A044F7"/>
    <w:rsid w:val="00A05D86"/>
    <w:rsid w:val="00A05F92"/>
    <w:rsid w:val="00A06057"/>
    <w:rsid w:val="00A064CC"/>
    <w:rsid w:val="00A06525"/>
    <w:rsid w:val="00A06A6F"/>
    <w:rsid w:val="00A06F08"/>
    <w:rsid w:val="00A06F21"/>
    <w:rsid w:val="00A06FDB"/>
    <w:rsid w:val="00A0718B"/>
    <w:rsid w:val="00A07774"/>
    <w:rsid w:val="00A07DD9"/>
    <w:rsid w:val="00A101A9"/>
    <w:rsid w:val="00A1024D"/>
    <w:rsid w:val="00A105B7"/>
    <w:rsid w:val="00A116BE"/>
    <w:rsid w:val="00A1198D"/>
    <w:rsid w:val="00A11A16"/>
    <w:rsid w:val="00A11A74"/>
    <w:rsid w:val="00A11FF3"/>
    <w:rsid w:val="00A1214D"/>
    <w:rsid w:val="00A12D15"/>
    <w:rsid w:val="00A12DCF"/>
    <w:rsid w:val="00A130A6"/>
    <w:rsid w:val="00A133EC"/>
    <w:rsid w:val="00A13E11"/>
    <w:rsid w:val="00A15D2E"/>
    <w:rsid w:val="00A16633"/>
    <w:rsid w:val="00A166F8"/>
    <w:rsid w:val="00A16CC3"/>
    <w:rsid w:val="00A17B2A"/>
    <w:rsid w:val="00A17C2D"/>
    <w:rsid w:val="00A17D20"/>
    <w:rsid w:val="00A20289"/>
    <w:rsid w:val="00A20FF2"/>
    <w:rsid w:val="00A21BC3"/>
    <w:rsid w:val="00A221D8"/>
    <w:rsid w:val="00A229B2"/>
    <w:rsid w:val="00A22F45"/>
    <w:rsid w:val="00A23F14"/>
    <w:rsid w:val="00A244AA"/>
    <w:rsid w:val="00A249E2"/>
    <w:rsid w:val="00A24CC3"/>
    <w:rsid w:val="00A2550F"/>
    <w:rsid w:val="00A257B9"/>
    <w:rsid w:val="00A2608C"/>
    <w:rsid w:val="00A26501"/>
    <w:rsid w:val="00A26864"/>
    <w:rsid w:val="00A26949"/>
    <w:rsid w:val="00A26B73"/>
    <w:rsid w:val="00A26C7C"/>
    <w:rsid w:val="00A2712E"/>
    <w:rsid w:val="00A272CF"/>
    <w:rsid w:val="00A27591"/>
    <w:rsid w:val="00A27865"/>
    <w:rsid w:val="00A279FF"/>
    <w:rsid w:val="00A27D25"/>
    <w:rsid w:val="00A30163"/>
    <w:rsid w:val="00A303E7"/>
    <w:rsid w:val="00A30E4C"/>
    <w:rsid w:val="00A312C8"/>
    <w:rsid w:val="00A31302"/>
    <w:rsid w:val="00A31317"/>
    <w:rsid w:val="00A31634"/>
    <w:rsid w:val="00A31659"/>
    <w:rsid w:val="00A31DE5"/>
    <w:rsid w:val="00A31FFF"/>
    <w:rsid w:val="00A324DD"/>
    <w:rsid w:val="00A32714"/>
    <w:rsid w:val="00A338AD"/>
    <w:rsid w:val="00A33CF1"/>
    <w:rsid w:val="00A340ED"/>
    <w:rsid w:val="00A341C6"/>
    <w:rsid w:val="00A345D1"/>
    <w:rsid w:val="00A347B5"/>
    <w:rsid w:val="00A34A34"/>
    <w:rsid w:val="00A34B93"/>
    <w:rsid w:val="00A34BE3"/>
    <w:rsid w:val="00A35A91"/>
    <w:rsid w:val="00A35C87"/>
    <w:rsid w:val="00A36899"/>
    <w:rsid w:val="00A36DA7"/>
    <w:rsid w:val="00A37591"/>
    <w:rsid w:val="00A3799E"/>
    <w:rsid w:val="00A37BE5"/>
    <w:rsid w:val="00A400DF"/>
    <w:rsid w:val="00A400EA"/>
    <w:rsid w:val="00A40241"/>
    <w:rsid w:val="00A402E3"/>
    <w:rsid w:val="00A40439"/>
    <w:rsid w:val="00A40B3B"/>
    <w:rsid w:val="00A40CE2"/>
    <w:rsid w:val="00A40EEE"/>
    <w:rsid w:val="00A41330"/>
    <w:rsid w:val="00A43636"/>
    <w:rsid w:val="00A43819"/>
    <w:rsid w:val="00A4384A"/>
    <w:rsid w:val="00A4402E"/>
    <w:rsid w:val="00A4468B"/>
    <w:rsid w:val="00A446AA"/>
    <w:rsid w:val="00A44897"/>
    <w:rsid w:val="00A44C86"/>
    <w:rsid w:val="00A45D4C"/>
    <w:rsid w:val="00A46144"/>
    <w:rsid w:val="00A466FF"/>
    <w:rsid w:val="00A4689A"/>
    <w:rsid w:val="00A468E0"/>
    <w:rsid w:val="00A46BFE"/>
    <w:rsid w:val="00A47993"/>
    <w:rsid w:val="00A505B8"/>
    <w:rsid w:val="00A507D0"/>
    <w:rsid w:val="00A5083D"/>
    <w:rsid w:val="00A50976"/>
    <w:rsid w:val="00A50A9B"/>
    <w:rsid w:val="00A50C4A"/>
    <w:rsid w:val="00A50C94"/>
    <w:rsid w:val="00A50FFB"/>
    <w:rsid w:val="00A51730"/>
    <w:rsid w:val="00A51842"/>
    <w:rsid w:val="00A51973"/>
    <w:rsid w:val="00A51CEE"/>
    <w:rsid w:val="00A51F8D"/>
    <w:rsid w:val="00A52166"/>
    <w:rsid w:val="00A5237E"/>
    <w:rsid w:val="00A52596"/>
    <w:rsid w:val="00A52CF4"/>
    <w:rsid w:val="00A537BC"/>
    <w:rsid w:val="00A53FF3"/>
    <w:rsid w:val="00A540AB"/>
    <w:rsid w:val="00A542DF"/>
    <w:rsid w:val="00A544F5"/>
    <w:rsid w:val="00A545AB"/>
    <w:rsid w:val="00A54665"/>
    <w:rsid w:val="00A54706"/>
    <w:rsid w:val="00A556D1"/>
    <w:rsid w:val="00A56008"/>
    <w:rsid w:val="00A56596"/>
    <w:rsid w:val="00A568F8"/>
    <w:rsid w:val="00A56A2F"/>
    <w:rsid w:val="00A56CBC"/>
    <w:rsid w:val="00A570A0"/>
    <w:rsid w:val="00A576E6"/>
    <w:rsid w:val="00A57D6E"/>
    <w:rsid w:val="00A57EAE"/>
    <w:rsid w:val="00A600E6"/>
    <w:rsid w:val="00A6095B"/>
    <w:rsid w:val="00A6098D"/>
    <w:rsid w:val="00A613A8"/>
    <w:rsid w:val="00A61C43"/>
    <w:rsid w:val="00A61C68"/>
    <w:rsid w:val="00A62009"/>
    <w:rsid w:val="00A6246D"/>
    <w:rsid w:val="00A6279D"/>
    <w:rsid w:val="00A62E7F"/>
    <w:rsid w:val="00A62E9F"/>
    <w:rsid w:val="00A62F75"/>
    <w:rsid w:val="00A62FC8"/>
    <w:rsid w:val="00A63B1B"/>
    <w:rsid w:val="00A63BCE"/>
    <w:rsid w:val="00A63D17"/>
    <w:rsid w:val="00A64270"/>
    <w:rsid w:val="00A6482E"/>
    <w:rsid w:val="00A64D7B"/>
    <w:rsid w:val="00A65B08"/>
    <w:rsid w:val="00A66457"/>
    <w:rsid w:val="00A66E08"/>
    <w:rsid w:val="00A67389"/>
    <w:rsid w:val="00A673A0"/>
    <w:rsid w:val="00A70371"/>
    <w:rsid w:val="00A70AB4"/>
    <w:rsid w:val="00A70DC0"/>
    <w:rsid w:val="00A7150D"/>
    <w:rsid w:val="00A715BD"/>
    <w:rsid w:val="00A71A7E"/>
    <w:rsid w:val="00A71DD4"/>
    <w:rsid w:val="00A72058"/>
    <w:rsid w:val="00A72201"/>
    <w:rsid w:val="00A72511"/>
    <w:rsid w:val="00A72EBD"/>
    <w:rsid w:val="00A72F75"/>
    <w:rsid w:val="00A73243"/>
    <w:rsid w:val="00A73715"/>
    <w:rsid w:val="00A73AF7"/>
    <w:rsid w:val="00A73B19"/>
    <w:rsid w:val="00A73B4B"/>
    <w:rsid w:val="00A73CAE"/>
    <w:rsid w:val="00A73D08"/>
    <w:rsid w:val="00A747ED"/>
    <w:rsid w:val="00A749F7"/>
    <w:rsid w:val="00A74CC7"/>
    <w:rsid w:val="00A74DAC"/>
    <w:rsid w:val="00A75285"/>
    <w:rsid w:val="00A75B4C"/>
    <w:rsid w:val="00A76B94"/>
    <w:rsid w:val="00A77686"/>
    <w:rsid w:val="00A776DB"/>
    <w:rsid w:val="00A77844"/>
    <w:rsid w:val="00A77D7E"/>
    <w:rsid w:val="00A80577"/>
    <w:rsid w:val="00A80C28"/>
    <w:rsid w:val="00A80E80"/>
    <w:rsid w:val="00A817F0"/>
    <w:rsid w:val="00A8229E"/>
    <w:rsid w:val="00A823DD"/>
    <w:rsid w:val="00A827DB"/>
    <w:rsid w:val="00A82907"/>
    <w:rsid w:val="00A832EF"/>
    <w:rsid w:val="00A83398"/>
    <w:rsid w:val="00A8343F"/>
    <w:rsid w:val="00A834AF"/>
    <w:rsid w:val="00A8388B"/>
    <w:rsid w:val="00A84961"/>
    <w:rsid w:val="00A84DBF"/>
    <w:rsid w:val="00A85460"/>
    <w:rsid w:val="00A8584F"/>
    <w:rsid w:val="00A85A52"/>
    <w:rsid w:val="00A85E4F"/>
    <w:rsid w:val="00A862C6"/>
    <w:rsid w:val="00A86469"/>
    <w:rsid w:val="00A864C7"/>
    <w:rsid w:val="00A8672A"/>
    <w:rsid w:val="00A8699E"/>
    <w:rsid w:val="00A86A6E"/>
    <w:rsid w:val="00A86C1C"/>
    <w:rsid w:val="00A86E99"/>
    <w:rsid w:val="00A8756F"/>
    <w:rsid w:val="00A877B6"/>
    <w:rsid w:val="00A902B4"/>
    <w:rsid w:val="00A90841"/>
    <w:rsid w:val="00A9164A"/>
    <w:rsid w:val="00A91678"/>
    <w:rsid w:val="00A9172F"/>
    <w:rsid w:val="00A91F92"/>
    <w:rsid w:val="00A92204"/>
    <w:rsid w:val="00A92533"/>
    <w:rsid w:val="00A92794"/>
    <w:rsid w:val="00A93048"/>
    <w:rsid w:val="00A932F4"/>
    <w:rsid w:val="00A93873"/>
    <w:rsid w:val="00A946B8"/>
    <w:rsid w:val="00A94DDC"/>
    <w:rsid w:val="00A94E3A"/>
    <w:rsid w:val="00A95E75"/>
    <w:rsid w:val="00A9616F"/>
    <w:rsid w:val="00A961F2"/>
    <w:rsid w:val="00A97039"/>
    <w:rsid w:val="00A974F7"/>
    <w:rsid w:val="00A978C1"/>
    <w:rsid w:val="00AA0524"/>
    <w:rsid w:val="00AA0FC7"/>
    <w:rsid w:val="00AA135F"/>
    <w:rsid w:val="00AA1AC0"/>
    <w:rsid w:val="00AA350C"/>
    <w:rsid w:val="00AA37FF"/>
    <w:rsid w:val="00AA4147"/>
    <w:rsid w:val="00AA4269"/>
    <w:rsid w:val="00AA49B8"/>
    <w:rsid w:val="00AA5816"/>
    <w:rsid w:val="00AA5CDD"/>
    <w:rsid w:val="00AA6BEB"/>
    <w:rsid w:val="00AA6EBA"/>
    <w:rsid w:val="00AA727D"/>
    <w:rsid w:val="00AA77CA"/>
    <w:rsid w:val="00AA791A"/>
    <w:rsid w:val="00AA7D14"/>
    <w:rsid w:val="00AA7E68"/>
    <w:rsid w:val="00AA7FF7"/>
    <w:rsid w:val="00AB0236"/>
    <w:rsid w:val="00AB0A74"/>
    <w:rsid w:val="00AB0D10"/>
    <w:rsid w:val="00AB2228"/>
    <w:rsid w:val="00AB2699"/>
    <w:rsid w:val="00AB2960"/>
    <w:rsid w:val="00AB2BFB"/>
    <w:rsid w:val="00AB2CDA"/>
    <w:rsid w:val="00AB32A0"/>
    <w:rsid w:val="00AB33FE"/>
    <w:rsid w:val="00AB34AC"/>
    <w:rsid w:val="00AB3720"/>
    <w:rsid w:val="00AB376F"/>
    <w:rsid w:val="00AB390B"/>
    <w:rsid w:val="00AB4E09"/>
    <w:rsid w:val="00AB4EF0"/>
    <w:rsid w:val="00AB4F6D"/>
    <w:rsid w:val="00AB5673"/>
    <w:rsid w:val="00AB5EDC"/>
    <w:rsid w:val="00AB6300"/>
    <w:rsid w:val="00AB6859"/>
    <w:rsid w:val="00AB6C8F"/>
    <w:rsid w:val="00AB7077"/>
    <w:rsid w:val="00AB7353"/>
    <w:rsid w:val="00AB79C2"/>
    <w:rsid w:val="00AB7D9A"/>
    <w:rsid w:val="00AC0C6A"/>
    <w:rsid w:val="00AC0FDC"/>
    <w:rsid w:val="00AC1093"/>
    <w:rsid w:val="00AC17B6"/>
    <w:rsid w:val="00AC17CE"/>
    <w:rsid w:val="00AC1E88"/>
    <w:rsid w:val="00AC326F"/>
    <w:rsid w:val="00AC3D2C"/>
    <w:rsid w:val="00AC3F73"/>
    <w:rsid w:val="00AC4246"/>
    <w:rsid w:val="00AC4311"/>
    <w:rsid w:val="00AC4D5F"/>
    <w:rsid w:val="00AC5171"/>
    <w:rsid w:val="00AC5390"/>
    <w:rsid w:val="00AC53FB"/>
    <w:rsid w:val="00AC566B"/>
    <w:rsid w:val="00AC6FCC"/>
    <w:rsid w:val="00AC74C6"/>
    <w:rsid w:val="00AC74DE"/>
    <w:rsid w:val="00AC7516"/>
    <w:rsid w:val="00AC794A"/>
    <w:rsid w:val="00AC7CD9"/>
    <w:rsid w:val="00AC7E5B"/>
    <w:rsid w:val="00AC7E9D"/>
    <w:rsid w:val="00AD0858"/>
    <w:rsid w:val="00AD0B1C"/>
    <w:rsid w:val="00AD1B2E"/>
    <w:rsid w:val="00AD24CF"/>
    <w:rsid w:val="00AD349D"/>
    <w:rsid w:val="00AD3ABB"/>
    <w:rsid w:val="00AD429C"/>
    <w:rsid w:val="00AD4AB8"/>
    <w:rsid w:val="00AD5117"/>
    <w:rsid w:val="00AD5700"/>
    <w:rsid w:val="00AD573A"/>
    <w:rsid w:val="00AD595D"/>
    <w:rsid w:val="00AD603E"/>
    <w:rsid w:val="00AD6523"/>
    <w:rsid w:val="00AD6BC2"/>
    <w:rsid w:val="00AD7F95"/>
    <w:rsid w:val="00AE04F0"/>
    <w:rsid w:val="00AE075F"/>
    <w:rsid w:val="00AE082E"/>
    <w:rsid w:val="00AE0DAD"/>
    <w:rsid w:val="00AE0F2F"/>
    <w:rsid w:val="00AE12BD"/>
    <w:rsid w:val="00AE16DB"/>
    <w:rsid w:val="00AE19D3"/>
    <w:rsid w:val="00AE1D6D"/>
    <w:rsid w:val="00AE2055"/>
    <w:rsid w:val="00AE393C"/>
    <w:rsid w:val="00AE3BC2"/>
    <w:rsid w:val="00AE3FF7"/>
    <w:rsid w:val="00AE423E"/>
    <w:rsid w:val="00AE5971"/>
    <w:rsid w:val="00AE5AC5"/>
    <w:rsid w:val="00AE6018"/>
    <w:rsid w:val="00AE6306"/>
    <w:rsid w:val="00AE6FAE"/>
    <w:rsid w:val="00AE6FD4"/>
    <w:rsid w:val="00AE78BE"/>
    <w:rsid w:val="00AE799C"/>
    <w:rsid w:val="00AE7C25"/>
    <w:rsid w:val="00AE7EB7"/>
    <w:rsid w:val="00AE7FAD"/>
    <w:rsid w:val="00AF0375"/>
    <w:rsid w:val="00AF0655"/>
    <w:rsid w:val="00AF080D"/>
    <w:rsid w:val="00AF0C7B"/>
    <w:rsid w:val="00AF0CA7"/>
    <w:rsid w:val="00AF12EE"/>
    <w:rsid w:val="00AF148C"/>
    <w:rsid w:val="00AF1901"/>
    <w:rsid w:val="00AF203B"/>
    <w:rsid w:val="00AF2A88"/>
    <w:rsid w:val="00AF2D41"/>
    <w:rsid w:val="00AF376F"/>
    <w:rsid w:val="00AF3B88"/>
    <w:rsid w:val="00AF3FC2"/>
    <w:rsid w:val="00AF4616"/>
    <w:rsid w:val="00AF5B8A"/>
    <w:rsid w:val="00AF5E3E"/>
    <w:rsid w:val="00AF6392"/>
    <w:rsid w:val="00AF700E"/>
    <w:rsid w:val="00AF7558"/>
    <w:rsid w:val="00AF7663"/>
    <w:rsid w:val="00AF7844"/>
    <w:rsid w:val="00B00001"/>
    <w:rsid w:val="00B003E9"/>
    <w:rsid w:val="00B00564"/>
    <w:rsid w:val="00B00757"/>
    <w:rsid w:val="00B00E36"/>
    <w:rsid w:val="00B00EFB"/>
    <w:rsid w:val="00B01709"/>
    <w:rsid w:val="00B01770"/>
    <w:rsid w:val="00B018A5"/>
    <w:rsid w:val="00B01CAD"/>
    <w:rsid w:val="00B01E68"/>
    <w:rsid w:val="00B01EB5"/>
    <w:rsid w:val="00B020A6"/>
    <w:rsid w:val="00B0217F"/>
    <w:rsid w:val="00B02343"/>
    <w:rsid w:val="00B02B44"/>
    <w:rsid w:val="00B02F4E"/>
    <w:rsid w:val="00B03360"/>
    <w:rsid w:val="00B0361E"/>
    <w:rsid w:val="00B03796"/>
    <w:rsid w:val="00B0387A"/>
    <w:rsid w:val="00B04057"/>
    <w:rsid w:val="00B049C7"/>
    <w:rsid w:val="00B055C3"/>
    <w:rsid w:val="00B05684"/>
    <w:rsid w:val="00B05718"/>
    <w:rsid w:val="00B05E7E"/>
    <w:rsid w:val="00B060E0"/>
    <w:rsid w:val="00B062B1"/>
    <w:rsid w:val="00B065EA"/>
    <w:rsid w:val="00B068DF"/>
    <w:rsid w:val="00B10695"/>
    <w:rsid w:val="00B10A9F"/>
    <w:rsid w:val="00B1134A"/>
    <w:rsid w:val="00B11596"/>
    <w:rsid w:val="00B1228A"/>
    <w:rsid w:val="00B1233A"/>
    <w:rsid w:val="00B1274D"/>
    <w:rsid w:val="00B12914"/>
    <w:rsid w:val="00B1299B"/>
    <w:rsid w:val="00B1323E"/>
    <w:rsid w:val="00B1336C"/>
    <w:rsid w:val="00B13A3B"/>
    <w:rsid w:val="00B13E72"/>
    <w:rsid w:val="00B14538"/>
    <w:rsid w:val="00B155ED"/>
    <w:rsid w:val="00B15AD4"/>
    <w:rsid w:val="00B16D75"/>
    <w:rsid w:val="00B17561"/>
    <w:rsid w:val="00B2032B"/>
    <w:rsid w:val="00B20EBC"/>
    <w:rsid w:val="00B2123D"/>
    <w:rsid w:val="00B21505"/>
    <w:rsid w:val="00B21739"/>
    <w:rsid w:val="00B21784"/>
    <w:rsid w:val="00B21A57"/>
    <w:rsid w:val="00B21DA9"/>
    <w:rsid w:val="00B21FD9"/>
    <w:rsid w:val="00B2248F"/>
    <w:rsid w:val="00B22864"/>
    <w:rsid w:val="00B22A22"/>
    <w:rsid w:val="00B22EF0"/>
    <w:rsid w:val="00B2334F"/>
    <w:rsid w:val="00B23527"/>
    <w:rsid w:val="00B23C6E"/>
    <w:rsid w:val="00B245AD"/>
    <w:rsid w:val="00B24854"/>
    <w:rsid w:val="00B254A0"/>
    <w:rsid w:val="00B255F6"/>
    <w:rsid w:val="00B2560E"/>
    <w:rsid w:val="00B25C0E"/>
    <w:rsid w:val="00B25CD9"/>
    <w:rsid w:val="00B25E68"/>
    <w:rsid w:val="00B25F52"/>
    <w:rsid w:val="00B25FC7"/>
    <w:rsid w:val="00B266B8"/>
    <w:rsid w:val="00B269FA"/>
    <w:rsid w:val="00B26DDB"/>
    <w:rsid w:val="00B26FE6"/>
    <w:rsid w:val="00B278D5"/>
    <w:rsid w:val="00B27D4F"/>
    <w:rsid w:val="00B30A2E"/>
    <w:rsid w:val="00B30B66"/>
    <w:rsid w:val="00B319C5"/>
    <w:rsid w:val="00B31E56"/>
    <w:rsid w:val="00B3203B"/>
    <w:rsid w:val="00B320B4"/>
    <w:rsid w:val="00B32265"/>
    <w:rsid w:val="00B323A4"/>
    <w:rsid w:val="00B32476"/>
    <w:rsid w:val="00B32570"/>
    <w:rsid w:val="00B32AAD"/>
    <w:rsid w:val="00B330B5"/>
    <w:rsid w:val="00B3345E"/>
    <w:rsid w:val="00B33D40"/>
    <w:rsid w:val="00B33E31"/>
    <w:rsid w:val="00B3412D"/>
    <w:rsid w:val="00B3453C"/>
    <w:rsid w:val="00B34B62"/>
    <w:rsid w:val="00B34D31"/>
    <w:rsid w:val="00B353BB"/>
    <w:rsid w:val="00B3557F"/>
    <w:rsid w:val="00B35915"/>
    <w:rsid w:val="00B35B80"/>
    <w:rsid w:val="00B35D53"/>
    <w:rsid w:val="00B36057"/>
    <w:rsid w:val="00B361D1"/>
    <w:rsid w:val="00B36337"/>
    <w:rsid w:val="00B366CD"/>
    <w:rsid w:val="00B36A9E"/>
    <w:rsid w:val="00B36B22"/>
    <w:rsid w:val="00B36CCA"/>
    <w:rsid w:val="00B3713E"/>
    <w:rsid w:val="00B373A8"/>
    <w:rsid w:val="00B37744"/>
    <w:rsid w:val="00B3788B"/>
    <w:rsid w:val="00B37EED"/>
    <w:rsid w:val="00B403AB"/>
    <w:rsid w:val="00B4053D"/>
    <w:rsid w:val="00B416C2"/>
    <w:rsid w:val="00B41931"/>
    <w:rsid w:val="00B419CB"/>
    <w:rsid w:val="00B419D7"/>
    <w:rsid w:val="00B42425"/>
    <w:rsid w:val="00B42C31"/>
    <w:rsid w:val="00B42C77"/>
    <w:rsid w:val="00B43A1E"/>
    <w:rsid w:val="00B43D60"/>
    <w:rsid w:val="00B443A6"/>
    <w:rsid w:val="00B44411"/>
    <w:rsid w:val="00B445D7"/>
    <w:rsid w:val="00B44BED"/>
    <w:rsid w:val="00B44DA5"/>
    <w:rsid w:val="00B4590D"/>
    <w:rsid w:val="00B45D83"/>
    <w:rsid w:val="00B460B0"/>
    <w:rsid w:val="00B4676D"/>
    <w:rsid w:val="00B46BFB"/>
    <w:rsid w:val="00B50508"/>
    <w:rsid w:val="00B51859"/>
    <w:rsid w:val="00B519C0"/>
    <w:rsid w:val="00B51FDA"/>
    <w:rsid w:val="00B522F6"/>
    <w:rsid w:val="00B52866"/>
    <w:rsid w:val="00B533CE"/>
    <w:rsid w:val="00B5395F"/>
    <w:rsid w:val="00B539E8"/>
    <w:rsid w:val="00B53B9B"/>
    <w:rsid w:val="00B540B6"/>
    <w:rsid w:val="00B5421E"/>
    <w:rsid w:val="00B544A2"/>
    <w:rsid w:val="00B54590"/>
    <w:rsid w:val="00B545FD"/>
    <w:rsid w:val="00B5473C"/>
    <w:rsid w:val="00B54C74"/>
    <w:rsid w:val="00B54CDC"/>
    <w:rsid w:val="00B54D05"/>
    <w:rsid w:val="00B54EE1"/>
    <w:rsid w:val="00B558DC"/>
    <w:rsid w:val="00B562DA"/>
    <w:rsid w:val="00B56365"/>
    <w:rsid w:val="00B56515"/>
    <w:rsid w:val="00B5736F"/>
    <w:rsid w:val="00B57503"/>
    <w:rsid w:val="00B57E1F"/>
    <w:rsid w:val="00B60BD9"/>
    <w:rsid w:val="00B612D0"/>
    <w:rsid w:val="00B61648"/>
    <w:rsid w:val="00B6172F"/>
    <w:rsid w:val="00B61CE8"/>
    <w:rsid w:val="00B61F63"/>
    <w:rsid w:val="00B620A1"/>
    <w:rsid w:val="00B626D2"/>
    <w:rsid w:val="00B626FF"/>
    <w:rsid w:val="00B62919"/>
    <w:rsid w:val="00B629E8"/>
    <w:rsid w:val="00B63308"/>
    <w:rsid w:val="00B637BD"/>
    <w:rsid w:val="00B63D70"/>
    <w:rsid w:val="00B64012"/>
    <w:rsid w:val="00B64150"/>
    <w:rsid w:val="00B64720"/>
    <w:rsid w:val="00B65077"/>
    <w:rsid w:val="00B65BAE"/>
    <w:rsid w:val="00B65CA4"/>
    <w:rsid w:val="00B65D4A"/>
    <w:rsid w:val="00B660C4"/>
    <w:rsid w:val="00B66A8E"/>
    <w:rsid w:val="00B6723F"/>
    <w:rsid w:val="00B7004B"/>
    <w:rsid w:val="00B7079A"/>
    <w:rsid w:val="00B71020"/>
    <w:rsid w:val="00B71417"/>
    <w:rsid w:val="00B715D3"/>
    <w:rsid w:val="00B71979"/>
    <w:rsid w:val="00B719EC"/>
    <w:rsid w:val="00B71C24"/>
    <w:rsid w:val="00B72770"/>
    <w:rsid w:val="00B72805"/>
    <w:rsid w:val="00B72A92"/>
    <w:rsid w:val="00B72BBB"/>
    <w:rsid w:val="00B72C29"/>
    <w:rsid w:val="00B72D32"/>
    <w:rsid w:val="00B73377"/>
    <w:rsid w:val="00B740F1"/>
    <w:rsid w:val="00B745EF"/>
    <w:rsid w:val="00B74893"/>
    <w:rsid w:val="00B74C24"/>
    <w:rsid w:val="00B75023"/>
    <w:rsid w:val="00B75085"/>
    <w:rsid w:val="00B75CAD"/>
    <w:rsid w:val="00B76439"/>
    <w:rsid w:val="00B779AC"/>
    <w:rsid w:val="00B779CB"/>
    <w:rsid w:val="00B80039"/>
    <w:rsid w:val="00B802CC"/>
    <w:rsid w:val="00B804EB"/>
    <w:rsid w:val="00B80568"/>
    <w:rsid w:val="00B8074C"/>
    <w:rsid w:val="00B807D3"/>
    <w:rsid w:val="00B80931"/>
    <w:rsid w:val="00B80B78"/>
    <w:rsid w:val="00B80EB6"/>
    <w:rsid w:val="00B813F7"/>
    <w:rsid w:val="00B81D1C"/>
    <w:rsid w:val="00B8210E"/>
    <w:rsid w:val="00B82A68"/>
    <w:rsid w:val="00B83147"/>
    <w:rsid w:val="00B83A9D"/>
    <w:rsid w:val="00B843E4"/>
    <w:rsid w:val="00B8552B"/>
    <w:rsid w:val="00B856AB"/>
    <w:rsid w:val="00B85BD5"/>
    <w:rsid w:val="00B85F34"/>
    <w:rsid w:val="00B86232"/>
    <w:rsid w:val="00B864B0"/>
    <w:rsid w:val="00B868B6"/>
    <w:rsid w:val="00B86948"/>
    <w:rsid w:val="00B86A9D"/>
    <w:rsid w:val="00B86CBE"/>
    <w:rsid w:val="00B876AA"/>
    <w:rsid w:val="00B878B7"/>
    <w:rsid w:val="00B87A84"/>
    <w:rsid w:val="00B87E1F"/>
    <w:rsid w:val="00B90347"/>
    <w:rsid w:val="00B9099D"/>
    <w:rsid w:val="00B9132D"/>
    <w:rsid w:val="00B91983"/>
    <w:rsid w:val="00B92005"/>
    <w:rsid w:val="00B9214A"/>
    <w:rsid w:val="00B926E2"/>
    <w:rsid w:val="00B933E6"/>
    <w:rsid w:val="00B94225"/>
    <w:rsid w:val="00B94431"/>
    <w:rsid w:val="00B94854"/>
    <w:rsid w:val="00B9493A"/>
    <w:rsid w:val="00B94CBB"/>
    <w:rsid w:val="00B9529B"/>
    <w:rsid w:val="00B95624"/>
    <w:rsid w:val="00B9568E"/>
    <w:rsid w:val="00B95732"/>
    <w:rsid w:val="00B959AA"/>
    <w:rsid w:val="00B95F6A"/>
    <w:rsid w:val="00B96F98"/>
    <w:rsid w:val="00B974B3"/>
    <w:rsid w:val="00B975E4"/>
    <w:rsid w:val="00B976A9"/>
    <w:rsid w:val="00B97BAB"/>
    <w:rsid w:val="00B97C27"/>
    <w:rsid w:val="00B97D03"/>
    <w:rsid w:val="00BA00C0"/>
    <w:rsid w:val="00BA037F"/>
    <w:rsid w:val="00BA0483"/>
    <w:rsid w:val="00BA08F5"/>
    <w:rsid w:val="00BA0A66"/>
    <w:rsid w:val="00BA0B4F"/>
    <w:rsid w:val="00BA0FF2"/>
    <w:rsid w:val="00BA1A51"/>
    <w:rsid w:val="00BA244E"/>
    <w:rsid w:val="00BA305D"/>
    <w:rsid w:val="00BA36EC"/>
    <w:rsid w:val="00BA3F35"/>
    <w:rsid w:val="00BA42FE"/>
    <w:rsid w:val="00BA44D7"/>
    <w:rsid w:val="00BA4BC0"/>
    <w:rsid w:val="00BA4D8C"/>
    <w:rsid w:val="00BA5101"/>
    <w:rsid w:val="00BA52CD"/>
    <w:rsid w:val="00BA5510"/>
    <w:rsid w:val="00BA5697"/>
    <w:rsid w:val="00BA56FD"/>
    <w:rsid w:val="00BA6414"/>
    <w:rsid w:val="00BA6848"/>
    <w:rsid w:val="00BA6ADB"/>
    <w:rsid w:val="00BA7B8F"/>
    <w:rsid w:val="00BA7D77"/>
    <w:rsid w:val="00BA7FC3"/>
    <w:rsid w:val="00BA7FEE"/>
    <w:rsid w:val="00BB03CB"/>
    <w:rsid w:val="00BB094F"/>
    <w:rsid w:val="00BB0CF6"/>
    <w:rsid w:val="00BB11C5"/>
    <w:rsid w:val="00BB14A5"/>
    <w:rsid w:val="00BB15B4"/>
    <w:rsid w:val="00BB1A24"/>
    <w:rsid w:val="00BB1DD7"/>
    <w:rsid w:val="00BB2142"/>
    <w:rsid w:val="00BB242B"/>
    <w:rsid w:val="00BB25FA"/>
    <w:rsid w:val="00BB33F4"/>
    <w:rsid w:val="00BB344D"/>
    <w:rsid w:val="00BB3470"/>
    <w:rsid w:val="00BB35B2"/>
    <w:rsid w:val="00BB3946"/>
    <w:rsid w:val="00BB3DA4"/>
    <w:rsid w:val="00BB4105"/>
    <w:rsid w:val="00BB537C"/>
    <w:rsid w:val="00BB563B"/>
    <w:rsid w:val="00BB57B3"/>
    <w:rsid w:val="00BB60B1"/>
    <w:rsid w:val="00BB713B"/>
    <w:rsid w:val="00BB7237"/>
    <w:rsid w:val="00BC0244"/>
    <w:rsid w:val="00BC0911"/>
    <w:rsid w:val="00BC0FF6"/>
    <w:rsid w:val="00BC1256"/>
    <w:rsid w:val="00BC2036"/>
    <w:rsid w:val="00BC28AE"/>
    <w:rsid w:val="00BC2DCC"/>
    <w:rsid w:val="00BC3111"/>
    <w:rsid w:val="00BC37A6"/>
    <w:rsid w:val="00BC3A12"/>
    <w:rsid w:val="00BC4358"/>
    <w:rsid w:val="00BC4E69"/>
    <w:rsid w:val="00BC5AA2"/>
    <w:rsid w:val="00BC5E78"/>
    <w:rsid w:val="00BC610B"/>
    <w:rsid w:val="00BC63BB"/>
    <w:rsid w:val="00BC69F7"/>
    <w:rsid w:val="00BC6AD5"/>
    <w:rsid w:val="00BC6D55"/>
    <w:rsid w:val="00BC7325"/>
    <w:rsid w:val="00BC75ED"/>
    <w:rsid w:val="00BC7B4A"/>
    <w:rsid w:val="00BD03B4"/>
    <w:rsid w:val="00BD0491"/>
    <w:rsid w:val="00BD07E5"/>
    <w:rsid w:val="00BD0E0B"/>
    <w:rsid w:val="00BD0E61"/>
    <w:rsid w:val="00BD1DFA"/>
    <w:rsid w:val="00BD2551"/>
    <w:rsid w:val="00BD2E03"/>
    <w:rsid w:val="00BD3500"/>
    <w:rsid w:val="00BD3622"/>
    <w:rsid w:val="00BD4109"/>
    <w:rsid w:val="00BD4FFD"/>
    <w:rsid w:val="00BD5872"/>
    <w:rsid w:val="00BD5B9A"/>
    <w:rsid w:val="00BD5F92"/>
    <w:rsid w:val="00BD639C"/>
    <w:rsid w:val="00BD64A5"/>
    <w:rsid w:val="00BD66DA"/>
    <w:rsid w:val="00BD67AE"/>
    <w:rsid w:val="00BD77ED"/>
    <w:rsid w:val="00BE10C7"/>
    <w:rsid w:val="00BE1C21"/>
    <w:rsid w:val="00BE1DD9"/>
    <w:rsid w:val="00BE2F50"/>
    <w:rsid w:val="00BE32CC"/>
    <w:rsid w:val="00BE33BE"/>
    <w:rsid w:val="00BE3537"/>
    <w:rsid w:val="00BE36D7"/>
    <w:rsid w:val="00BE3BB9"/>
    <w:rsid w:val="00BE40AA"/>
    <w:rsid w:val="00BE4183"/>
    <w:rsid w:val="00BE4357"/>
    <w:rsid w:val="00BE446C"/>
    <w:rsid w:val="00BE64B2"/>
    <w:rsid w:val="00BE6E16"/>
    <w:rsid w:val="00BE77A2"/>
    <w:rsid w:val="00BE7B47"/>
    <w:rsid w:val="00BF0C7A"/>
    <w:rsid w:val="00BF0D5E"/>
    <w:rsid w:val="00BF12AC"/>
    <w:rsid w:val="00BF156B"/>
    <w:rsid w:val="00BF1CDA"/>
    <w:rsid w:val="00BF328E"/>
    <w:rsid w:val="00BF33A2"/>
    <w:rsid w:val="00BF3F03"/>
    <w:rsid w:val="00BF5A6D"/>
    <w:rsid w:val="00BF5EB1"/>
    <w:rsid w:val="00BF6369"/>
    <w:rsid w:val="00BF672F"/>
    <w:rsid w:val="00BF6B27"/>
    <w:rsid w:val="00BF6BE8"/>
    <w:rsid w:val="00BF6CF5"/>
    <w:rsid w:val="00BF7478"/>
    <w:rsid w:val="00BF7787"/>
    <w:rsid w:val="00BF7E63"/>
    <w:rsid w:val="00BF7FF1"/>
    <w:rsid w:val="00C00149"/>
    <w:rsid w:val="00C00B90"/>
    <w:rsid w:val="00C01470"/>
    <w:rsid w:val="00C0152F"/>
    <w:rsid w:val="00C021E2"/>
    <w:rsid w:val="00C02C7B"/>
    <w:rsid w:val="00C02D38"/>
    <w:rsid w:val="00C03727"/>
    <w:rsid w:val="00C03F1B"/>
    <w:rsid w:val="00C0413A"/>
    <w:rsid w:val="00C044FC"/>
    <w:rsid w:val="00C04566"/>
    <w:rsid w:val="00C04F4D"/>
    <w:rsid w:val="00C05020"/>
    <w:rsid w:val="00C0588E"/>
    <w:rsid w:val="00C062B4"/>
    <w:rsid w:val="00C06405"/>
    <w:rsid w:val="00C069CB"/>
    <w:rsid w:val="00C07078"/>
    <w:rsid w:val="00C070B7"/>
    <w:rsid w:val="00C07115"/>
    <w:rsid w:val="00C07266"/>
    <w:rsid w:val="00C07395"/>
    <w:rsid w:val="00C077D6"/>
    <w:rsid w:val="00C07A57"/>
    <w:rsid w:val="00C1029F"/>
    <w:rsid w:val="00C10369"/>
    <w:rsid w:val="00C10394"/>
    <w:rsid w:val="00C1049C"/>
    <w:rsid w:val="00C10CC3"/>
    <w:rsid w:val="00C10D55"/>
    <w:rsid w:val="00C10EAD"/>
    <w:rsid w:val="00C121E1"/>
    <w:rsid w:val="00C1237F"/>
    <w:rsid w:val="00C12EFF"/>
    <w:rsid w:val="00C1375C"/>
    <w:rsid w:val="00C1407C"/>
    <w:rsid w:val="00C14794"/>
    <w:rsid w:val="00C150C7"/>
    <w:rsid w:val="00C150F9"/>
    <w:rsid w:val="00C1511C"/>
    <w:rsid w:val="00C1517D"/>
    <w:rsid w:val="00C15A74"/>
    <w:rsid w:val="00C15AEA"/>
    <w:rsid w:val="00C15FAD"/>
    <w:rsid w:val="00C160D8"/>
    <w:rsid w:val="00C1687B"/>
    <w:rsid w:val="00C173FB"/>
    <w:rsid w:val="00C174D5"/>
    <w:rsid w:val="00C17AE3"/>
    <w:rsid w:val="00C202DC"/>
    <w:rsid w:val="00C2046B"/>
    <w:rsid w:val="00C204D2"/>
    <w:rsid w:val="00C20DEA"/>
    <w:rsid w:val="00C213AB"/>
    <w:rsid w:val="00C21AD5"/>
    <w:rsid w:val="00C21B8D"/>
    <w:rsid w:val="00C21C74"/>
    <w:rsid w:val="00C22584"/>
    <w:rsid w:val="00C22960"/>
    <w:rsid w:val="00C22E00"/>
    <w:rsid w:val="00C22F1D"/>
    <w:rsid w:val="00C231E1"/>
    <w:rsid w:val="00C233B7"/>
    <w:rsid w:val="00C23496"/>
    <w:rsid w:val="00C23977"/>
    <w:rsid w:val="00C24150"/>
    <w:rsid w:val="00C243B2"/>
    <w:rsid w:val="00C24B9A"/>
    <w:rsid w:val="00C2519B"/>
    <w:rsid w:val="00C256D9"/>
    <w:rsid w:val="00C256FC"/>
    <w:rsid w:val="00C258BA"/>
    <w:rsid w:val="00C275B9"/>
    <w:rsid w:val="00C275EA"/>
    <w:rsid w:val="00C27781"/>
    <w:rsid w:val="00C27BC5"/>
    <w:rsid w:val="00C304A6"/>
    <w:rsid w:val="00C30559"/>
    <w:rsid w:val="00C30BAC"/>
    <w:rsid w:val="00C30D8A"/>
    <w:rsid w:val="00C310AF"/>
    <w:rsid w:val="00C31125"/>
    <w:rsid w:val="00C31638"/>
    <w:rsid w:val="00C317BE"/>
    <w:rsid w:val="00C31987"/>
    <w:rsid w:val="00C31D3C"/>
    <w:rsid w:val="00C3216C"/>
    <w:rsid w:val="00C33D22"/>
    <w:rsid w:val="00C34299"/>
    <w:rsid w:val="00C3432E"/>
    <w:rsid w:val="00C3448D"/>
    <w:rsid w:val="00C34674"/>
    <w:rsid w:val="00C34905"/>
    <w:rsid w:val="00C3494C"/>
    <w:rsid w:val="00C34A9F"/>
    <w:rsid w:val="00C34D05"/>
    <w:rsid w:val="00C3516A"/>
    <w:rsid w:val="00C353A0"/>
    <w:rsid w:val="00C35469"/>
    <w:rsid w:val="00C35942"/>
    <w:rsid w:val="00C35B85"/>
    <w:rsid w:val="00C35C2F"/>
    <w:rsid w:val="00C35F65"/>
    <w:rsid w:val="00C36496"/>
    <w:rsid w:val="00C3665F"/>
    <w:rsid w:val="00C375A6"/>
    <w:rsid w:val="00C37AD4"/>
    <w:rsid w:val="00C4031F"/>
    <w:rsid w:val="00C40501"/>
    <w:rsid w:val="00C4187E"/>
    <w:rsid w:val="00C42BC0"/>
    <w:rsid w:val="00C42D86"/>
    <w:rsid w:val="00C42E51"/>
    <w:rsid w:val="00C43380"/>
    <w:rsid w:val="00C4390A"/>
    <w:rsid w:val="00C43FD7"/>
    <w:rsid w:val="00C44247"/>
    <w:rsid w:val="00C448FF"/>
    <w:rsid w:val="00C44C3C"/>
    <w:rsid w:val="00C44F9D"/>
    <w:rsid w:val="00C45286"/>
    <w:rsid w:val="00C469B9"/>
    <w:rsid w:val="00C46D21"/>
    <w:rsid w:val="00C46E36"/>
    <w:rsid w:val="00C471A5"/>
    <w:rsid w:val="00C4724B"/>
    <w:rsid w:val="00C47953"/>
    <w:rsid w:val="00C47CE2"/>
    <w:rsid w:val="00C503CD"/>
    <w:rsid w:val="00C50B70"/>
    <w:rsid w:val="00C511DB"/>
    <w:rsid w:val="00C515E4"/>
    <w:rsid w:val="00C5173B"/>
    <w:rsid w:val="00C51896"/>
    <w:rsid w:val="00C52132"/>
    <w:rsid w:val="00C522D0"/>
    <w:rsid w:val="00C52556"/>
    <w:rsid w:val="00C52C60"/>
    <w:rsid w:val="00C52E1E"/>
    <w:rsid w:val="00C5339F"/>
    <w:rsid w:val="00C544FD"/>
    <w:rsid w:val="00C54627"/>
    <w:rsid w:val="00C54A89"/>
    <w:rsid w:val="00C54CBE"/>
    <w:rsid w:val="00C54FC3"/>
    <w:rsid w:val="00C55016"/>
    <w:rsid w:val="00C55338"/>
    <w:rsid w:val="00C55B3A"/>
    <w:rsid w:val="00C55D7C"/>
    <w:rsid w:val="00C564C7"/>
    <w:rsid w:val="00C5665A"/>
    <w:rsid w:val="00C566D5"/>
    <w:rsid w:val="00C56777"/>
    <w:rsid w:val="00C56A27"/>
    <w:rsid w:val="00C56F85"/>
    <w:rsid w:val="00C57161"/>
    <w:rsid w:val="00C57274"/>
    <w:rsid w:val="00C57CB9"/>
    <w:rsid w:val="00C57F2D"/>
    <w:rsid w:val="00C602CD"/>
    <w:rsid w:val="00C6061D"/>
    <w:rsid w:val="00C60780"/>
    <w:rsid w:val="00C614B9"/>
    <w:rsid w:val="00C61586"/>
    <w:rsid w:val="00C615CE"/>
    <w:rsid w:val="00C6192F"/>
    <w:rsid w:val="00C61E74"/>
    <w:rsid w:val="00C61F30"/>
    <w:rsid w:val="00C6252C"/>
    <w:rsid w:val="00C62793"/>
    <w:rsid w:val="00C627C6"/>
    <w:rsid w:val="00C62830"/>
    <w:rsid w:val="00C62B53"/>
    <w:rsid w:val="00C633B2"/>
    <w:rsid w:val="00C635CB"/>
    <w:rsid w:val="00C63869"/>
    <w:rsid w:val="00C6398C"/>
    <w:rsid w:val="00C64977"/>
    <w:rsid w:val="00C64D33"/>
    <w:rsid w:val="00C6509D"/>
    <w:rsid w:val="00C650D2"/>
    <w:rsid w:val="00C6552B"/>
    <w:rsid w:val="00C667F5"/>
    <w:rsid w:val="00C6685C"/>
    <w:rsid w:val="00C66CA0"/>
    <w:rsid w:val="00C70DDB"/>
    <w:rsid w:val="00C72535"/>
    <w:rsid w:val="00C72760"/>
    <w:rsid w:val="00C7320B"/>
    <w:rsid w:val="00C74216"/>
    <w:rsid w:val="00C74314"/>
    <w:rsid w:val="00C74629"/>
    <w:rsid w:val="00C74663"/>
    <w:rsid w:val="00C75968"/>
    <w:rsid w:val="00C75BAA"/>
    <w:rsid w:val="00C7605D"/>
    <w:rsid w:val="00C7650A"/>
    <w:rsid w:val="00C768BF"/>
    <w:rsid w:val="00C76CBE"/>
    <w:rsid w:val="00C7740A"/>
    <w:rsid w:val="00C804EC"/>
    <w:rsid w:val="00C808BF"/>
    <w:rsid w:val="00C81106"/>
    <w:rsid w:val="00C824B5"/>
    <w:rsid w:val="00C827C0"/>
    <w:rsid w:val="00C82A48"/>
    <w:rsid w:val="00C82AF3"/>
    <w:rsid w:val="00C82E0B"/>
    <w:rsid w:val="00C82E6F"/>
    <w:rsid w:val="00C82E76"/>
    <w:rsid w:val="00C82F1C"/>
    <w:rsid w:val="00C83064"/>
    <w:rsid w:val="00C832B8"/>
    <w:rsid w:val="00C84178"/>
    <w:rsid w:val="00C84310"/>
    <w:rsid w:val="00C848E3"/>
    <w:rsid w:val="00C84B29"/>
    <w:rsid w:val="00C84BDE"/>
    <w:rsid w:val="00C85A53"/>
    <w:rsid w:val="00C85A5A"/>
    <w:rsid w:val="00C85D37"/>
    <w:rsid w:val="00C85D88"/>
    <w:rsid w:val="00C85EF7"/>
    <w:rsid w:val="00C85FE1"/>
    <w:rsid w:val="00C86DAF"/>
    <w:rsid w:val="00C87085"/>
    <w:rsid w:val="00C87806"/>
    <w:rsid w:val="00C87C13"/>
    <w:rsid w:val="00C902C7"/>
    <w:rsid w:val="00C9109F"/>
    <w:rsid w:val="00C91255"/>
    <w:rsid w:val="00C9129F"/>
    <w:rsid w:val="00C916AA"/>
    <w:rsid w:val="00C9234D"/>
    <w:rsid w:val="00C92391"/>
    <w:rsid w:val="00C92E9A"/>
    <w:rsid w:val="00C92ED0"/>
    <w:rsid w:val="00C939F4"/>
    <w:rsid w:val="00C93A5C"/>
    <w:rsid w:val="00C93E75"/>
    <w:rsid w:val="00C940E0"/>
    <w:rsid w:val="00C942CA"/>
    <w:rsid w:val="00C9453B"/>
    <w:rsid w:val="00C945E3"/>
    <w:rsid w:val="00C95032"/>
    <w:rsid w:val="00C9555B"/>
    <w:rsid w:val="00C956D6"/>
    <w:rsid w:val="00C95B26"/>
    <w:rsid w:val="00C95E6C"/>
    <w:rsid w:val="00C963B4"/>
    <w:rsid w:val="00C967CD"/>
    <w:rsid w:val="00C96A93"/>
    <w:rsid w:val="00C97152"/>
    <w:rsid w:val="00CA013E"/>
    <w:rsid w:val="00CA0982"/>
    <w:rsid w:val="00CA0A9C"/>
    <w:rsid w:val="00CA0AB4"/>
    <w:rsid w:val="00CA0DBB"/>
    <w:rsid w:val="00CA12BA"/>
    <w:rsid w:val="00CA18D3"/>
    <w:rsid w:val="00CA2941"/>
    <w:rsid w:val="00CA2AC4"/>
    <w:rsid w:val="00CA2C72"/>
    <w:rsid w:val="00CA37BA"/>
    <w:rsid w:val="00CA38C4"/>
    <w:rsid w:val="00CA4200"/>
    <w:rsid w:val="00CA4672"/>
    <w:rsid w:val="00CA49FE"/>
    <w:rsid w:val="00CA4BC0"/>
    <w:rsid w:val="00CA4F9E"/>
    <w:rsid w:val="00CA5415"/>
    <w:rsid w:val="00CA58C0"/>
    <w:rsid w:val="00CA5D50"/>
    <w:rsid w:val="00CA5E41"/>
    <w:rsid w:val="00CA606D"/>
    <w:rsid w:val="00CA615C"/>
    <w:rsid w:val="00CA7262"/>
    <w:rsid w:val="00CB06E5"/>
    <w:rsid w:val="00CB0D66"/>
    <w:rsid w:val="00CB1001"/>
    <w:rsid w:val="00CB18F6"/>
    <w:rsid w:val="00CB1CBD"/>
    <w:rsid w:val="00CB22CC"/>
    <w:rsid w:val="00CB22F2"/>
    <w:rsid w:val="00CB24BB"/>
    <w:rsid w:val="00CB2760"/>
    <w:rsid w:val="00CB2E62"/>
    <w:rsid w:val="00CB367C"/>
    <w:rsid w:val="00CB3724"/>
    <w:rsid w:val="00CB399D"/>
    <w:rsid w:val="00CB39F1"/>
    <w:rsid w:val="00CB3A9A"/>
    <w:rsid w:val="00CB3C21"/>
    <w:rsid w:val="00CB43C1"/>
    <w:rsid w:val="00CB4A2C"/>
    <w:rsid w:val="00CB5281"/>
    <w:rsid w:val="00CB6302"/>
    <w:rsid w:val="00CC011C"/>
    <w:rsid w:val="00CC07CA"/>
    <w:rsid w:val="00CC0900"/>
    <w:rsid w:val="00CC0D6E"/>
    <w:rsid w:val="00CC11BF"/>
    <w:rsid w:val="00CC1263"/>
    <w:rsid w:val="00CC175D"/>
    <w:rsid w:val="00CC17A6"/>
    <w:rsid w:val="00CC1A47"/>
    <w:rsid w:val="00CC1B3A"/>
    <w:rsid w:val="00CC24AE"/>
    <w:rsid w:val="00CC26CB"/>
    <w:rsid w:val="00CC2AC9"/>
    <w:rsid w:val="00CC3483"/>
    <w:rsid w:val="00CC40E7"/>
    <w:rsid w:val="00CC42E1"/>
    <w:rsid w:val="00CC5D21"/>
    <w:rsid w:val="00CC5E18"/>
    <w:rsid w:val="00CC637C"/>
    <w:rsid w:val="00CC6A58"/>
    <w:rsid w:val="00CC703B"/>
    <w:rsid w:val="00CC75E3"/>
    <w:rsid w:val="00CC7B18"/>
    <w:rsid w:val="00CC7DD4"/>
    <w:rsid w:val="00CD028D"/>
    <w:rsid w:val="00CD02A2"/>
    <w:rsid w:val="00CD042D"/>
    <w:rsid w:val="00CD0ADB"/>
    <w:rsid w:val="00CD1548"/>
    <w:rsid w:val="00CD1B9D"/>
    <w:rsid w:val="00CD1BAE"/>
    <w:rsid w:val="00CD2273"/>
    <w:rsid w:val="00CD22F0"/>
    <w:rsid w:val="00CD24A4"/>
    <w:rsid w:val="00CD2D81"/>
    <w:rsid w:val="00CD303D"/>
    <w:rsid w:val="00CD30D5"/>
    <w:rsid w:val="00CD3406"/>
    <w:rsid w:val="00CD3B76"/>
    <w:rsid w:val="00CD3D47"/>
    <w:rsid w:val="00CD4094"/>
    <w:rsid w:val="00CD4206"/>
    <w:rsid w:val="00CD4890"/>
    <w:rsid w:val="00CD5374"/>
    <w:rsid w:val="00CD54EA"/>
    <w:rsid w:val="00CD597A"/>
    <w:rsid w:val="00CD5EF3"/>
    <w:rsid w:val="00CD6089"/>
    <w:rsid w:val="00CD66E2"/>
    <w:rsid w:val="00CD67BF"/>
    <w:rsid w:val="00CD6981"/>
    <w:rsid w:val="00CD6C97"/>
    <w:rsid w:val="00CD745D"/>
    <w:rsid w:val="00CD79C5"/>
    <w:rsid w:val="00CD7A05"/>
    <w:rsid w:val="00CD7A3C"/>
    <w:rsid w:val="00CE00D1"/>
    <w:rsid w:val="00CE00FD"/>
    <w:rsid w:val="00CE03E6"/>
    <w:rsid w:val="00CE06CA"/>
    <w:rsid w:val="00CE08D2"/>
    <w:rsid w:val="00CE098B"/>
    <w:rsid w:val="00CE1345"/>
    <w:rsid w:val="00CE148F"/>
    <w:rsid w:val="00CE2C21"/>
    <w:rsid w:val="00CE2E07"/>
    <w:rsid w:val="00CE32BC"/>
    <w:rsid w:val="00CE46B1"/>
    <w:rsid w:val="00CE4FDD"/>
    <w:rsid w:val="00CE5482"/>
    <w:rsid w:val="00CE5A01"/>
    <w:rsid w:val="00CE5D83"/>
    <w:rsid w:val="00CE6989"/>
    <w:rsid w:val="00CE720A"/>
    <w:rsid w:val="00CE739F"/>
    <w:rsid w:val="00CE74A8"/>
    <w:rsid w:val="00CE7A65"/>
    <w:rsid w:val="00CF030D"/>
    <w:rsid w:val="00CF102E"/>
    <w:rsid w:val="00CF13C1"/>
    <w:rsid w:val="00CF18C7"/>
    <w:rsid w:val="00CF1A07"/>
    <w:rsid w:val="00CF1E28"/>
    <w:rsid w:val="00CF1F3A"/>
    <w:rsid w:val="00CF2177"/>
    <w:rsid w:val="00CF24D8"/>
    <w:rsid w:val="00CF2D43"/>
    <w:rsid w:val="00CF3321"/>
    <w:rsid w:val="00CF3B58"/>
    <w:rsid w:val="00CF3F23"/>
    <w:rsid w:val="00CF4481"/>
    <w:rsid w:val="00CF5057"/>
    <w:rsid w:val="00CF52CF"/>
    <w:rsid w:val="00CF5D38"/>
    <w:rsid w:val="00CF75CB"/>
    <w:rsid w:val="00CF7636"/>
    <w:rsid w:val="00CF7CD7"/>
    <w:rsid w:val="00D00F87"/>
    <w:rsid w:val="00D0171F"/>
    <w:rsid w:val="00D019B6"/>
    <w:rsid w:val="00D01BB6"/>
    <w:rsid w:val="00D02719"/>
    <w:rsid w:val="00D02E98"/>
    <w:rsid w:val="00D02F69"/>
    <w:rsid w:val="00D0305A"/>
    <w:rsid w:val="00D03560"/>
    <w:rsid w:val="00D03BC0"/>
    <w:rsid w:val="00D04441"/>
    <w:rsid w:val="00D04782"/>
    <w:rsid w:val="00D04A52"/>
    <w:rsid w:val="00D04BEB"/>
    <w:rsid w:val="00D04BEF"/>
    <w:rsid w:val="00D05651"/>
    <w:rsid w:val="00D058A0"/>
    <w:rsid w:val="00D05A29"/>
    <w:rsid w:val="00D05B58"/>
    <w:rsid w:val="00D05FDB"/>
    <w:rsid w:val="00D06A70"/>
    <w:rsid w:val="00D07AFB"/>
    <w:rsid w:val="00D1057F"/>
    <w:rsid w:val="00D10935"/>
    <w:rsid w:val="00D10BC5"/>
    <w:rsid w:val="00D121DD"/>
    <w:rsid w:val="00D13052"/>
    <w:rsid w:val="00D13D10"/>
    <w:rsid w:val="00D14532"/>
    <w:rsid w:val="00D14779"/>
    <w:rsid w:val="00D14EEC"/>
    <w:rsid w:val="00D1557C"/>
    <w:rsid w:val="00D157E7"/>
    <w:rsid w:val="00D16276"/>
    <w:rsid w:val="00D1636F"/>
    <w:rsid w:val="00D164E8"/>
    <w:rsid w:val="00D16F3D"/>
    <w:rsid w:val="00D17617"/>
    <w:rsid w:val="00D17FCA"/>
    <w:rsid w:val="00D2002E"/>
    <w:rsid w:val="00D20932"/>
    <w:rsid w:val="00D20C6E"/>
    <w:rsid w:val="00D21530"/>
    <w:rsid w:val="00D218FE"/>
    <w:rsid w:val="00D221D6"/>
    <w:rsid w:val="00D22661"/>
    <w:rsid w:val="00D22B89"/>
    <w:rsid w:val="00D22DA8"/>
    <w:rsid w:val="00D232E2"/>
    <w:rsid w:val="00D233D5"/>
    <w:rsid w:val="00D2353C"/>
    <w:rsid w:val="00D240EA"/>
    <w:rsid w:val="00D244A0"/>
    <w:rsid w:val="00D24F78"/>
    <w:rsid w:val="00D25205"/>
    <w:rsid w:val="00D253B6"/>
    <w:rsid w:val="00D25505"/>
    <w:rsid w:val="00D26036"/>
    <w:rsid w:val="00D2631A"/>
    <w:rsid w:val="00D26BD4"/>
    <w:rsid w:val="00D2750A"/>
    <w:rsid w:val="00D27CD0"/>
    <w:rsid w:val="00D30962"/>
    <w:rsid w:val="00D31C4B"/>
    <w:rsid w:val="00D31D61"/>
    <w:rsid w:val="00D32314"/>
    <w:rsid w:val="00D323F3"/>
    <w:rsid w:val="00D32870"/>
    <w:rsid w:val="00D332D0"/>
    <w:rsid w:val="00D3394D"/>
    <w:rsid w:val="00D33A90"/>
    <w:rsid w:val="00D34ADD"/>
    <w:rsid w:val="00D34BE3"/>
    <w:rsid w:val="00D34CEC"/>
    <w:rsid w:val="00D34DEE"/>
    <w:rsid w:val="00D34E7C"/>
    <w:rsid w:val="00D35A92"/>
    <w:rsid w:val="00D360CF"/>
    <w:rsid w:val="00D36306"/>
    <w:rsid w:val="00D3685D"/>
    <w:rsid w:val="00D368C7"/>
    <w:rsid w:val="00D369E1"/>
    <w:rsid w:val="00D36F92"/>
    <w:rsid w:val="00D3788D"/>
    <w:rsid w:val="00D37A59"/>
    <w:rsid w:val="00D37B07"/>
    <w:rsid w:val="00D37B77"/>
    <w:rsid w:val="00D4041A"/>
    <w:rsid w:val="00D40E76"/>
    <w:rsid w:val="00D4184F"/>
    <w:rsid w:val="00D41ECE"/>
    <w:rsid w:val="00D424D3"/>
    <w:rsid w:val="00D42971"/>
    <w:rsid w:val="00D43A66"/>
    <w:rsid w:val="00D44247"/>
    <w:rsid w:val="00D44366"/>
    <w:rsid w:val="00D45747"/>
    <w:rsid w:val="00D45C53"/>
    <w:rsid w:val="00D4710E"/>
    <w:rsid w:val="00D4755F"/>
    <w:rsid w:val="00D4778A"/>
    <w:rsid w:val="00D503E2"/>
    <w:rsid w:val="00D50C84"/>
    <w:rsid w:val="00D50DAE"/>
    <w:rsid w:val="00D52191"/>
    <w:rsid w:val="00D531AC"/>
    <w:rsid w:val="00D5396B"/>
    <w:rsid w:val="00D542D0"/>
    <w:rsid w:val="00D544B9"/>
    <w:rsid w:val="00D550CF"/>
    <w:rsid w:val="00D55C76"/>
    <w:rsid w:val="00D55D90"/>
    <w:rsid w:val="00D56D7C"/>
    <w:rsid w:val="00D56DB0"/>
    <w:rsid w:val="00D5700E"/>
    <w:rsid w:val="00D57384"/>
    <w:rsid w:val="00D57B19"/>
    <w:rsid w:val="00D60B12"/>
    <w:rsid w:val="00D61AD8"/>
    <w:rsid w:val="00D61B67"/>
    <w:rsid w:val="00D61D27"/>
    <w:rsid w:val="00D61EF2"/>
    <w:rsid w:val="00D6249E"/>
    <w:rsid w:val="00D6269D"/>
    <w:rsid w:val="00D6283F"/>
    <w:rsid w:val="00D6391C"/>
    <w:rsid w:val="00D63A8E"/>
    <w:rsid w:val="00D63D17"/>
    <w:rsid w:val="00D63FD0"/>
    <w:rsid w:val="00D63FD4"/>
    <w:rsid w:val="00D650A8"/>
    <w:rsid w:val="00D653A4"/>
    <w:rsid w:val="00D65483"/>
    <w:rsid w:val="00D65582"/>
    <w:rsid w:val="00D65846"/>
    <w:rsid w:val="00D658BC"/>
    <w:rsid w:val="00D658FC"/>
    <w:rsid w:val="00D65C50"/>
    <w:rsid w:val="00D65EC7"/>
    <w:rsid w:val="00D662C2"/>
    <w:rsid w:val="00D66770"/>
    <w:rsid w:val="00D66BBA"/>
    <w:rsid w:val="00D6738A"/>
    <w:rsid w:val="00D67791"/>
    <w:rsid w:val="00D67838"/>
    <w:rsid w:val="00D679DF"/>
    <w:rsid w:val="00D7045D"/>
    <w:rsid w:val="00D704A3"/>
    <w:rsid w:val="00D71C6E"/>
    <w:rsid w:val="00D72D15"/>
    <w:rsid w:val="00D735B4"/>
    <w:rsid w:val="00D739A1"/>
    <w:rsid w:val="00D73A6D"/>
    <w:rsid w:val="00D74692"/>
    <w:rsid w:val="00D756F9"/>
    <w:rsid w:val="00D7570C"/>
    <w:rsid w:val="00D7598B"/>
    <w:rsid w:val="00D7641C"/>
    <w:rsid w:val="00D7657E"/>
    <w:rsid w:val="00D76654"/>
    <w:rsid w:val="00D77448"/>
    <w:rsid w:val="00D7771C"/>
    <w:rsid w:val="00D80B1D"/>
    <w:rsid w:val="00D80C22"/>
    <w:rsid w:val="00D80C88"/>
    <w:rsid w:val="00D81044"/>
    <w:rsid w:val="00D81139"/>
    <w:rsid w:val="00D81206"/>
    <w:rsid w:val="00D816D1"/>
    <w:rsid w:val="00D8189F"/>
    <w:rsid w:val="00D82A32"/>
    <w:rsid w:val="00D834C1"/>
    <w:rsid w:val="00D836C4"/>
    <w:rsid w:val="00D83A7B"/>
    <w:rsid w:val="00D83CFA"/>
    <w:rsid w:val="00D83F9F"/>
    <w:rsid w:val="00D84817"/>
    <w:rsid w:val="00D848CE"/>
    <w:rsid w:val="00D856E5"/>
    <w:rsid w:val="00D86786"/>
    <w:rsid w:val="00D86A6E"/>
    <w:rsid w:val="00D86F36"/>
    <w:rsid w:val="00D87135"/>
    <w:rsid w:val="00D87BA2"/>
    <w:rsid w:val="00D903AF"/>
    <w:rsid w:val="00D90478"/>
    <w:rsid w:val="00D90C03"/>
    <w:rsid w:val="00D90C49"/>
    <w:rsid w:val="00D91546"/>
    <w:rsid w:val="00D91F9B"/>
    <w:rsid w:val="00D92B76"/>
    <w:rsid w:val="00D9333D"/>
    <w:rsid w:val="00D93B75"/>
    <w:rsid w:val="00D94289"/>
    <w:rsid w:val="00D942F0"/>
    <w:rsid w:val="00D9549E"/>
    <w:rsid w:val="00D9583A"/>
    <w:rsid w:val="00D959C5"/>
    <w:rsid w:val="00D95B54"/>
    <w:rsid w:val="00D96961"/>
    <w:rsid w:val="00D96FB8"/>
    <w:rsid w:val="00D97159"/>
    <w:rsid w:val="00D97376"/>
    <w:rsid w:val="00D975D8"/>
    <w:rsid w:val="00D97A39"/>
    <w:rsid w:val="00DA03C0"/>
    <w:rsid w:val="00DA052A"/>
    <w:rsid w:val="00DA0531"/>
    <w:rsid w:val="00DA0974"/>
    <w:rsid w:val="00DA0AE1"/>
    <w:rsid w:val="00DA13E8"/>
    <w:rsid w:val="00DA20AC"/>
    <w:rsid w:val="00DA20BC"/>
    <w:rsid w:val="00DA2251"/>
    <w:rsid w:val="00DA274A"/>
    <w:rsid w:val="00DA2A58"/>
    <w:rsid w:val="00DA36EB"/>
    <w:rsid w:val="00DA3812"/>
    <w:rsid w:val="00DA4142"/>
    <w:rsid w:val="00DA5AC4"/>
    <w:rsid w:val="00DA61BC"/>
    <w:rsid w:val="00DA7285"/>
    <w:rsid w:val="00DA72D6"/>
    <w:rsid w:val="00DA7494"/>
    <w:rsid w:val="00DA7C20"/>
    <w:rsid w:val="00DA7C7C"/>
    <w:rsid w:val="00DB0469"/>
    <w:rsid w:val="00DB0905"/>
    <w:rsid w:val="00DB1A02"/>
    <w:rsid w:val="00DB1BF8"/>
    <w:rsid w:val="00DB1EA1"/>
    <w:rsid w:val="00DB3CFC"/>
    <w:rsid w:val="00DB3FF8"/>
    <w:rsid w:val="00DB4AD5"/>
    <w:rsid w:val="00DB50A8"/>
    <w:rsid w:val="00DB534D"/>
    <w:rsid w:val="00DB536D"/>
    <w:rsid w:val="00DB5734"/>
    <w:rsid w:val="00DB5B79"/>
    <w:rsid w:val="00DB5C2E"/>
    <w:rsid w:val="00DB5D30"/>
    <w:rsid w:val="00DB5E07"/>
    <w:rsid w:val="00DB61E2"/>
    <w:rsid w:val="00DB6436"/>
    <w:rsid w:val="00DB6CE9"/>
    <w:rsid w:val="00DB6D64"/>
    <w:rsid w:val="00DB6FA9"/>
    <w:rsid w:val="00DB748E"/>
    <w:rsid w:val="00DB7CF8"/>
    <w:rsid w:val="00DC020C"/>
    <w:rsid w:val="00DC091C"/>
    <w:rsid w:val="00DC106E"/>
    <w:rsid w:val="00DC16EA"/>
    <w:rsid w:val="00DC1742"/>
    <w:rsid w:val="00DC1BFF"/>
    <w:rsid w:val="00DC2414"/>
    <w:rsid w:val="00DC2755"/>
    <w:rsid w:val="00DC2EE3"/>
    <w:rsid w:val="00DC3EDD"/>
    <w:rsid w:val="00DC46CF"/>
    <w:rsid w:val="00DC4FCF"/>
    <w:rsid w:val="00DC52E5"/>
    <w:rsid w:val="00DC5826"/>
    <w:rsid w:val="00DC5A6F"/>
    <w:rsid w:val="00DC5D6D"/>
    <w:rsid w:val="00DC5F28"/>
    <w:rsid w:val="00DC64A1"/>
    <w:rsid w:val="00DC7240"/>
    <w:rsid w:val="00DC783B"/>
    <w:rsid w:val="00DC78C6"/>
    <w:rsid w:val="00DC79B7"/>
    <w:rsid w:val="00DD05C4"/>
    <w:rsid w:val="00DD0940"/>
    <w:rsid w:val="00DD0D10"/>
    <w:rsid w:val="00DD27E0"/>
    <w:rsid w:val="00DD2B8A"/>
    <w:rsid w:val="00DD2DA3"/>
    <w:rsid w:val="00DD2EDC"/>
    <w:rsid w:val="00DD34D4"/>
    <w:rsid w:val="00DD352A"/>
    <w:rsid w:val="00DD3898"/>
    <w:rsid w:val="00DD397E"/>
    <w:rsid w:val="00DD3C19"/>
    <w:rsid w:val="00DD4356"/>
    <w:rsid w:val="00DD46D9"/>
    <w:rsid w:val="00DD47FE"/>
    <w:rsid w:val="00DD54B1"/>
    <w:rsid w:val="00DD558B"/>
    <w:rsid w:val="00DD5B7C"/>
    <w:rsid w:val="00DD5D9D"/>
    <w:rsid w:val="00DD6007"/>
    <w:rsid w:val="00DD6418"/>
    <w:rsid w:val="00DD6757"/>
    <w:rsid w:val="00DD7063"/>
    <w:rsid w:val="00DD7477"/>
    <w:rsid w:val="00DD74C4"/>
    <w:rsid w:val="00DD7AB8"/>
    <w:rsid w:val="00DD7F5D"/>
    <w:rsid w:val="00DE0509"/>
    <w:rsid w:val="00DE06D9"/>
    <w:rsid w:val="00DE084F"/>
    <w:rsid w:val="00DE0A80"/>
    <w:rsid w:val="00DE0B5A"/>
    <w:rsid w:val="00DE0CE5"/>
    <w:rsid w:val="00DE12F2"/>
    <w:rsid w:val="00DE1818"/>
    <w:rsid w:val="00DE1FB2"/>
    <w:rsid w:val="00DE202D"/>
    <w:rsid w:val="00DE2197"/>
    <w:rsid w:val="00DE235F"/>
    <w:rsid w:val="00DE2DF9"/>
    <w:rsid w:val="00DE2F96"/>
    <w:rsid w:val="00DE32BA"/>
    <w:rsid w:val="00DE33E1"/>
    <w:rsid w:val="00DE37F9"/>
    <w:rsid w:val="00DE3B5A"/>
    <w:rsid w:val="00DE4A6B"/>
    <w:rsid w:val="00DE4EDF"/>
    <w:rsid w:val="00DE5BE6"/>
    <w:rsid w:val="00DE61D4"/>
    <w:rsid w:val="00DE61E4"/>
    <w:rsid w:val="00DE6266"/>
    <w:rsid w:val="00DE64D4"/>
    <w:rsid w:val="00DE6D15"/>
    <w:rsid w:val="00DE6D45"/>
    <w:rsid w:val="00DE7722"/>
    <w:rsid w:val="00DE785C"/>
    <w:rsid w:val="00DE7B3A"/>
    <w:rsid w:val="00DE7DAA"/>
    <w:rsid w:val="00DF0106"/>
    <w:rsid w:val="00DF03D7"/>
    <w:rsid w:val="00DF0675"/>
    <w:rsid w:val="00DF0D3F"/>
    <w:rsid w:val="00DF0EA6"/>
    <w:rsid w:val="00DF113B"/>
    <w:rsid w:val="00DF114A"/>
    <w:rsid w:val="00DF1FCF"/>
    <w:rsid w:val="00DF3C5C"/>
    <w:rsid w:val="00DF3CCC"/>
    <w:rsid w:val="00DF42A1"/>
    <w:rsid w:val="00DF5255"/>
    <w:rsid w:val="00DF5276"/>
    <w:rsid w:val="00DF6693"/>
    <w:rsid w:val="00DF67F9"/>
    <w:rsid w:val="00DF6E72"/>
    <w:rsid w:val="00DF70C3"/>
    <w:rsid w:val="00DF747B"/>
    <w:rsid w:val="00DF7743"/>
    <w:rsid w:val="00DF7794"/>
    <w:rsid w:val="00DF7C66"/>
    <w:rsid w:val="00DF7F36"/>
    <w:rsid w:val="00E005BD"/>
    <w:rsid w:val="00E0073A"/>
    <w:rsid w:val="00E00F10"/>
    <w:rsid w:val="00E0105B"/>
    <w:rsid w:val="00E01E7C"/>
    <w:rsid w:val="00E01F69"/>
    <w:rsid w:val="00E020A8"/>
    <w:rsid w:val="00E02F01"/>
    <w:rsid w:val="00E0348A"/>
    <w:rsid w:val="00E034AC"/>
    <w:rsid w:val="00E03550"/>
    <w:rsid w:val="00E0399C"/>
    <w:rsid w:val="00E03EB3"/>
    <w:rsid w:val="00E0403B"/>
    <w:rsid w:val="00E04BFC"/>
    <w:rsid w:val="00E05111"/>
    <w:rsid w:val="00E051B7"/>
    <w:rsid w:val="00E052A2"/>
    <w:rsid w:val="00E0570F"/>
    <w:rsid w:val="00E0584F"/>
    <w:rsid w:val="00E05863"/>
    <w:rsid w:val="00E05A7F"/>
    <w:rsid w:val="00E05BE9"/>
    <w:rsid w:val="00E06530"/>
    <w:rsid w:val="00E065E0"/>
    <w:rsid w:val="00E0769B"/>
    <w:rsid w:val="00E07CA3"/>
    <w:rsid w:val="00E07DB1"/>
    <w:rsid w:val="00E1012F"/>
    <w:rsid w:val="00E1038F"/>
    <w:rsid w:val="00E1147F"/>
    <w:rsid w:val="00E115AC"/>
    <w:rsid w:val="00E115D8"/>
    <w:rsid w:val="00E11C5C"/>
    <w:rsid w:val="00E12AC1"/>
    <w:rsid w:val="00E12F5B"/>
    <w:rsid w:val="00E131FB"/>
    <w:rsid w:val="00E13998"/>
    <w:rsid w:val="00E148F0"/>
    <w:rsid w:val="00E14F0A"/>
    <w:rsid w:val="00E15059"/>
    <w:rsid w:val="00E1535A"/>
    <w:rsid w:val="00E15571"/>
    <w:rsid w:val="00E1576E"/>
    <w:rsid w:val="00E1593C"/>
    <w:rsid w:val="00E160AC"/>
    <w:rsid w:val="00E160BD"/>
    <w:rsid w:val="00E1688C"/>
    <w:rsid w:val="00E16C06"/>
    <w:rsid w:val="00E16E2B"/>
    <w:rsid w:val="00E178D6"/>
    <w:rsid w:val="00E2032A"/>
    <w:rsid w:val="00E205BE"/>
    <w:rsid w:val="00E208AA"/>
    <w:rsid w:val="00E209CC"/>
    <w:rsid w:val="00E2118A"/>
    <w:rsid w:val="00E219DD"/>
    <w:rsid w:val="00E21BBE"/>
    <w:rsid w:val="00E21CCD"/>
    <w:rsid w:val="00E21D10"/>
    <w:rsid w:val="00E22173"/>
    <w:rsid w:val="00E225D8"/>
    <w:rsid w:val="00E22A9D"/>
    <w:rsid w:val="00E22D67"/>
    <w:rsid w:val="00E22D6B"/>
    <w:rsid w:val="00E22FF8"/>
    <w:rsid w:val="00E234E2"/>
    <w:rsid w:val="00E239AA"/>
    <w:rsid w:val="00E23DF2"/>
    <w:rsid w:val="00E23FD5"/>
    <w:rsid w:val="00E24B70"/>
    <w:rsid w:val="00E255DE"/>
    <w:rsid w:val="00E25979"/>
    <w:rsid w:val="00E25C9C"/>
    <w:rsid w:val="00E265F1"/>
    <w:rsid w:val="00E276A9"/>
    <w:rsid w:val="00E3010C"/>
    <w:rsid w:val="00E30184"/>
    <w:rsid w:val="00E305A8"/>
    <w:rsid w:val="00E306AF"/>
    <w:rsid w:val="00E30D27"/>
    <w:rsid w:val="00E316E8"/>
    <w:rsid w:val="00E31A6E"/>
    <w:rsid w:val="00E31AA1"/>
    <w:rsid w:val="00E32433"/>
    <w:rsid w:val="00E34521"/>
    <w:rsid w:val="00E35109"/>
    <w:rsid w:val="00E355F0"/>
    <w:rsid w:val="00E35C87"/>
    <w:rsid w:val="00E35F3B"/>
    <w:rsid w:val="00E36070"/>
    <w:rsid w:val="00E3662D"/>
    <w:rsid w:val="00E36DAA"/>
    <w:rsid w:val="00E3715C"/>
    <w:rsid w:val="00E37EF6"/>
    <w:rsid w:val="00E401A0"/>
    <w:rsid w:val="00E4090B"/>
    <w:rsid w:val="00E40921"/>
    <w:rsid w:val="00E40979"/>
    <w:rsid w:val="00E40C3B"/>
    <w:rsid w:val="00E41049"/>
    <w:rsid w:val="00E41941"/>
    <w:rsid w:val="00E4196F"/>
    <w:rsid w:val="00E42BBB"/>
    <w:rsid w:val="00E42BEE"/>
    <w:rsid w:val="00E42D36"/>
    <w:rsid w:val="00E42F9F"/>
    <w:rsid w:val="00E430C9"/>
    <w:rsid w:val="00E44B10"/>
    <w:rsid w:val="00E44F1C"/>
    <w:rsid w:val="00E45768"/>
    <w:rsid w:val="00E462B2"/>
    <w:rsid w:val="00E46AB8"/>
    <w:rsid w:val="00E4788A"/>
    <w:rsid w:val="00E47C72"/>
    <w:rsid w:val="00E5077E"/>
    <w:rsid w:val="00E50BE7"/>
    <w:rsid w:val="00E50E1E"/>
    <w:rsid w:val="00E50E27"/>
    <w:rsid w:val="00E50FD0"/>
    <w:rsid w:val="00E51449"/>
    <w:rsid w:val="00E51D54"/>
    <w:rsid w:val="00E51E4A"/>
    <w:rsid w:val="00E52CB8"/>
    <w:rsid w:val="00E5310F"/>
    <w:rsid w:val="00E53189"/>
    <w:rsid w:val="00E53B4E"/>
    <w:rsid w:val="00E53BF0"/>
    <w:rsid w:val="00E53FFE"/>
    <w:rsid w:val="00E5405A"/>
    <w:rsid w:val="00E5407B"/>
    <w:rsid w:val="00E5456B"/>
    <w:rsid w:val="00E5482C"/>
    <w:rsid w:val="00E54FE9"/>
    <w:rsid w:val="00E55880"/>
    <w:rsid w:val="00E55954"/>
    <w:rsid w:val="00E55F66"/>
    <w:rsid w:val="00E568C9"/>
    <w:rsid w:val="00E577E1"/>
    <w:rsid w:val="00E57817"/>
    <w:rsid w:val="00E57A05"/>
    <w:rsid w:val="00E57AA1"/>
    <w:rsid w:val="00E57F6E"/>
    <w:rsid w:val="00E602B7"/>
    <w:rsid w:val="00E60F42"/>
    <w:rsid w:val="00E60FC8"/>
    <w:rsid w:val="00E614A6"/>
    <w:rsid w:val="00E614E9"/>
    <w:rsid w:val="00E61CC5"/>
    <w:rsid w:val="00E62348"/>
    <w:rsid w:val="00E626DB"/>
    <w:rsid w:val="00E629ED"/>
    <w:rsid w:val="00E62B0F"/>
    <w:rsid w:val="00E62F39"/>
    <w:rsid w:val="00E6338F"/>
    <w:rsid w:val="00E6358A"/>
    <w:rsid w:val="00E636C2"/>
    <w:rsid w:val="00E63731"/>
    <w:rsid w:val="00E63AAC"/>
    <w:rsid w:val="00E63D3C"/>
    <w:rsid w:val="00E63FB6"/>
    <w:rsid w:val="00E641CF"/>
    <w:rsid w:val="00E64456"/>
    <w:rsid w:val="00E64496"/>
    <w:rsid w:val="00E6507A"/>
    <w:rsid w:val="00E65157"/>
    <w:rsid w:val="00E652C5"/>
    <w:rsid w:val="00E6532A"/>
    <w:rsid w:val="00E65829"/>
    <w:rsid w:val="00E65898"/>
    <w:rsid w:val="00E658E6"/>
    <w:rsid w:val="00E669DD"/>
    <w:rsid w:val="00E66B71"/>
    <w:rsid w:val="00E670B9"/>
    <w:rsid w:val="00E67454"/>
    <w:rsid w:val="00E675A6"/>
    <w:rsid w:val="00E675DD"/>
    <w:rsid w:val="00E67770"/>
    <w:rsid w:val="00E67839"/>
    <w:rsid w:val="00E7005E"/>
    <w:rsid w:val="00E70B66"/>
    <w:rsid w:val="00E714AD"/>
    <w:rsid w:val="00E71554"/>
    <w:rsid w:val="00E71694"/>
    <w:rsid w:val="00E71827"/>
    <w:rsid w:val="00E71E38"/>
    <w:rsid w:val="00E721E5"/>
    <w:rsid w:val="00E72367"/>
    <w:rsid w:val="00E72441"/>
    <w:rsid w:val="00E7264B"/>
    <w:rsid w:val="00E7268B"/>
    <w:rsid w:val="00E72B5A"/>
    <w:rsid w:val="00E72CF9"/>
    <w:rsid w:val="00E72F36"/>
    <w:rsid w:val="00E73838"/>
    <w:rsid w:val="00E74147"/>
    <w:rsid w:val="00E748D5"/>
    <w:rsid w:val="00E757E4"/>
    <w:rsid w:val="00E75917"/>
    <w:rsid w:val="00E760BA"/>
    <w:rsid w:val="00E767E4"/>
    <w:rsid w:val="00E770FB"/>
    <w:rsid w:val="00E77D02"/>
    <w:rsid w:val="00E80010"/>
    <w:rsid w:val="00E8010D"/>
    <w:rsid w:val="00E802C2"/>
    <w:rsid w:val="00E80531"/>
    <w:rsid w:val="00E80D89"/>
    <w:rsid w:val="00E819C6"/>
    <w:rsid w:val="00E81BAE"/>
    <w:rsid w:val="00E81F84"/>
    <w:rsid w:val="00E82EEF"/>
    <w:rsid w:val="00E82FDB"/>
    <w:rsid w:val="00E82FF5"/>
    <w:rsid w:val="00E8394D"/>
    <w:rsid w:val="00E83A59"/>
    <w:rsid w:val="00E83FF6"/>
    <w:rsid w:val="00E845F0"/>
    <w:rsid w:val="00E845F4"/>
    <w:rsid w:val="00E84C46"/>
    <w:rsid w:val="00E84FE8"/>
    <w:rsid w:val="00E854BD"/>
    <w:rsid w:val="00E854F1"/>
    <w:rsid w:val="00E85673"/>
    <w:rsid w:val="00E85936"/>
    <w:rsid w:val="00E86519"/>
    <w:rsid w:val="00E8653F"/>
    <w:rsid w:val="00E866A0"/>
    <w:rsid w:val="00E869FB"/>
    <w:rsid w:val="00E86A99"/>
    <w:rsid w:val="00E86D1B"/>
    <w:rsid w:val="00E86D65"/>
    <w:rsid w:val="00E86E96"/>
    <w:rsid w:val="00E87158"/>
    <w:rsid w:val="00E87434"/>
    <w:rsid w:val="00E876C4"/>
    <w:rsid w:val="00E8795A"/>
    <w:rsid w:val="00E87C3C"/>
    <w:rsid w:val="00E90A7F"/>
    <w:rsid w:val="00E90B1E"/>
    <w:rsid w:val="00E90DE4"/>
    <w:rsid w:val="00E92060"/>
    <w:rsid w:val="00E9243E"/>
    <w:rsid w:val="00E92653"/>
    <w:rsid w:val="00E92960"/>
    <w:rsid w:val="00E92B85"/>
    <w:rsid w:val="00E92C3A"/>
    <w:rsid w:val="00E93869"/>
    <w:rsid w:val="00E93DDE"/>
    <w:rsid w:val="00E94AB2"/>
    <w:rsid w:val="00E94D8C"/>
    <w:rsid w:val="00E953CA"/>
    <w:rsid w:val="00E95582"/>
    <w:rsid w:val="00E95591"/>
    <w:rsid w:val="00E95708"/>
    <w:rsid w:val="00E957F8"/>
    <w:rsid w:val="00E95A45"/>
    <w:rsid w:val="00E9611F"/>
    <w:rsid w:val="00E9645A"/>
    <w:rsid w:val="00E965A7"/>
    <w:rsid w:val="00E9660F"/>
    <w:rsid w:val="00E9666E"/>
    <w:rsid w:val="00E96B9F"/>
    <w:rsid w:val="00E96DF8"/>
    <w:rsid w:val="00E96FA4"/>
    <w:rsid w:val="00E9743F"/>
    <w:rsid w:val="00E97780"/>
    <w:rsid w:val="00E97AC0"/>
    <w:rsid w:val="00EA1483"/>
    <w:rsid w:val="00EA181B"/>
    <w:rsid w:val="00EA1E2C"/>
    <w:rsid w:val="00EA2159"/>
    <w:rsid w:val="00EA2D3A"/>
    <w:rsid w:val="00EA3BBB"/>
    <w:rsid w:val="00EA46AD"/>
    <w:rsid w:val="00EA49A5"/>
    <w:rsid w:val="00EA4A42"/>
    <w:rsid w:val="00EA4CC9"/>
    <w:rsid w:val="00EA4DE3"/>
    <w:rsid w:val="00EA4EC3"/>
    <w:rsid w:val="00EA529D"/>
    <w:rsid w:val="00EA5595"/>
    <w:rsid w:val="00EA6131"/>
    <w:rsid w:val="00EA62F9"/>
    <w:rsid w:val="00EA6310"/>
    <w:rsid w:val="00EA688A"/>
    <w:rsid w:val="00EA6E81"/>
    <w:rsid w:val="00EA7116"/>
    <w:rsid w:val="00EA798A"/>
    <w:rsid w:val="00EA7FB0"/>
    <w:rsid w:val="00EB012E"/>
    <w:rsid w:val="00EB03BD"/>
    <w:rsid w:val="00EB19D9"/>
    <w:rsid w:val="00EB21AD"/>
    <w:rsid w:val="00EB2548"/>
    <w:rsid w:val="00EB2628"/>
    <w:rsid w:val="00EB266E"/>
    <w:rsid w:val="00EB2AC3"/>
    <w:rsid w:val="00EB2D09"/>
    <w:rsid w:val="00EB3195"/>
    <w:rsid w:val="00EB3234"/>
    <w:rsid w:val="00EB4544"/>
    <w:rsid w:val="00EB4BD4"/>
    <w:rsid w:val="00EB53C9"/>
    <w:rsid w:val="00EB596C"/>
    <w:rsid w:val="00EB5A85"/>
    <w:rsid w:val="00EB5E49"/>
    <w:rsid w:val="00EB5E84"/>
    <w:rsid w:val="00EB68C8"/>
    <w:rsid w:val="00EB6B05"/>
    <w:rsid w:val="00EB6B9E"/>
    <w:rsid w:val="00EB6BC6"/>
    <w:rsid w:val="00EB6EC9"/>
    <w:rsid w:val="00EB7992"/>
    <w:rsid w:val="00EB7AD3"/>
    <w:rsid w:val="00EC018C"/>
    <w:rsid w:val="00EC20E7"/>
    <w:rsid w:val="00EC2673"/>
    <w:rsid w:val="00EC38B0"/>
    <w:rsid w:val="00EC3B32"/>
    <w:rsid w:val="00EC3D9C"/>
    <w:rsid w:val="00EC3E46"/>
    <w:rsid w:val="00EC409A"/>
    <w:rsid w:val="00EC4142"/>
    <w:rsid w:val="00EC4E0D"/>
    <w:rsid w:val="00EC4F24"/>
    <w:rsid w:val="00EC600C"/>
    <w:rsid w:val="00EC6714"/>
    <w:rsid w:val="00EC6789"/>
    <w:rsid w:val="00EC6BFA"/>
    <w:rsid w:val="00EC705A"/>
    <w:rsid w:val="00EC7512"/>
    <w:rsid w:val="00EC75BF"/>
    <w:rsid w:val="00EC779A"/>
    <w:rsid w:val="00EC7953"/>
    <w:rsid w:val="00EC7C2C"/>
    <w:rsid w:val="00EC7CB0"/>
    <w:rsid w:val="00ED03C9"/>
    <w:rsid w:val="00ED0460"/>
    <w:rsid w:val="00ED048D"/>
    <w:rsid w:val="00ED0F0D"/>
    <w:rsid w:val="00ED1973"/>
    <w:rsid w:val="00ED223C"/>
    <w:rsid w:val="00ED2F0E"/>
    <w:rsid w:val="00ED38B7"/>
    <w:rsid w:val="00ED414E"/>
    <w:rsid w:val="00ED4276"/>
    <w:rsid w:val="00ED48EB"/>
    <w:rsid w:val="00ED4FFE"/>
    <w:rsid w:val="00ED5360"/>
    <w:rsid w:val="00ED54D7"/>
    <w:rsid w:val="00ED67C6"/>
    <w:rsid w:val="00ED680D"/>
    <w:rsid w:val="00ED6BD7"/>
    <w:rsid w:val="00ED6DBF"/>
    <w:rsid w:val="00EE02B4"/>
    <w:rsid w:val="00EE031B"/>
    <w:rsid w:val="00EE0794"/>
    <w:rsid w:val="00EE0A6C"/>
    <w:rsid w:val="00EE0DCF"/>
    <w:rsid w:val="00EE1456"/>
    <w:rsid w:val="00EE1861"/>
    <w:rsid w:val="00EE1D40"/>
    <w:rsid w:val="00EE2420"/>
    <w:rsid w:val="00EE27B6"/>
    <w:rsid w:val="00EE3AE4"/>
    <w:rsid w:val="00EE3CB9"/>
    <w:rsid w:val="00EE3E4F"/>
    <w:rsid w:val="00EE3F7D"/>
    <w:rsid w:val="00EE40E6"/>
    <w:rsid w:val="00EE4B96"/>
    <w:rsid w:val="00EE5181"/>
    <w:rsid w:val="00EE55E9"/>
    <w:rsid w:val="00EE57A7"/>
    <w:rsid w:val="00EE5E1D"/>
    <w:rsid w:val="00EE721B"/>
    <w:rsid w:val="00EE7A12"/>
    <w:rsid w:val="00EF00CE"/>
    <w:rsid w:val="00EF07D9"/>
    <w:rsid w:val="00EF0924"/>
    <w:rsid w:val="00EF0D0F"/>
    <w:rsid w:val="00EF12D5"/>
    <w:rsid w:val="00EF14B3"/>
    <w:rsid w:val="00EF1528"/>
    <w:rsid w:val="00EF1A60"/>
    <w:rsid w:val="00EF1ABA"/>
    <w:rsid w:val="00EF1C17"/>
    <w:rsid w:val="00EF1DCB"/>
    <w:rsid w:val="00EF22CD"/>
    <w:rsid w:val="00EF22E0"/>
    <w:rsid w:val="00EF2612"/>
    <w:rsid w:val="00EF3010"/>
    <w:rsid w:val="00EF3430"/>
    <w:rsid w:val="00EF3F2C"/>
    <w:rsid w:val="00EF3F4A"/>
    <w:rsid w:val="00EF42B9"/>
    <w:rsid w:val="00EF4422"/>
    <w:rsid w:val="00EF469B"/>
    <w:rsid w:val="00EF46A5"/>
    <w:rsid w:val="00EF46BE"/>
    <w:rsid w:val="00EF4A05"/>
    <w:rsid w:val="00EF5090"/>
    <w:rsid w:val="00EF548F"/>
    <w:rsid w:val="00EF591F"/>
    <w:rsid w:val="00EF5E1D"/>
    <w:rsid w:val="00EF5EF3"/>
    <w:rsid w:val="00EF611D"/>
    <w:rsid w:val="00EF6336"/>
    <w:rsid w:val="00EF6427"/>
    <w:rsid w:val="00EF6552"/>
    <w:rsid w:val="00EF662B"/>
    <w:rsid w:val="00EF67A8"/>
    <w:rsid w:val="00EF6834"/>
    <w:rsid w:val="00F00600"/>
    <w:rsid w:val="00F0063C"/>
    <w:rsid w:val="00F00BDC"/>
    <w:rsid w:val="00F0227C"/>
    <w:rsid w:val="00F02B57"/>
    <w:rsid w:val="00F02F13"/>
    <w:rsid w:val="00F02F31"/>
    <w:rsid w:val="00F02FE1"/>
    <w:rsid w:val="00F03088"/>
    <w:rsid w:val="00F03298"/>
    <w:rsid w:val="00F035C8"/>
    <w:rsid w:val="00F0387C"/>
    <w:rsid w:val="00F03A70"/>
    <w:rsid w:val="00F04094"/>
    <w:rsid w:val="00F04210"/>
    <w:rsid w:val="00F0431A"/>
    <w:rsid w:val="00F04DC0"/>
    <w:rsid w:val="00F05254"/>
    <w:rsid w:val="00F0529A"/>
    <w:rsid w:val="00F058CA"/>
    <w:rsid w:val="00F05CFF"/>
    <w:rsid w:val="00F05DE0"/>
    <w:rsid w:val="00F060AE"/>
    <w:rsid w:val="00F060B2"/>
    <w:rsid w:val="00F0613F"/>
    <w:rsid w:val="00F063D9"/>
    <w:rsid w:val="00F066B5"/>
    <w:rsid w:val="00F0683B"/>
    <w:rsid w:val="00F06E55"/>
    <w:rsid w:val="00F07609"/>
    <w:rsid w:val="00F07624"/>
    <w:rsid w:val="00F076AE"/>
    <w:rsid w:val="00F07736"/>
    <w:rsid w:val="00F10044"/>
    <w:rsid w:val="00F10AF3"/>
    <w:rsid w:val="00F10B21"/>
    <w:rsid w:val="00F10F0F"/>
    <w:rsid w:val="00F11463"/>
    <w:rsid w:val="00F115D2"/>
    <w:rsid w:val="00F11CD4"/>
    <w:rsid w:val="00F11E04"/>
    <w:rsid w:val="00F12747"/>
    <w:rsid w:val="00F12E51"/>
    <w:rsid w:val="00F13038"/>
    <w:rsid w:val="00F1315A"/>
    <w:rsid w:val="00F13503"/>
    <w:rsid w:val="00F13AA5"/>
    <w:rsid w:val="00F13AEB"/>
    <w:rsid w:val="00F13ED1"/>
    <w:rsid w:val="00F142C8"/>
    <w:rsid w:val="00F14DD6"/>
    <w:rsid w:val="00F14FCD"/>
    <w:rsid w:val="00F15291"/>
    <w:rsid w:val="00F1540C"/>
    <w:rsid w:val="00F160D6"/>
    <w:rsid w:val="00F161A1"/>
    <w:rsid w:val="00F162B2"/>
    <w:rsid w:val="00F169DC"/>
    <w:rsid w:val="00F16F33"/>
    <w:rsid w:val="00F17BDA"/>
    <w:rsid w:val="00F17C7C"/>
    <w:rsid w:val="00F17DDF"/>
    <w:rsid w:val="00F2033D"/>
    <w:rsid w:val="00F20354"/>
    <w:rsid w:val="00F2046D"/>
    <w:rsid w:val="00F206D5"/>
    <w:rsid w:val="00F207AC"/>
    <w:rsid w:val="00F20E28"/>
    <w:rsid w:val="00F20F18"/>
    <w:rsid w:val="00F2125B"/>
    <w:rsid w:val="00F226BF"/>
    <w:rsid w:val="00F22FAA"/>
    <w:rsid w:val="00F240F0"/>
    <w:rsid w:val="00F2417D"/>
    <w:rsid w:val="00F24207"/>
    <w:rsid w:val="00F24CDD"/>
    <w:rsid w:val="00F25647"/>
    <w:rsid w:val="00F256D2"/>
    <w:rsid w:val="00F258A6"/>
    <w:rsid w:val="00F25A5E"/>
    <w:rsid w:val="00F26128"/>
    <w:rsid w:val="00F26321"/>
    <w:rsid w:val="00F27544"/>
    <w:rsid w:val="00F27DD8"/>
    <w:rsid w:val="00F308F6"/>
    <w:rsid w:val="00F31A8C"/>
    <w:rsid w:val="00F31D53"/>
    <w:rsid w:val="00F31DA3"/>
    <w:rsid w:val="00F33973"/>
    <w:rsid w:val="00F33AEA"/>
    <w:rsid w:val="00F33BE8"/>
    <w:rsid w:val="00F33CEA"/>
    <w:rsid w:val="00F348BB"/>
    <w:rsid w:val="00F34B37"/>
    <w:rsid w:val="00F34DFA"/>
    <w:rsid w:val="00F35245"/>
    <w:rsid w:val="00F354A4"/>
    <w:rsid w:val="00F3653D"/>
    <w:rsid w:val="00F368B7"/>
    <w:rsid w:val="00F3772E"/>
    <w:rsid w:val="00F37937"/>
    <w:rsid w:val="00F37DBA"/>
    <w:rsid w:val="00F37F66"/>
    <w:rsid w:val="00F4033A"/>
    <w:rsid w:val="00F40642"/>
    <w:rsid w:val="00F40DEB"/>
    <w:rsid w:val="00F4180A"/>
    <w:rsid w:val="00F41E29"/>
    <w:rsid w:val="00F41E2B"/>
    <w:rsid w:val="00F42144"/>
    <w:rsid w:val="00F42E01"/>
    <w:rsid w:val="00F433FD"/>
    <w:rsid w:val="00F43678"/>
    <w:rsid w:val="00F43A48"/>
    <w:rsid w:val="00F43BAE"/>
    <w:rsid w:val="00F43E51"/>
    <w:rsid w:val="00F444CB"/>
    <w:rsid w:val="00F4499C"/>
    <w:rsid w:val="00F45178"/>
    <w:rsid w:val="00F45768"/>
    <w:rsid w:val="00F45B2A"/>
    <w:rsid w:val="00F4620B"/>
    <w:rsid w:val="00F4642A"/>
    <w:rsid w:val="00F468EC"/>
    <w:rsid w:val="00F46A3F"/>
    <w:rsid w:val="00F472A0"/>
    <w:rsid w:val="00F473A8"/>
    <w:rsid w:val="00F4766E"/>
    <w:rsid w:val="00F4771E"/>
    <w:rsid w:val="00F47A00"/>
    <w:rsid w:val="00F47C40"/>
    <w:rsid w:val="00F47D14"/>
    <w:rsid w:val="00F5014D"/>
    <w:rsid w:val="00F503ED"/>
    <w:rsid w:val="00F50556"/>
    <w:rsid w:val="00F50768"/>
    <w:rsid w:val="00F5119C"/>
    <w:rsid w:val="00F52299"/>
    <w:rsid w:val="00F522BF"/>
    <w:rsid w:val="00F522C3"/>
    <w:rsid w:val="00F525BE"/>
    <w:rsid w:val="00F526ED"/>
    <w:rsid w:val="00F528E9"/>
    <w:rsid w:val="00F52941"/>
    <w:rsid w:val="00F52A29"/>
    <w:rsid w:val="00F52FDD"/>
    <w:rsid w:val="00F53288"/>
    <w:rsid w:val="00F5348B"/>
    <w:rsid w:val="00F53536"/>
    <w:rsid w:val="00F53593"/>
    <w:rsid w:val="00F538BF"/>
    <w:rsid w:val="00F53A95"/>
    <w:rsid w:val="00F53EEC"/>
    <w:rsid w:val="00F54175"/>
    <w:rsid w:val="00F54698"/>
    <w:rsid w:val="00F54E87"/>
    <w:rsid w:val="00F55472"/>
    <w:rsid w:val="00F558FB"/>
    <w:rsid w:val="00F55B4D"/>
    <w:rsid w:val="00F55F74"/>
    <w:rsid w:val="00F5621A"/>
    <w:rsid w:val="00F566A0"/>
    <w:rsid w:val="00F577DB"/>
    <w:rsid w:val="00F60A3B"/>
    <w:rsid w:val="00F60F08"/>
    <w:rsid w:val="00F614D1"/>
    <w:rsid w:val="00F61831"/>
    <w:rsid w:val="00F61B71"/>
    <w:rsid w:val="00F61C25"/>
    <w:rsid w:val="00F620E7"/>
    <w:rsid w:val="00F629B0"/>
    <w:rsid w:val="00F62A2D"/>
    <w:rsid w:val="00F62C0E"/>
    <w:rsid w:val="00F6399D"/>
    <w:rsid w:val="00F63CF2"/>
    <w:rsid w:val="00F64068"/>
    <w:rsid w:val="00F64E5C"/>
    <w:rsid w:val="00F653D0"/>
    <w:rsid w:val="00F65A92"/>
    <w:rsid w:val="00F665CB"/>
    <w:rsid w:val="00F668BE"/>
    <w:rsid w:val="00F669A0"/>
    <w:rsid w:val="00F66BA4"/>
    <w:rsid w:val="00F66D12"/>
    <w:rsid w:val="00F66F61"/>
    <w:rsid w:val="00F6782B"/>
    <w:rsid w:val="00F7039F"/>
    <w:rsid w:val="00F707D6"/>
    <w:rsid w:val="00F707E4"/>
    <w:rsid w:val="00F7082C"/>
    <w:rsid w:val="00F716C9"/>
    <w:rsid w:val="00F7224B"/>
    <w:rsid w:val="00F7274E"/>
    <w:rsid w:val="00F72CEC"/>
    <w:rsid w:val="00F72F72"/>
    <w:rsid w:val="00F731CE"/>
    <w:rsid w:val="00F738E8"/>
    <w:rsid w:val="00F73B66"/>
    <w:rsid w:val="00F73EEF"/>
    <w:rsid w:val="00F74806"/>
    <w:rsid w:val="00F74D0E"/>
    <w:rsid w:val="00F75A00"/>
    <w:rsid w:val="00F75B39"/>
    <w:rsid w:val="00F75BE5"/>
    <w:rsid w:val="00F7654F"/>
    <w:rsid w:val="00F76EB5"/>
    <w:rsid w:val="00F778F7"/>
    <w:rsid w:val="00F77DE3"/>
    <w:rsid w:val="00F8091E"/>
    <w:rsid w:val="00F80978"/>
    <w:rsid w:val="00F80CF5"/>
    <w:rsid w:val="00F80E12"/>
    <w:rsid w:val="00F8143F"/>
    <w:rsid w:val="00F8144A"/>
    <w:rsid w:val="00F81554"/>
    <w:rsid w:val="00F81846"/>
    <w:rsid w:val="00F819A0"/>
    <w:rsid w:val="00F81F77"/>
    <w:rsid w:val="00F8234E"/>
    <w:rsid w:val="00F825DD"/>
    <w:rsid w:val="00F827B4"/>
    <w:rsid w:val="00F82FDA"/>
    <w:rsid w:val="00F83637"/>
    <w:rsid w:val="00F83A4C"/>
    <w:rsid w:val="00F83A55"/>
    <w:rsid w:val="00F83A78"/>
    <w:rsid w:val="00F84280"/>
    <w:rsid w:val="00F844E4"/>
    <w:rsid w:val="00F84B3B"/>
    <w:rsid w:val="00F84DD7"/>
    <w:rsid w:val="00F85024"/>
    <w:rsid w:val="00F850B2"/>
    <w:rsid w:val="00F85A33"/>
    <w:rsid w:val="00F8710C"/>
    <w:rsid w:val="00F876AA"/>
    <w:rsid w:val="00F87872"/>
    <w:rsid w:val="00F879A9"/>
    <w:rsid w:val="00F87AB3"/>
    <w:rsid w:val="00F902C4"/>
    <w:rsid w:val="00F91270"/>
    <w:rsid w:val="00F9132E"/>
    <w:rsid w:val="00F9139E"/>
    <w:rsid w:val="00F91B72"/>
    <w:rsid w:val="00F91DE4"/>
    <w:rsid w:val="00F935A0"/>
    <w:rsid w:val="00F94629"/>
    <w:rsid w:val="00F9463A"/>
    <w:rsid w:val="00F94A1C"/>
    <w:rsid w:val="00F950CA"/>
    <w:rsid w:val="00F953B4"/>
    <w:rsid w:val="00F95665"/>
    <w:rsid w:val="00F9596D"/>
    <w:rsid w:val="00F95D94"/>
    <w:rsid w:val="00F95ED2"/>
    <w:rsid w:val="00F97295"/>
    <w:rsid w:val="00F97C7E"/>
    <w:rsid w:val="00F97EA3"/>
    <w:rsid w:val="00F97FF4"/>
    <w:rsid w:val="00FA0A07"/>
    <w:rsid w:val="00FA0A8D"/>
    <w:rsid w:val="00FA0B79"/>
    <w:rsid w:val="00FA13A6"/>
    <w:rsid w:val="00FA2071"/>
    <w:rsid w:val="00FA23E5"/>
    <w:rsid w:val="00FA24D4"/>
    <w:rsid w:val="00FA24DB"/>
    <w:rsid w:val="00FA2569"/>
    <w:rsid w:val="00FA2B9B"/>
    <w:rsid w:val="00FA2C47"/>
    <w:rsid w:val="00FA3492"/>
    <w:rsid w:val="00FA3A13"/>
    <w:rsid w:val="00FA3D01"/>
    <w:rsid w:val="00FA3F18"/>
    <w:rsid w:val="00FA4061"/>
    <w:rsid w:val="00FA4277"/>
    <w:rsid w:val="00FA45CB"/>
    <w:rsid w:val="00FA477C"/>
    <w:rsid w:val="00FA49B0"/>
    <w:rsid w:val="00FA4FAE"/>
    <w:rsid w:val="00FA528B"/>
    <w:rsid w:val="00FA5317"/>
    <w:rsid w:val="00FA5398"/>
    <w:rsid w:val="00FA53BE"/>
    <w:rsid w:val="00FA584B"/>
    <w:rsid w:val="00FA5AA7"/>
    <w:rsid w:val="00FA5BB7"/>
    <w:rsid w:val="00FA5E85"/>
    <w:rsid w:val="00FA5E94"/>
    <w:rsid w:val="00FA5F6C"/>
    <w:rsid w:val="00FA67A1"/>
    <w:rsid w:val="00FA698D"/>
    <w:rsid w:val="00FA7006"/>
    <w:rsid w:val="00FA709A"/>
    <w:rsid w:val="00FA71F1"/>
    <w:rsid w:val="00FA7A75"/>
    <w:rsid w:val="00FA7ADB"/>
    <w:rsid w:val="00FA7DAF"/>
    <w:rsid w:val="00FA7E6A"/>
    <w:rsid w:val="00FB05AD"/>
    <w:rsid w:val="00FB0CF3"/>
    <w:rsid w:val="00FB0EAD"/>
    <w:rsid w:val="00FB1378"/>
    <w:rsid w:val="00FB13F1"/>
    <w:rsid w:val="00FB15DB"/>
    <w:rsid w:val="00FB163E"/>
    <w:rsid w:val="00FB1773"/>
    <w:rsid w:val="00FB19E9"/>
    <w:rsid w:val="00FB235C"/>
    <w:rsid w:val="00FB2EB3"/>
    <w:rsid w:val="00FB3011"/>
    <w:rsid w:val="00FB3014"/>
    <w:rsid w:val="00FB3BE6"/>
    <w:rsid w:val="00FB4B24"/>
    <w:rsid w:val="00FB519C"/>
    <w:rsid w:val="00FB5208"/>
    <w:rsid w:val="00FB549E"/>
    <w:rsid w:val="00FB5912"/>
    <w:rsid w:val="00FB5E26"/>
    <w:rsid w:val="00FB670D"/>
    <w:rsid w:val="00FB6B18"/>
    <w:rsid w:val="00FB6D15"/>
    <w:rsid w:val="00FB6EC2"/>
    <w:rsid w:val="00FB7A8B"/>
    <w:rsid w:val="00FB7F9C"/>
    <w:rsid w:val="00FC0040"/>
    <w:rsid w:val="00FC0421"/>
    <w:rsid w:val="00FC0983"/>
    <w:rsid w:val="00FC0F65"/>
    <w:rsid w:val="00FC1969"/>
    <w:rsid w:val="00FC206D"/>
    <w:rsid w:val="00FC214E"/>
    <w:rsid w:val="00FC3032"/>
    <w:rsid w:val="00FC33A5"/>
    <w:rsid w:val="00FC390C"/>
    <w:rsid w:val="00FC3963"/>
    <w:rsid w:val="00FC3F8B"/>
    <w:rsid w:val="00FC45B2"/>
    <w:rsid w:val="00FC45F5"/>
    <w:rsid w:val="00FC494F"/>
    <w:rsid w:val="00FC4C1D"/>
    <w:rsid w:val="00FC5D0E"/>
    <w:rsid w:val="00FC6323"/>
    <w:rsid w:val="00FC6A65"/>
    <w:rsid w:val="00FC6E98"/>
    <w:rsid w:val="00FC6F57"/>
    <w:rsid w:val="00FC73C5"/>
    <w:rsid w:val="00FC77D6"/>
    <w:rsid w:val="00FD02F3"/>
    <w:rsid w:val="00FD10E8"/>
    <w:rsid w:val="00FD11DF"/>
    <w:rsid w:val="00FD2063"/>
    <w:rsid w:val="00FD2CDE"/>
    <w:rsid w:val="00FD2DAC"/>
    <w:rsid w:val="00FD2DEB"/>
    <w:rsid w:val="00FD2EEB"/>
    <w:rsid w:val="00FD45C4"/>
    <w:rsid w:val="00FD47D1"/>
    <w:rsid w:val="00FD505A"/>
    <w:rsid w:val="00FD5168"/>
    <w:rsid w:val="00FD582C"/>
    <w:rsid w:val="00FD58AD"/>
    <w:rsid w:val="00FD5A18"/>
    <w:rsid w:val="00FD5F02"/>
    <w:rsid w:val="00FD6B64"/>
    <w:rsid w:val="00FD6D82"/>
    <w:rsid w:val="00FD7832"/>
    <w:rsid w:val="00FD799C"/>
    <w:rsid w:val="00FD7D67"/>
    <w:rsid w:val="00FE0539"/>
    <w:rsid w:val="00FE0E65"/>
    <w:rsid w:val="00FE1064"/>
    <w:rsid w:val="00FE1583"/>
    <w:rsid w:val="00FE1841"/>
    <w:rsid w:val="00FE1D95"/>
    <w:rsid w:val="00FE2226"/>
    <w:rsid w:val="00FE22A7"/>
    <w:rsid w:val="00FE24BD"/>
    <w:rsid w:val="00FE335E"/>
    <w:rsid w:val="00FE3C96"/>
    <w:rsid w:val="00FE3E1A"/>
    <w:rsid w:val="00FE413B"/>
    <w:rsid w:val="00FE44AA"/>
    <w:rsid w:val="00FE45ED"/>
    <w:rsid w:val="00FE47FE"/>
    <w:rsid w:val="00FE4A06"/>
    <w:rsid w:val="00FE4D79"/>
    <w:rsid w:val="00FE54AE"/>
    <w:rsid w:val="00FE56D5"/>
    <w:rsid w:val="00FE5764"/>
    <w:rsid w:val="00FE5A13"/>
    <w:rsid w:val="00FE5C2A"/>
    <w:rsid w:val="00FE66A0"/>
    <w:rsid w:val="00FE66E0"/>
    <w:rsid w:val="00FE6B42"/>
    <w:rsid w:val="00FE7257"/>
    <w:rsid w:val="00FE72E2"/>
    <w:rsid w:val="00FE758C"/>
    <w:rsid w:val="00FE7DDC"/>
    <w:rsid w:val="00FE7E22"/>
    <w:rsid w:val="00FF0016"/>
    <w:rsid w:val="00FF017B"/>
    <w:rsid w:val="00FF041E"/>
    <w:rsid w:val="00FF07CB"/>
    <w:rsid w:val="00FF0FE1"/>
    <w:rsid w:val="00FF183E"/>
    <w:rsid w:val="00FF188E"/>
    <w:rsid w:val="00FF2A78"/>
    <w:rsid w:val="00FF2BC2"/>
    <w:rsid w:val="00FF2F8F"/>
    <w:rsid w:val="00FF3296"/>
    <w:rsid w:val="00FF36CA"/>
    <w:rsid w:val="00FF3D87"/>
    <w:rsid w:val="00FF4456"/>
    <w:rsid w:val="00FF44A8"/>
    <w:rsid w:val="00FF4815"/>
    <w:rsid w:val="00FF4D2E"/>
    <w:rsid w:val="00FF6D26"/>
    <w:rsid w:val="00FF7D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F7BAA4"/>
  <w15:docId w15:val="{699B7F29-46F4-4048-8F47-D748A5AD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58C0"/>
    <w:pPr>
      <w:jc w:val="both"/>
    </w:pPr>
  </w:style>
  <w:style w:type="paragraph" w:styleId="berschrift1">
    <w:name w:val="heading 1"/>
    <w:basedOn w:val="Standard"/>
    <w:next w:val="Standard"/>
    <w:link w:val="berschrift1Zchn"/>
    <w:uiPriority w:val="9"/>
    <w:qFormat/>
    <w:rsid w:val="005A0E7B"/>
    <w:pPr>
      <w:keepNext/>
      <w:keepLines/>
      <w:spacing w:before="360" w:after="360"/>
      <w:outlineLvl w:val="0"/>
    </w:pPr>
    <w:rPr>
      <w:rFonts w:eastAsiaTheme="majorEastAsia" w:cstheme="majorBidi"/>
      <w:b/>
      <w:bCs/>
      <w:color w:val="000000" w:themeColor="text1"/>
      <w:sz w:val="36"/>
      <w:szCs w:val="28"/>
    </w:rPr>
  </w:style>
  <w:style w:type="paragraph" w:styleId="berschrift2">
    <w:name w:val="heading 2"/>
    <w:basedOn w:val="Standard"/>
    <w:next w:val="Standard"/>
    <w:link w:val="berschrift2Zchn"/>
    <w:uiPriority w:val="9"/>
    <w:unhideWhenUsed/>
    <w:qFormat/>
    <w:rsid w:val="00266A4F"/>
    <w:pPr>
      <w:keepNext/>
      <w:keepLines/>
      <w:spacing w:before="360" w:after="360"/>
      <w:outlineLvl w:val="1"/>
    </w:pPr>
    <w:rPr>
      <w:rFonts w:eastAsiaTheme="majorEastAsia" w:cstheme="majorBidi"/>
      <w:b/>
      <w:bCs/>
      <w:sz w:val="28"/>
      <w:szCs w:val="26"/>
    </w:rPr>
  </w:style>
  <w:style w:type="paragraph" w:styleId="berschrift3">
    <w:name w:val="heading 3"/>
    <w:basedOn w:val="Standard"/>
    <w:next w:val="Standard"/>
    <w:link w:val="berschrift3Zchn"/>
    <w:uiPriority w:val="9"/>
    <w:unhideWhenUsed/>
    <w:qFormat/>
    <w:rsid w:val="00604F50"/>
    <w:pPr>
      <w:keepNext/>
      <w:keepLines/>
      <w:spacing w:before="360" w:after="36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A400EA"/>
    <w:pPr>
      <w:keepNext/>
      <w:keepLines/>
      <w:spacing w:before="360" w:after="360" w:line="360" w:lineRule="auto"/>
      <w:outlineLvl w:val="3"/>
    </w:pPr>
    <w:rPr>
      <w:rFonts w:eastAsiaTheme="majorEastAsia" w:cstheme="majorBidi"/>
      <w:bCs/>
      <w:i/>
      <w:iCs/>
    </w:rPr>
  </w:style>
  <w:style w:type="paragraph" w:styleId="berschrift5">
    <w:name w:val="heading 5"/>
    <w:basedOn w:val="Standard"/>
    <w:next w:val="Standard"/>
    <w:link w:val="berschrift5Zchn"/>
    <w:uiPriority w:val="9"/>
    <w:unhideWhenUsed/>
    <w:qFormat/>
    <w:rsid w:val="00F935A0"/>
    <w:pPr>
      <w:keepNext/>
      <w:keepLines/>
      <w:spacing w:before="360" w:after="360"/>
      <w:outlineLvl w:val="4"/>
    </w:pPr>
    <w:rPr>
      <w:rFonts w:eastAsiaTheme="majorEastAsia" w:cstheme="majorBidi"/>
      <w:i/>
      <w:color w:val="000000" w:themeColor="text1"/>
    </w:rPr>
  </w:style>
  <w:style w:type="paragraph" w:styleId="berschrift6">
    <w:name w:val="heading 6"/>
    <w:basedOn w:val="Standard"/>
    <w:next w:val="Standard"/>
    <w:link w:val="berschrift6Zchn"/>
    <w:uiPriority w:val="9"/>
    <w:unhideWhenUsed/>
    <w:qFormat/>
    <w:rsid w:val="00480962"/>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48096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48096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8096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aliases w:val="Beschriftg normal"/>
    <w:basedOn w:val="Standard"/>
    <w:link w:val="ListenabsatzZchn"/>
    <w:uiPriority w:val="34"/>
    <w:qFormat/>
    <w:rsid w:val="00B22864"/>
    <w:pPr>
      <w:spacing w:after="120" w:line="240" w:lineRule="auto"/>
      <w:jc w:val="center"/>
    </w:pPr>
    <w:rPr>
      <w:sz w:val="20"/>
      <w:lang w:val="en-US"/>
    </w:rPr>
  </w:style>
  <w:style w:type="paragraph" w:styleId="Beschriftung">
    <w:name w:val="caption"/>
    <w:basedOn w:val="Standard"/>
    <w:next w:val="Standard"/>
    <w:uiPriority w:val="35"/>
    <w:unhideWhenUsed/>
    <w:qFormat/>
    <w:rsid w:val="00B62919"/>
    <w:pPr>
      <w:spacing w:after="0" w:line="240" w:lineRule="auto"/>
      <w:jc w:val="center"/>
    </w:pPr>
    <w:rPr>
      <w:bCs/>
      <w:sz w:val="20"/>
      <w:szCs w:val="18"/>
    </w:rPr>
  </w:style>
  <w:style w:type="paragraph" w:styleId="StandardWeb">
    <w:name w:val="Normal (Web)"/>
    <w:basedOn w:val="Standard"/>
    <w:uiPriority w:val="99"/>
    <w:unhideWhenUsed/>
    <w:rsid w:val="00E9645A"/>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Sprechblasentext">
    <w:name w:val="Balloon Text"/>
    <w:basedOn w:val="Standard"/>
    <w:link w:val="SprechblasentextZchn"/>
    <w:uiPriority w:val="99"/>
    <w:semiHidden/>
    <w:unhideWhenUsed/>
    <w:rsid w:val="00E9645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9645A"/>
    <w:rPr>
      <w:rFonts w:ascii="Tahoma" w:hAnsi="Tahoma" w:cs="Tahoma"/>
      <w:sz w:val="16"/>
      <w:szCs w:val="16"/>
    </w:rPr>
  </w:style>
  <w:style w:type="table" w:styleId="HelleListe-Akzent1">
    <w:name w:val="Light List Accent 1"/>
    <w:basedOn w:val="NormaleTabelle"/>
    <w:uiPriority w:val="61"/>
    <w:rsid w:val="0058344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Untertitel">
    <w:name w:val="Subtitle"/>
    <w:basedOn w:val="Standard"/>
    <w:next w:val="Standard"/>
    <w:link w:val="UntertitelZchn"/>
    <w:uiPriority w:val="11"/>
    <w:qFormat/>
    <w:rsid w:val="00884C42"/>
    <w:pPr>
      <w:numPr>
        <w:ilvl w:val="1"/>
      </w:numPr>
    </w:pPr>
    <w:rPr>
      <w:rFonts w:eastAsiaTheme="majorEastAsia" w:cstheme="majorBidi"/>
      <w:iCs/>
      <w:spacing w:val="15"/>
      <w:sz w:val="24"/>
      <w:szCs w:val="24"/>
    </w:rPr>
  </w:style>
  <w:style w:type="character" w:customStyle="1" w:styleId="UntertitelZchn">
    <w:name w:val="Untertitel Zchn"/>
    <w:basedOn w:val="Absatz-Standardschriftart"/>
    <w:link w:val="Untertitel"/>
    <w:uiPriority w:val="11"/>
    <w:rsid w:val="00884C42"/>
    <w:rPr>
      <w:rFonts w:eastAsiaTheme="majorEastAsia" w:cstheme="majorBidi"/>
      <w:iCs/>
      <w:spacing w:val="15"/>
      <w:sz w:val="24"/>
      <w:szCs w:val="24"/>
    </w:rPr>
  </w:style>
  <w:style w:type="character" w:styleId="Hyperlink">
    <w:name w:val="Hyperlink"/>
    <w:basedOn w:val="Absatz-Standardschriftart"/>
    <w:uiPriority w:val="99"/>
    <w:unhideWhenUsed/>
    <w:rsid w:val="0024247C"/>
    <w:rPr>
      <w:color w:val="0000FF"/>
      <w:u w:val="single"/>
    </w:rPr>
  </w:style>
  <w:style w:type="paragraph" w:styleId="Kopfzeile">
    <w:name w:val="header"/>
    <w:basedOn w:val="Standard"/>
    <w:link w:val="KopfzeileZchn"/>
    <w:uiPriority w:val="99"/>
    <w:unhideWhenUsed/>
    <w:rsid w:val="00D019B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19B6"/>
  </w:style>
  <w:style w:type="paragraph" w:styleId="Fuzeile">
    <w:name w:val="footer"/>
    <w:basedOn w:val="Standard"/>
    <w:link w:val="FuzeileZchn"/>
    <w:uiPriority w:val="99"/>
    <w:unhideWhenUsed/>
    <w:rsid w:val="00D019B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19B6"/>
  </w:style>
  <w:style w:type="table" w:styleId="Tabellenraster">
    <w:name w:val="Table Grid"/>
    <w:basedOn w:val="NormaleTabelle"/>
    <w:uiPriority w:val="59"/>
    <w:rsid w:val="009246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ufzhlungszeichen">
    <w:name w:val="List Bullet"/>
    <w:basedOn w:val="Standard"/>
    <w:uiPriority w:val="99"/>
    <w:unhideWhenUsed/>
    <w:rsid w:val="005D6C66"/>
    <w:pPr>
      <w:numPr>
        <w:numId w:val="1"/>
      </w:numPr>
      <w:contextualSpacing/>
    </w:pPr>
  </w:style>
  <w:style w:type="character" w:customStyle="1" w:styleId="berschrift2Zchn">
    <w:name w:val="Überschrift 2 Zchn"/>
    <w:basedOn w:val="Absatz-Standardschriftart"/>
    <w:link w:val="berschrift2"/>
    <w:uiPriority w:val="9"/>
    <w:rsid w:val="00266A4F"/>
    <w:rPr>
      <w:rFonts w:eastAsiaTheme="majorEastAsia" w:cstheme="majorBidi"/>
      <w:b/>
      <w:bCs/>
      <w:sz w:val="28"/>
      <w:szCs w:val="26"/>
    </w:rPr>
  </w:style>
  <w:style w:type="character" w:styleId="Kommentarzeichen">
    <w:name w:val="annotation reference"/>
    <w:basedOn w:val="Absatz-Standardschriftart"/>
    <w:uiPriority w:val="99"/>
    <w:unhideWhenUsed/>
    <w:qFormat/>
    <w:rsid w:val="00073E0C"/>
    <w:rPr>
      <w:sz w:val="16"/>
      <w:szCs w:val="16"/>
    </w:rPr>
  </w:style>
  <w:style w:type="paragraph" w:styleId="Kommentartext">
    <w:name w:val="annotation text"/>
    <w:basedOn w:val="Standard"/>
    <w:link w:val="KommentartextZchn"/>
    <w:uiPriority w:val="99"/>
    <w:unhideWhenUsed/>
    <w:qFormat/>
    <w:rsid w:val="00073E0C"/>
    <w:pPr>
      <w:spacing w:line="240" w:lineRule="auto"/>
    </w:pPr>
    <w:rPr>
      <w:sz w:val="20"/>
      <w:szCs w:val="20"/>
    </w:rPr>
  </w:style>
  <w:style w:type="character" w:customStyle="1" w:styleId="KommentartextZchn">
    <w:name w:val="Kommentartext Zchn"/>
    <w:basedOn w:val="Absatz-Standardschriftart"/>
    <w:link w:val="Kommentartext"/>
    <w:uiPriority w:val="99"/>
    <w:qFormat/>
    <w:rsid w:val="00073E0C"/>
    <w:rPr>
      <w:sz w:val="20"/>
      <w:szCs w:val="20"/>
    </w:rPr>
  </w:style>
  <w:style w:type="paragraph" w:styleId="Kommentarthema">
    <w:name w:val="annotation subject"/>
    <w:basedOn w:val="Kommentartext"/>
    <w:next w:val="Kommentartext"/>
    <w:link w:val="KommentarthemaZchn"/>
    <w:uiPriority w:val="99"/>
    <w:semiHidden/>
    <w:unhideWhenUsed/>
    <w:rsid w:val="00073E0C"/>
    <w:rPr>
      <w:b/>
      <w:bCs/>
    </w:rPr>
  </w:style>
  <w:style w:type="character" w:customStyle="1" w:styleId="KommentarthemaZchn">
    <w:name w:val="Kommentarthema Zchn"/>
    <w:basedOn w:val="KommentartextZchn"/>
    <w:link w:val="Kommentarthema"/>
    <w:uiPriority w:val="99"/>
    <w:semiHidden/>
    <w:rsid w:val="00073E0C"/>
    <w:rPr>
      <w:b/>
      <w:bCs/>
      <w:sz w:val="20"/>
      <w:szCs w:val="20"/>
    </w:rPr>
  </w:style>
  <w:style w:type="character" w:customStyle="1" w:styleId="berschrift1Zchn">
    <w:name w:val="Überschrift 1 Zchn"/>
    <w:basedOn w:val="Absatz-Standardschriftart"/>
    <w:link w:val="berschrift1"/>
    <w:uiPriority w:val="9"/>
    <w:rsid w:val="005A0E7B"/>
    <w:rPr>
      <w:rFonts w:eastAsiaTheme="majorEastAsia" w:cstheme="majorBidi"/>
      <w:b/>
      <w:bCs/>
      <w:color w:val="000000" w:themeColor="text1"/>
      <w:sz w:val="36"/>
      <w:szCs w:val="28"/>
    </w:rPr>
  </w:style>
  <w:style w:type="character" w:customStyle="1" w:styleId="berschrift3Zchn">
    <w:name w:val="Überschrift 3 Zchn"/>
    <w:basedOn w:val="Absatz-Standardschriftart"/>
    <w:link w:val="berschrift3"/>
    <w:uiPriority w:val="9"/>
    <w:rsid w:val="00604F50"/>
    <w:rPr>
      <w:rFonts w:eastAsiaTheme="majorEastAsia" w:cstheme="majorBidi"/>
      <w:b/>
      <w:bCs/>
      <w:sz w:val="24"/>
    </w:rPr>
  </w:style>
  <w:style w:type="character" w:customStyle="1" w:styleId="berschrift4Zchn">
    <w:name w:val="Überschrift 4 Zchn"/>
    <w:basedOn w:val="Absatz-Standardschriftart"/>
    <w:link w:val="berschrift4"/>
    <w:uiPriority w:val="9"/>
    <w:rsid w:val="00A400EA"/>
    <w:rPr>
      <w:rFonts w:eastAsiaTheme="majorEastAsia" w:cstheme="majorBidi"/>
      <w:bCs/>
      <w:i/>
      <w:iCs/>
    </w:rPr>
  </w:style>
  <w:style w:type="character" w:customStyle="1" w:styleId="berschrift5Zchn">
    <w:name w:val="Überschrift 5 Zchn"/>
    <w:basedOn w:val="Absatz-Standardschriftart"/>
    <w:link w:val="berschrift5"/>
    <w:uiPriority w:val="9"/>
    <w:rsid w:val="00F935A0"/>
    <w:rPr>
      <w:rFonts w:eastAsiaTheme="majorEastAsia" w:cstheme="majorBidi"/>
      <w:i/>
      <w:color w:val="000000" w:themeColor="text1"/>
    </w:rPr>
  </w:style>
  <w:style w:type="character" w:customStyle="1" w:styleId="berschrift6Zchn">
    <w:name w:val="Überschrift 6 Zchn"/>
    <w:basedOn w:val="Absatz-Standardschriftart"/>
    <w:link w:val="berschrift6"/>
    <w:uiPriority w:val="9"/>
    <w:rsid w:val="00480962"/>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480962"/>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480962"/>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480962"/>
    <w:rPr>
      <w:rFonts w:asciiTheme="majorHAnsi" w:eastAsiaTheme="majorEastAsia" w:hAnsiTheme="majorHAnsi" w:cstheme="majorBidi"/>
      <w:i/>
      <w:iCs/>
      <w:color w:val="404040" w:themeColor="text1" w:themeTint="BF"/>
      <w:sz w:val="20"/>
      <w:szCs w:val="20"/>
    </w:rPr>
  </w:style>
  <w:style w:type="paragraph" w:customStyle="1" w:styleId="tituloP">
    <w:name w:val="tituloP"/>
    <w:basedOn w:val="Listenabsatz"/>
    <w:qFormat/>
    <w:rsid w:val="00266A4F"/>
    <w:pPr>
      <w:numPr>
        <w:numId w:val="2"/>
      </w:numPr>
      <w:spacing w:before="360" w:after="360"/>
      <w:ind w:left="714" w:hanging="357"/>
    </w:pPr>
    <w:rPr>
      <w:b/>
      <w:sz w:val="36"/>
    </w:rPr>
  </w:style>
  <w:style w:type="character" w:customStyle="1" w:styleId="ListenabsatzZchn">
    <w:name w:val="Listenabsatz Zchn"/>
    <w:aliases w:val="Beschriftg normal Zchn"/>
    <w:basedOn w:val="Absatz-Standardschriftart"/>
    <w:link w:val="Listenabsatz"/>
    <w:uiPriority w:val="34"/>
    <w:qFormat/>
    <w:rsid w:val="00B22864"/>
    <w:rPr>
      <w:sz w:val="20"/>
      <w:lang w:val="en-US"/>
    </w:rPr>
  </w:style>
  <w:style w:type="character" w:styleId="Buchtitel">
    <w:name w:val="Book Title"/>
    <w:aliases w:val="Figure Untertext"/>
    <w:basedOn w:val="text"/>
    <w:uiPriority w:val="33"/>
    <w:qFormat/>
    <w:rsid w:val="001E4820"/>
    <w:rPr>
      <w:rFonts w:asciiTheme="minorHAnsi" w:hAnsiTheme="minorHAnsi"/>
      <w:b w:val="0"/>
      <w:bCs/>
      <w:i w:val="0"/>
      <w:iCs/>
      <w:caps w:val="0"/>
      <w:smallCaps w:val="0"/>
      <w:strike w:val="0"/>
      <w:dstrike w:val="0"/>
      <w:vanish w:val="0"/>
      <w:spacing w:val="5"/>
      <w:sz w:val="20"/>
      <w:vertAlign w:val="baseline"/>
    </w:rPr>
  </w:style>
  <w:style w:type="character" w:customStyle="1" w:styleId="hps">
    <w:name w:val="hps"/>
    <w:basedOn w:val="Absatz-Standardschriftart"/>
    <w:rsid w:val="00261D06"/>
  </w:style>
  <w:style w:type="character" w:customStyle="1" w:styleId="shorttext">
    <w:name w:val="short_text"/>
    <w:basedOn w:val="Absatz-Standardschriftart"/>
    <w:rsid w:val="003F6E6E"/>
  </w:style>
  <w:style w:type="character" w:customStyle="1" w:styleId="atn">
    <w:name w:val="atn"/>
    <w:basedOn w:val="Absatz-Standardschriftart"/>
    <w:rsid w:val="00A51973"/>
  </w:style>
  <w:style w:type="paragraph" w:styleId="Titel">
    <w:name w:val="Title"/>
    <w:basedOn w:val="Standard"/>
    <w:next w:val="Standard"/>
    <w:link w:val="TitelZchn"/>
    <w:uiPriority w:val="10"/>
    <w:qFormat/>
    <w:rsid w:val="00A51973"/>
    <w:pPr>
      <w:spacing w:after="0" w:line="240" w:lineRule="auto"/>
      <w:contextualSpacing/>
      <w:jc w:val="left"/>
    </w:pPr>
    <w:rPr>
      <w:rFonts w:asciiTheme="majorHAnsi" w:eastAsiaTheme="majorEastAsia" w:hAnsiTheme="majorHAnsi" w:cstheme="majorBidi"/>
      <w:spacing w:val="-10"/>
      <w:kern w:val="28"/>
      <w:sz w:val="56"/>
      <w:szCs w:val="56"/>
      <w:lang w:val="fr-FR" w:eastAsia="zh-TW"/>
    </w:rPr>
  </w:style>
  <w:style w:type="character" w:customStyle="1" w:styleId="TitelZchn">
    <w:name w:val="Titel Zchn"/>
    <w:basedOn w:val="Absatz-Standardschriftart"/>
    <w:link w:val="Titel"/>
    <w:uiPriority w:val="10"/>
    <w:rsid w:val="00A51973"/>
    <w:rPr>
      <w:rFonts w:asciiTheme="majorHAnsi" w:eastAsiaTheme="majorEastAsia" w:hAnsiTheme="majorHAnsi" w:cstheme="majorBidi"/>
      <w:spacing w:val="-10"/>
      <w:kern w:val="28"/>
      <w:sz w:val="56"/>
      <w:szCs w:val="56"/>
      <w:lang w:val="fr-FR" w:eastAsia="zh-TW"/>
    </w:rPr>
  </w:style>
  <w:style w:type="character" w:customStyle="1" w:styleId="mwe-math-mathml-inline">
    <w:name w:val="mwe-math-mathml-inline"/>
    <w:basedOn w:val="Absatz-Standardschriftart"/>
    <w:rsid w:val="00117F5C"/>
  </w:style>
  <w:style w:type="paragraph" w:customStyle="1" w:styleId="synopsis">
    <w:name w:val="synopsis"/>
    <w:basedOn w:val="Standard"/>
    <w:rsid w:val="00117F5C"/>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HTMLCode">
    <w:name w:val="HTML Code"/>
    <w:basedOn w:val="Absatz-Standardschriftart"/>
    <w:uiPriority w:val="99"/>
    <w:semiHidden/>
    <w:unhideWhenUsed/>
    <w:rsid w:val="00117F5C"/>
    <w:rPr>
      <w:rFonts w:ascii="Courier New" w:eastAsia="Times New Roman" w:hAnsi="Courier New" w:cs="Courier New"/>
      <w:sz w:val="20"/>
      <w:szCs w:val="20"/>
    </w:rPr>
  </w:style>
  <w:style w:type="paragraph" w:customStyle="1" w:styleId="Default">
    <w:name w:val="Default"/>
    <w:rsid w:val="005A0E7B"/>
    <w:pPr>
      <w:widowControl w:val="0"/>
      <w:autoSpaceDE w:val="0"/>
      <w:autoSpaceDN w:val="0"/>
      <w:adjustRightInd w:val="0"/>
      <w:spacing w:after="0" w:line="240" w:lineRule="auto"/>
    </w:pPr>
    <w:rPr>
      <w:rFonts w:ascii="Nimbus Sans L" w:eastAsiaTheme="minorEastAsia" w:hAnsi="Nimbus Sans L" w:cs="Nimbus Sans L"/>
      <w:color w:val="000000"/>
      <w:sz w:val="24"/>
      <w:szCs w:val="24"/>
      <w:lang w:eastAsia="de-DE"/>
    </w:rPr>
  </w:style>
  <w:style w:type="paragraph" w:styleId="Inhaltsverzeichnisberschrift">
    <w:name w:val="TOC Heading"/>
    <w:basedOn w:val="berschrift1"/>
    <w:next w:val="Standard"/>
    <w:uiPriority w:val="39"/>
    <w:unhideWhenUsed/>
    <w:qFormat/>
    <w:rsid w:val="00EB6EC9"/>
    <w:pPr>
      <w:spacing w:before="240" w:after="0" w:line="259" w:lineRule="auto"/>
      <w:jc w:val="left"/>
      <w:outlineLvl w:val="9"/>
    </w:pPr>
    <w:rPr>
      <w:rFonts w:asciiTheme="majorHAnsi" w:hAnsiTheme="majorHAnsi"/>
      <w:b w:val="0"/>
      <w:bCs w:val="0"/>
      <w:color w:val="365F91" w:themeColor="accent1" w:themeShade="BF"/>
      <w:sz w:val="32"/>
      <w:szCs w:val="32"/>
      <w:lang w:eastAsia="de-DE"/>
    </w:rPr>
  </w:style>
  <w:style w:type="paragraph" w:styleId="Verzeichnis2">
    <w:name w:val="toc 2"/>
    <w:basedOn w:val="Standard"/>
    <w:next w:val="Standard"/>
    <w:autoRedefine/>
    <w:uiPriority w:val="39"/>
    <w:unhideWhenUsed/>
    <w:rsid w:val="00AF7558"/>
    <w:pPr>
      <w:tabs>
        <w:tab w:val="left" w:pos="880"/>
        <w:tab w:val="right" w:leader="dot" w:pos="9062"/>
      </w:tabs>
      <w:spacing w:after="100" w:line="259" w:lineRule="auto"/>
      <w:ind w:left="567" w:hanging="425"/>
    </w:pPr>
    <w:rPr>
      <w:rFonts w:eastAsiaTheme="minorEastAsia" w:cs="Times New Roman"/>
      <w:lang w:eastAsia="de-DE"/>
    </w:rPr>
  </w:style>
  <w:style w:type="paragraph" w:styleId="Verzeichnis1">
    <w:name w:val="toc 1"/>
    <w:basedOn w:val="Standard"/>
    <w:next w:val="Standard"/>
    <w:autoRedefine/>
    <w:uiPriority w:val="39"/>
    <w:unhideWhenUsed/>
    <w:rsid w:val="00EB6EC9"/>
    <w:pPr>
      <w:spacing w:after="100" w:line="259" w:lineRule="auto"/>
      <w:jc w:val="left"/>
    </w:pPr>
    <w:rPr>
      <w:rFonts w:eastAsiaTheme="minorEastAsia" w:cs="Times New Roman"/>
      <w:lang w:eastAsia="de-DE"/>
    </w:rPr>
  </w:style>
  <w:style w:type="paragraph" w:styleId="Verzeichnis3">
    <w:name w:val="toc 3"/>
    <w:basedOn w:val="Standard"/>
    <w:next w:val="Standard"/>
    <w:autoRedefine/>
    <w:uiPriority w:val="39"/>
    <w:unhideWhenUsed/>
    <w:rsid w:val="00F34DFA"/>
    <w:pPr>
      <w:tabs>
        <w:tab w:val="left" w:pos="1134"/>
        <w:tab w:val="right" w:leader="dot" w:pos="9062"/>
      </w:tabs>
      <w:spacing w:after="100" w:line="259" w:lineRule="auto"/>
      <w:ind w:left="993" w:hanging="709"/>
      <w:jc w:val="left"/>
    </w:pPr>
    <w:rPr>
      <w:rFonts w:eastAsiaTheme="minorEastAsia" w:cs="Times New Roman"/>
      <w:lang w:eastAsia="de-DE"/>
    </w:rPr>
  </w:style>
  <w:style w:type="table" w:customStyle="1" w:styleId="Tabellenraster1">
    <w:name w:val="Tabellenraster1"/>
    <w:basedOn w:val="NormaleTabelle"/>
    <w:next w:val="Tabellenraster"/>
    <w:uiPriority w:val="59"/>
    <w:rsid w:val="005465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1F74C7"/>
    <w:rPr>
      <w:i/>
      <w:iCs/>
    </w:rPr>
  </w:style>
  <w:style w:type="character" w:styleId="BesuchterLink">
    <w:name w:val="FollowedHyperlink"/>
    <w:basedOn w:val="Absatz-Standardschriftart"/>
    <w:uiPriority w:val="99"/>
    <w:semiHidden/>
    <w:unhideWhenUsed/>
    <w:rsid w:val="001F74C7"/>
    <w:rPr>
      <w:color w:val="800080" w:themeColor="followedHyperlink"/>
      <w:u w:val="single"/>
    </w:rPr>
  </w:style>
  <w:style w:type="character" w:customStyle="1" w:styleId="internalref">
    <w:name w:val="internalref"/>
    <w:basedOn w:val="Absatz-Standardschriftart"/>
    <w:rsid w:val="001F74C7"/>
  </w:style>
  <w:style w:type="character" w:customStyle="1" w:styleId="text">
    <w:name w:val="text"/>
    <w:basedOn w:val="Absatz-Standardschriftart"/>
    <w:rsid w:val="001F74C7"/>
  </w:style>
  <w:style w:type="character" w:customStyle="1" w:styleId="jp-sub">
    <w:name w:val="jp-sub"/>
    <w:basedOn w:val="Absatz-Standardschriftart"/>
    <w:rsid w:val="001F74C7"/>
  </w:style>
  <w:style w:type="character" w:customStyle="1" w:styleId="highlight">
    <w:name w:val="highlight"/>
    <w:basedOn w:val="Absatz-Standardschriftart"/>
    <w:rsid w:val="001F74C7"/>
  </w:style>
  <w:style w:type="paragraph" w:styleId="KeinLeerraum">
    <w:name w:val="No Spacing"/>
    <w:link w:val="KeinLeerraumZchn"/>
    <w:uiPriority w:val="1"/>
    <w:qFormat/>
    <w:rsid w:val="00926E90"/>
    <w:pPr>
      <w:spacing w:before="360" w:after="360"/>
      <w:jc w:val="both"/>
    </w:pPr>
    <w:rPr>
      <w:b/>
      <w:sz w:val="36"/>
    </w:rPr>
  </w:style>
  <w:style w:type="paragraph" w:styleId="Abbildungsverzeichnis">
    <w:name w:val="table of figures"/>
    <w:basedOn w:val="Standard"/>
    <w:next w:val="Standard"/>
    <w:uiPriority w:val="99"/>
    <w:unhideWhenUsed/>
    <w:rsid w:val="004C41FE"/>
    <w:pPr>
      <w:spacing w:after="0"/>
      <w:jc w:val="left"/>
    </w:pPr>
    <w:rPr>
      <w:i/>
      <w:iCs/>
      <w:sz w:val="20"/>
      <w:szCs w:val="20"/>
    </w:rPr>
  </w:style>
  <w:style w:type="character" w:styleId="SchwacherVerweis">
    <w:name w:val="Subtle Reference"/>
    <w:basedOn w:val="Absatz-Standardschriftart"/>
    <w:uiPriority w:val="31"/>
    <w:qFormat/>
    <w:rsid w:val="00B30A2E"/>
    <w:rPr>
      <w:smallCaps/>
      <w:color w:val="5A5A5A" w:themeColor="text1" w:themeTint="A5"/>
    </w:rPr>
  </w:style>
  <w:style w:type="character" w:customStyle="1" w:styleId="xbe">
    <w:name w:val="_xbe"/>
    <w:basedOn w:val="Absatz-Standardschriftart"/>
    <w:rsid w:val="00B00E36"/>
  </w:style>
  <w:style w:type="numbering" w:customStyle="1" w:styleId="KeineListe1">
    <w:name w:val="Keine Liste1"/>
    <w:next w:val="KeineListe"/>
    <w:uiPriority w:val="99"/>
    <w:semiHidden/>
    <w:unhideWhenUsed/>
    <w:rsid w:val="00857390"/>
  </w:style>
  <w:style w:type="paragraph" w:styleId="Endnotentext">
    <w:name w:val="endnote text"/>
    <w:basedOn w:val="Standard"/>
    <w:link w:val="EndnotentextZchn"/>
    <w:uiPriority w:val="99"/>
    <w:semiHidden/>
    <w:unhideWhenUsed/>
    <w:rsid w:val="0085739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57390"/>
    <w:rPr>
      <w:sz w:val="20"/>
      <w:szCs w:val="20"/>
    </w:rPr>
  </w:style>
  <w:style w:type="character" w:styleId="Endnotenzeichen">
    <w:name w:val="endnote reference"/>
    <w:basedOn w:val="Absatz-Standardschriftart"/>
    <w:uiPriority w:val="99"/>
    <w:semiHidden/>
    <w:unhideWhenUsed/>
    <w:rsid w:val="00857390"/>
    <w:rPr>
      <w:vertAlign w:val="superscript"/>
    </w:rPr>
  </w:style>
  <w:style w:type="character" w:styleId="Zeilennummer">
    <w:name w:val="line number"/>
    <w:basedOn w:val="Absatz-Standardschriftart"/>
    <w:uiPriority w:val="99"/>
    <w:semiHidden/>
    <w:unhideWhenUsed/>
    <w:rsid w:val="00857390"/>
  </w:style>
  <w:style w:type="character" w:styleId="Fett">
    <w:name w:val="Strong"/>
    <w:basedOn w:val="Absatz-Standardschriftart"/>
    <w:uiPriority w:val="22"/>
    <w:qFormat/>
    <w:rsid w:val="00857390"/>
    <w:rPr>
      <w:b/>
      <w:bCs/>
    </w:rPr>
  </w:style>
  <w:style w:type="character" w:customStyle="1" w:styleId="hithilite">
    <w:name w:val="hithilite"/>
    <w:basedOn w:val="Absatz-Standardschriftart"/>
    <w:rsid w:val="00857390"/>
  </w:style>
  <w:style w:type="paragraph" w:customStyle="1" w:styleId="frfield">
    <w:name w:val="fr_field"/>
    <w:basedOn w:val="Standard"/>
    <w:rsid w:val="0085739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frlabel">
    <w:name w:val="fr_label"/>
    <w:basedOn w:val="Absatz-Standardschriftart"/>
    <w:rsid w:val="00857390"/>
  </w:style>
  <w:style w:type="paragraph" w:customStyle="1" w:styleId="sourcetitle">
    <w:name w:val="sourcetitle"/>
    <w:basedOn w:val="Standard"/>
    <w:rsid w:val="00857390"/>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frlabel1">
    <w:name w:val="fr_label1"/>
    <w:basedOn w:val="Standard"/>
    <w:rsid w:val="0085739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ld">
    <w:name w:val="bld"/>
    <w:basedOn w:val="Absatz-Standardschriftart"/>
    <w:rsid w:val="00857390"/>
  </w:style>
  <w:style w:type="character" w:customStyle="1" w:styleId="current-selection">
    <w:name w:val="current-selection"/>
    <w:basedOn w:val="Absatz-Standardschriftart"/>
    <w:rsid w:val="00857390"/>
  </w:style>
  <w:style w:type="character" w:customStyle="1" w:styleId="a">
    <w:name w:val="_"/>
    <w:basedOn w:val="Absatz-Standardschriftart"/>
    <w:rsid w:val="00857390"/>
  </w:style>
  <w:style w:type="character" w:customStyle="1" w:styleId="KeinLeerraumZchn">
    <w:name w:val="Kein Leerraum Zchn"/>
    <w:basedOn w:val="Absatz-Standardschriftart"/>
    <w:link w:val="KeinLeerraum"/>
    <w:uiPriority w:val="1"/>
    <w:qFormat/>
    <w:rsid w:val="00857390"/>
    <w:rPr>
      <w:b/>
      <w:sz w:val="36"/>
    </w:rPr>
  </w:style>
  <w:style w:type="character" w:customStyle="1" w:styleId="text-with-line-breaks">
    <w:name w:val="text-with-line-breaks"/>
    <w:basedOn w:val="Absatz-Standardschriftart"/>
    <w:rsid w:val="00857390"/>
  </w:style>
  <w:style w:type="paragraph" w:styleId="berarbeitung">
    <w:name w:val="Revision"/>
    <w:hidden/>
    <w:uiPriority w:val="99"/>
    <w:semiHidden/>
    <w:rsid w:val="00857390"/>
    <w:pPr>
      <w:spacing w:after="0" w:line="240" w:lineRule="auto"/>
    </w:pPr>
  </w:style>
  <w:style w:type="character" w:styleId="Platzhaltertext">
    <w:name w:val="Placeholder Text"/>
    <w:basedOn w:val="Absatz-Standardschriftart"/>
    <w:uiPriority w:val="99"/>
    <w:semiHidden/>
    <w:rsid w:val="00857390"/>
    <w:rPr>
      <w:color w:val="808080"/>
    </w:rPr>
  </w:style>
  <w:style w:type="character" w:styleId="SchwacheHervorhebung">
    <w:name w:val="Subtle Emphasis"/>
    <w:basedOn w:val="Absatz-Standardschriftart"/>
    <w:uiPriority w:val="19"/>
    <w:qFormat/>
    <w:rsid w:val="00EE7A12"/>
    <w:rPr>
      <w:i/>
      <w:iCs/>
      <w:color w:val="404040" w:themeColor="text1" w:themeTint="BF"/>
    </w:rPr>
  </w:style>
  <w:style w:type="paragraph" w:customStyle="1" w:styleId="St1">
    <w:name w:val="St 1"/>
    <w:basedOn w:val="Standard"/>
    <w:link w:val="St1Zchn"/>
    <w:qFormat/>
    <w:rsid w:val="00E93869"/>
    <w:pPr>
      <w:autoSpaceDE w:val="0"/>
      <w:autoSpaceDN w:val="0"/>
      <w:adjustRightInd w:val="0"/>
      <w:spacing w:after="0" w:line="360" w:lineRule="auto"/>
    </w:pPr>
    <w:rPr>
      <w:rFonts w:ascii="Arial" w:eastAsia="Times New Roman" w:hAnsi="Arial" w:cs="Arial"/>
      <w:szCs w:val="24"/>
      <w:lang w:eastAsia="de-DE"/>
    </w:rPr>
  </w:style>
  <w:style w:type="character" w:customStyle="1" w:styleId="St1Zchn">
    <w:name w:val="St 1 Zchn"/>
    <w:basedOn w:val="Absatz-Standardschriftart"/>
    <w:link w:val="St1"/>
    <w:rsid w:val="00E93869"/>
    <w:rPr>
      <w:rFonts w:ascii="Arial" w:eastAsia="Times New Roman" w:hAnsi="Arial" w:cs="Arial"/>
      <w:szCs w:val="24"/>
      <w:lang w:eastAsia="de-DE"/>
    </w:rPr>
  </w:style>
  <w:style w:type="table" w:styleId="EinfacheTabelle3">
    <w:name w:val="Plain Table 3"/>
    <w:basedOn w:val="NormaleTabelle"/>
    <w:uiPriority w:val="43"/>
    <w:rsid w:val="00E93869"/>
    <w:pPr>
      <w:spacing w:after="0" w:line="240" w:lineRule="auto"/>
      <w:jc w:val="both"/>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entabelle1hell">
    <w:name w:val="List Table 1 Light"/>
    <w:basedOn w:val="NormaleTabelle"/>
    <w:uiPriority w:val="46"/>
    <w:rsid w:val="00E93869"/>
    <w:pPr>
      <w:spacing w:after="0" w:line="240" w:lineRule="auto"/>
      <w:jc w:val="both"/>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uthorsandaffiliations">
    <w:name w:val="authors and affiliations"/>
    <w:basedOn w:val="Standard"/>
    <w:uiPriority w:val="99"/>
    <w:rsid w:val="00E93869"/>
    <w:pPr>
      <w:spacing w:after="0" w:line="360" w:lineRule="auto"/>
      <w:jc w:val="center"/>
    </w:pPr>
    <w:rPr>
      <w:rFonts w:ascii="Arial" w:eastAsia="Times New Roman" w:hAnsi="Arial" w:cs="Arial"/>
      <w:i/>
      <w:iCs/>
      <w:sz w:val="24"/>
      <w:szCs w:val="24"/>
      <w:lang w:eastAsia="de-DE"/>
    </w:rPr>
  </w:style>
  <w:style w:type="character" w:customStyle="1" w:styleId="st">
    <w:name w:val="st"/>
    <w:basedOn w:val="Absatz-Standardschriftart"/>
    <w:rsid w:val="0087167C"/>
  </w:style>
  <w:style w:type="paragraph" w:styleId="Verzeichnis4">
    <w:name w:val="toc 4"/>
    <w:basedOn w:val="Standard"/>
    <w:next w:val="Standard"/>
    <w:autoRedefine/>
    <w:uiPriority w:val="39"/>
    <w:unhideWhenUsed/>
    <w:rsid w:val="009B1BB7"/>
    <w:pPr>
      <w:spacing w:after="100" w:line="259" w:lineRule="auto"/>
      <w:ind w:left="660"/>
      <w:jc w:val="left"/>
    </w:pPr>
    <w:rPr>
      <w:rFonts w:eastAsiaTheme="minorEastAsia"/>
      <w:lang w:eastAsia="de-DE"/>
    </w:rPr>
  </w:style>
  <w:style w:type="paragraph" w:styleId="Verzeichnis5">
    <w:name w:val="toc 5"/>
    <w:basedOn w:val="Standard"/>
    <w:next w:val="Standard"/>
    <w:autoRedefine/>
    <w:uiPriority w:val="39"/>
    <w:unhideWhenUsed/>
    <w:rsid w:val="009B1BB7"/>
    <w:pPr>
      <w:spacing w:after="100" w:line="259" w:lineRule="auto"/>
      <w:ind w:left="880"/>
      <w:jc w:val="left"/>
    </w:pPr>
    <w:rPr>
      <w:rFonts w:eastAsiaTheme="minorEastAsia"/>
      <w:lang w:eastAsia="de-DE"/>
    </w:rPr>
  </w:style>
  <w:style w:type="paragraph" w:styleId="Verzeichnis6">
    <w:name w:val="toc 6"/>
    <w:basedOn w:val="Standard"/>
    <w:next w:val="Standard"/>
    <w:autoRedefine/>
    <w:uiPriority w:val="39"/>
    <w:unhideWhenUsed/>
    <w:rsid w:val="009B1BB7"/>
    <w:pPr>
      <w:spacing w:after="100" w:line="259" w:lineRule="auto"/>
      <w:ind w:left="1100"/>
      <w:jc w:val="left"/>
    </w:pPr>
    <w:rPr>
      <w:rFonts w:eastAsiaTheme="minorEastAsia"/>
      <w:lang w:eastAsia="de-DE"/>
    </w:rPr>
  </w:style>
  <w:style w:type="paragraph" w:styleId="Verzeichnis7">
    <w:name w:val="toc 7"/>
    <w:basedOn w:val="Standard"/>
    <w:next w:val="Standard"/>
    <w:autoRedefine/>
    <w:uiPriority w:val="39"/>
    <w:unhideWhenUsed/>
    <w:rsid w:val="009B1BB7"/>
    <w:pPr>
      <w:spacing w:after="100" w:line="259" w:lineRule="auto"/>
      <w:ind w:left="1320"/>
      <w:jc w:val="left"/>
    </w:pPr>
    <w:rPr>
      <w:rFonts w:eastAsiaTheme="minorEastAsia"/>
      <w:lang w:eastAsia="de-DE"/>
    </w:rPr>
  </w:style>
  <w:style w:type="paragraph" w:styleId="Verzeichnis8">
    <w:name w:val="toc 8"/>
    <w:basedOn w:val="Standard"/>
    <w:next w:val="Standard"/>
    <w:autoRedefine/>
    <w:uiPriority w:val="39"/>
    <w:unhideWhenUsed/>
    <w:rsid w:val="009B1BB7"/>
    <w:pPr>
      <w:spacing w:after="100" w:line="259" w:lineRule="auto"/>
      <w:ind w:left="1540"/>
      <w:jc w:val="left"/>
    </w:pPr>
    <w:rPr>
      <w:rFonts w:eastAsiaTheme="minorEastAsia"/>
      <w:lang w:eastAsia="de-DE"/>
    </w:rPr>
  </w:style>
  <w:style w:type="paragraph" w:styleId="Verzeichnis9">
    <w:name w:val="toc 9"/>
    <w:basedOn w:val="Standard"/>
    <w:next w:val="Standard"/>
    <w:autoRedefine/>
    <w:uiPriority w:val="39"/>
    <w:unhideWhenUsed/>
    <w:rsid w:val="009B1BB7"/>
    <w:pPr>
      <w:spacing w:after="100" w:line="259" w:lineRule="auto"/>
      <w:ind w:left="1760"/>
      <w:jc w:val="left"/>
    </w:pPr>
    <w:rPr>
      <w:rFonts w:eastAsiaTheme="minorEastAsia"/>
      <w:lang w:eastAsia="de-DE"/>
    </w:rPr>
  </w:style>
  <w:style w:type="paragraph" w:customStyle="1" w:styleId="EndNoteBibliographyTitle">
    <w:name w:val="EndNote Bibliography Title"/>
    <w:basedOn w:val="Standard"/>
    <w:link w:val="EndNoteBibliographyTitleZchn"/>
    <w:rsid w:val="005948E7"/>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5948E7"/>
    <w:rPr>
      <w:rFonts w:ascii="Calibri" w:hAnsi="Calibri"/>
      <w:noProof/>
      <w:lang w:val="en-US"/>
    </w:rPr>
  </w:style>
  <w:style w:type="paragraph" w:customStyle="1" w:styleId="EndNoteBibliography">
    <w:name w:val="EndNote Bibliography"/>
    <w:basedOn w:val="Standard"/>
    <w:link w:val="EndNoteBibliographyZchn"/>
    <w:rsid w:val="005948E7"/>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5948E7"/>
    <w:rPr>
      <w:rFonts w:ascii="Calibri" w:hAnsi="Calibri"/>
      <w:noProof/>
      <w:lang w:val="en-US"/>
    </w:rPr>
  </w:style>
  <w:style w:type="paragraph" w:customStyle="1" w:styleId="NurText1">
    <w:name w:val="Nur Text1"/>
    <w:basedOn w:val="Standard"/>
    <w:rsid w:val="002104EA"/>
    <w:pPr>
      <w:suppressAutoHyphens/>
      <w:spacing w:after="0" w:line="240" w:lineRule="auto"/>
      <w:jc w:val="left"/>
    </w:pPr>
    <w:rPr>
      <w:rFonts w:ascii="Courier New" w:eastAsia="Times New Roman" w:hAnsi="Courier New" w:cs="Courier New"/>
      <w:sz w:val="20"/>
      <w:szCs w:val="20"/>
      <w:lang w:eastAsia="ar-SA"/>
    </w:rPr>
  </w:style>
  <w:style w:type="character" w:customStyle="1" w:styleId="rphighlightallclass">
    <w:name w:val="rphighlightallclass"/>
    <w:basedOn w:val="Absatz-Standardschriftart"/>
    <w:rsid w:val="00AB4EF0"/>
  </w:style>
  <w:style w:type="table" w:styleId="Gitternetztabelle4Akzent5">
    <w:name w:val="Grid Table 4 Accent 5"/>
    <w:basedOn w:val="NormaleTabelle"/>
    <w:uiPriority w:val="49"/>
    <w:rsid w:val="00B22864"/>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EinfAbs">
    <w:name w:val="[Einf. Abs.]"/>
    <w:basedOn w:val="Standard"/>
    <w:uiPriority w:val="99"/>
    <w:rsid w:val="00E61CC5"/>
    <w:pPr>
      <w:autoSpaceDE w:val="0"/>
      <w:autoSpaceDN w:val="0"/>
      <w:adjustRightInd w:val="0"/>
      <w:spacing w:after="0" w:line="288" w:lineRule="auto"/>
      <w:jc w:val="left"/>
      <w:textAlignment w:val="center"/>
    </w:pPr>
    <w:rPr>
      <w:rFonts w:ascii="Times Regular" w:hAnsi="Times Regular" w:cs="Times Regular"/>
      <w:color w:val="000000"/>
      <w:sz w:val="24"/>
      <w:szCs w:val="24"/>
    </w:rPr>
  </w:style>
  <w:style w:type="character" w:customStyle="1" w:styleId="NichtaufgelsteErwhnung1">
    <w:name w:val="Nicht aufgelöste Erwähnung1"/>
    <w:basedOn w:val="Absatz-Standardschriftart"/>
    <w:uiPriority w:val="99"/>
    <w:semiHidden/>
    <w:unhideWhenUsed/>
    <w:rsid w:val="005A159D"/>
    <w:rPr>
      <w:color w:val="605E5C"/>
      <w:shd w:val="clear" w:color="auto" w:fill="E1DFDD"/>
    </w:rPr>
  </w:style>
  <w:style w:type="character" w:styleId="NichtaufgelsteErwhnung">
    <w:name w:val="Unresolved Mention"/>
    <w:basedOn w:val="Absatz-Standardschriftart"/>
    <w:uiPriority w:val="99"/>
    <w:semiHidden/>
    <w:unhideWhenUsed/>
    <w:rsid w:val="00FC6323"/>
    <w:rPr>
      <w:color w:val="605E5C"/>
      <w:shd w:val="clear" w:color="auto" w:fill="E1DFDD"/>
    </w:rPr>
  </w:style>
  <w:style w:type="paragraph" w:styleId="Literaturverzeichnis">
    <w:name w:val="Bibliography"/>
    <w:basedOn w:val="Standard"/>
    <w:next w:val="Standard"/>
    <w:uiPriority w:val="37"/>
    <w:unhideWhenUsed/>
    <w:rsid w:val="00FC6323"/>
    <w:pPr>
      <w:spacing w:after="0" w:line="480" w:lineRule="auto"/>
      <w:ind w:left="720" w:hanging="720"/>
    </w:pPr>
  </w:style>
  <w:style w:type="paragraph" w:customStyle="1" w:styleId="ArialStandard">
    <w:name w:val="Arial_Standard"/>
    <w:basedOn w:val="Standard"/>
    <w:link w:val="ArialStandardZchn"/>
    <w:qFormat/>
    <w:rsid w:val="00FC6323"/>
    <w:pPr>
      <w:spacing w:after="160" w:line="360" w:lineRule="auto"/>
    </w:pPr>
    <w:rPr>
      <w:rFonts w:ascii="Arial" w:hAnsi="Arial" w:cs="Arial"/>
    </w:rPr>
  </w:style>
  <w:style w:type="character" w:customStyle="1" w:styleId="ArialStandardZchn">
    <w:name w:val="Arial_Standard Zchn"/>
    <w:basedOn w:val="Absatz-Standardschriftart"/>
    <w:link w:val="ArialStandard"/>
    <w:qFormat/>
    <w:rsid w:val="00FC6323"/>
    <w:rPr>
      <w:rFonts w:ascii="Arial" w:hAnsi="Arial" w:cs="Arial"/>
    </w:rPr>
  </w:style>
  <w:style w:type="character" w:styleId="Funotenzeichen">
    <w:name w:val="footnote reference"/>
    <w:basedOn w:val="Absatz-Standardschriftart"/>
    <w:uiPriority w:val="99"/>
    <w:semiHidden/>
    <w:unhideWhenUsed/>
    <w:rsid w:val="00FC6323"/>
    <w:rPr>
      <w:vertAlign w:val="superscript"/>
    </w:rPr>
  </w:style>
  <w:style w:type="paragraph" w:customStyle="1" w:styleId="MDPI31text">
    <w:name w:val="MDPI_3.1_text"/>
    <w:qFormat/>
    <w:rsid w:val="00FC632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headerjournallogo">
    <w:name w:val="MDPI_header_journal_logo"/>
    <w:rsid w:val="00FC6323"/>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51figurecaption">
    <w:name w:val="MDPI_5.1_figure_caption"/>
    <w:rsid w:val="00FC6323"/>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styleId="Liste">
    <w:name w:val="List"/>
    <w:basedOn w:val="Standard"/>
    <w:uiPriority w:val="99"/>
    <w:unhideWhenUsed/>
    <w:rsid w:val="00691D41"/>
    <w:pPr>
      <w:numPr>
        <w:numId w:val="27"/>
      </w:numPr>
      <w:spacing w:after="120" w:line="240" w:lineRule="auto"/>
      <w:ind w:left="357" w:hanging="357"/>
      <w:jc w:val="left"/>
    </w:pPr>
    <w:rPr>
      <w:rFonts w:ascii="Tms Rmn" w:hAnsi="Tms Rm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19215">
      <w:bodyDiv w:val="1"/>
      <w:marLeft w:val="0"/>
      <w:marRight w:val="0"/>
      <w:marTop w:val="0"/>
      <w:marBottom w:val="0"/>
      <w:divBdr>
        <w:top w:val="none" w:sz="0" w:space="0" w:color="auto"/>
        <w:left w:val="none" w:sz="0" w:space="0" w:color="auto"/>
        <w:bottom w:val="none" w:sz="0" w:space="0" w:color="auto"/>
        <w:right w:val="none" w:sz="0" w:space="0" w:color="auto"/>
      </w:divBdr>
    </w:div>
    <w:div w:id="81224254">
      <w:bodyDiv w:val="1"/>
      <w:marLeft w:val="0"/>
      <w:marRight w:val="0"/>
      <w:marTop w:val="0"/>
      <w:marBottom w:val="0"/>
      <w:divBdr>
        <w:top w:val="none" w:sz="0" w:space="0" w:color="auto"/>
        <w:left w:val="none" w:sz="0" w:space="0" w:color="auto"/>
        <w:bottom w:val="none" w:sz="0" w:space="0" w:color="auto"/>
        <w:right w:val="none" w:sz="0" w:space="0" w:color="auto"/>
      </w:divBdr>
      <w:divsChild>
        <w:div w:id="962855730">
          <w:marLeft w:val="0"/>
          <w:marRight w:val="0"/>
          <w:marTop w:val="0"/>
          <w:marBottom w:val="0"/>
          <w:divBdr>
            <w:top w:val="none" w:sz="0" w:space="0" w:color="auto"/>
            <w:left w:val="none" w:sz="0" w:space="0" w:color="auto"/>
            <w:bottom w:val="none" w:sz="0" w:space="0" w:color="auto"/>
            <w:right w:val="none" w:sz="0" w:space="0" w:color="auto"/>
          </w:divBdr>
        </w:div>
        <w:div w:id="807744065">
          <w:marLeft w:val="0"/>
          <w:marRight w:val="0"/>
          <w:marTop w:val="0"/>
          <w:marBottom w:val="0"/>
          <w:divBdr>
            <w:top w:val="none" w:sz="0" w:space="0" w:color="auto"/>
            <w:left w:val="none" w:sz="0" w:space="0" w:color="auto"/>
            <w:bottom w:val="none" w:sz="0" w:space="0" w:color="auto"/>
            <w:right w:val="none" w:sz="0" w:space="0" w:color="auto"/>
          </w:divBdr>
        </w:div>
      </w:divsChild>
    </w:div>
    <w:div w:id="101608926">
      <w:bodyDiv w:val="1"/>
      <w:marLeft w:val="0"/>
      <w:marRight w:val="0"/>
      <w:marTop w:val="0"/>
      <w:marBottom w:val="0"/>
      <w:divBdr>
        <w:top w:val="none" w:sz="0" w:space="0" w:color="auto"/>
        <w:left w:val="none" w:sz="0" w:space="0" w:color="auto"/>
        <w:bottom w:val="none" w:sz="0" w:space="0" w:color="auto"/>
        <w:right w:val="none" w:sz="0" w:space="0" w:color="auto"/>
      </w:divBdr>
    </w:div>
    <w:div w:id="122231837">
      <w:bodyDiv w:val="1"/>
      <w:marLeft w:val="0"/>
      <w:marRight w:val="0"/>
      <w:marTop w:val="0"/>
      <w:marBottom w:val="0"/>
      <w:divBdr>
        <w:top w:val="none" w:sz="0" w:space="0" w:color="auto"/>
        <w:left w:val="none" w:sz="0" w:space="0" w:color="auto"/>
        <w:bottom w:val="none" w:sz="0" w:space="0" w:color="auto"/>
        <w:right w:val="none" w:sz="0" w:space="0" w:color="auto"/>
      </w:divBdr>
      <w:divsChild>
        <w:div w:id="42339467">
          <w:marLeft w:val="0"/>
          <w:marRight w:val="0"/>
          <w:marTop w:val="0"/>
          <w:marBottom w:val="0"/>
          <w:divBdr>
            <w:top w:val="none" w:sz="0" w:space="0" w:color="auto"/>
            <w:left w:val="none" w:sz="0" w:space="0" w:color="auto"/>
            <w:bottom w:val="none" w:sz="0" w:space="0" w:color="auto"/>
            <w:right w:val="none" w:sz="0" w:space="0" w:color="auto"/>
          </w:divBdr>
        </w:div>
        <w:div w:id="314724487">
          <w:marLeft w:val="0"/>
          <w:marRight w:val="0"/>
          <w:marTop w:val="0"/>
          <w:marBottom w:val="0"/>
          <w:divBdr>
            <w:top w:val="none" w:sz="0" w:space="0" w:color="auto"/>
            <w:left w:val="none" w:sz="0" w:space="0" w:color="auto"/>
            <w:bottom w:val="none" w:sz="0" w:space="0" w:color="auto"/>
            <w:right w:val="none" w:sz="0" w:space="0" w:color="auto"/>
          </w:divBdr>
        </w:div>
        <w:div w:id="834807517">
          <w:marLeft w:val="0"/>
          <w:marRight w:val="0"/>
          <w:marTop w:val="0"/>
          <w:marBottom w:val="0"/>
          <w:divBdr>
            <w:top w:val="none" w:sz="0" w:space="0" w:color="auto"/>
            <w:left w:val="none" w:sz="0" w:space="0" w:color="auto"/>
            <w:bottom w:val="none" w:sz="0" w:space="0" w:color="auto"/>
            <w:right w:val="none" w:sz="0" w:space="0" w:color="auto"/>
          </w:divBdr>
        </w:div>
        <w:div w:id="1089080942">
          <w:marLeft w:val="0"/>
          <w:marRight w:val="0"/>
          <w:marTop w:val="0"/>
          <w:marBottom w:val="0"/>
          <w:divBdr>
            <w:top w:val="none" w:sz="0" w:space="0" w:color="auto"/>
            <w:left w:val="none" w:sz="0" w:space="0" w:color="auto"/>
            <w:bottom w:val="none" w:sz="0" w:space="0" w:color="auto"/>
            <w:right w:val="none" w:sz="0" w:space="0" w:color="auto"/>
          </w:divBdr>
        </w:div>
        <w:div w:id="1216817154">
          <w:marLeft w:val="0"/>
          <w:marRight w:val="0"/>
          <w:marTop w:val="0"/>
          <w:marBottom w:val="0"/>
          <w:divBdr>
            <w:top w:val="none" w:sz="0" w:space="0" w:color="auto"/>
            <w:left w:val="none" w:sz="0" w:space="0" w:color="auto"/>
            <w:bottom w:val="none" w:sz="0" w:space="0" w:color="auto"/>
            <w:right w:val="none" w:sz="0" w:space="0" w:color="auto"/>
          </w:divBdr>
        </w:div>
        <w:div w:id="1363436831">
          <w:marLeft w:val="0"/>
          <w:marRight w:val="0"/>
          <w:marTop w:val="0"/>
          <w:marBottom w:val="0"/>
          <w:divBdr>
            <w:top w:val="none" w:sz="0" w:space="0" w:color="auto"/>
            <w:left w:val="none" w:sz="0" w:space="0" w:color="auto"/>
            <w:bottom w:val="none" w:sz="0" w:space="0" w:color="auto"/>
            <w:right w:val="none" w:sz="0" w:space="0" w:color="auto"/>
          </w:divBdr>
        </w:div>
        <w:div w:id="1528058896">
          <w:marLeft w:val="0"/>
          <w:marRight w:val="0"/>
          <w:marTop w:val="0"/>
          <w:marBottom w:val="0"/>
          <w:divBdr>
            <w:top w:val="none" w:sz="0" w:space="0" w:color="auto"/>
            <w:left w:val="none" w:sz="0" w:space="0" w:color="auto"/>
            <w:bottom w:val="none" w:sz="0" w:space="0" w:color="auto"/>
            <w:right w:val="none" w:sz="0" w:space="0" w:color="auto"/>
          </w:divBdr>
        </w:div>
        <w:div w:id="1891454513">
          <w:marLeft w:val="0"/>
          <w:marRight w:val="0"/>
          <w:marTop w:val="0"/>
          <w:marBottom w:val="0"/>
          <w:divBdr>
            <w:top w:val="none" w:sz="0" w:space="0" w:color="auto"/>
            <w:left w:val="none" w:sz="0" w:space="0" w:color="auto"/>
            <w:bottom w:val="none" w:sz="0" w:space="0" w:color="auto"/>
            <w:right w:val="none" w:sz="0" w:space="0" w:color="auto"/>
          </w:divBdr>
        </w:div>
        <w:div w:id="2141414912">
          <w:marLeft w:val="0"/>
          <w:marRight w:val="0"/>
          <w:marTop w:val="0"/>
          <w:marBottom w:val="0"/>
          <w:divBdr>
            <w:top w:val="none" w:sz="0" w:space="0" w:color="auto"/>
            <w:left w:val="none" w:sz="0" w:space="0" w:color="auto"/>
            <w:bottom w:val="none" w:sz="0" w:space="0" w:color="auto"/>
            <w:right w:val="none" w:sz="0" w:space="0" w:color="auto"/>
          </w:divBdr>
        </w:div>
      </w:divsChild>
    </w:div>
    <w:div w:id="141973224">
      <w:bodyDiv w:val="1"/>
      <w:marLeft w:val="0"/>
      <w:marRight w:val="0"/>
      <w:marTop w:val="0"/>
      <w:marBottom w:val="0"/>
      <w:divBdr>
        <w:top w:val="none" w:sz="0" w:space="0" w:color="auto"/>
        <w:left w:val="none" w:sz="0" w:space="0" w:color="auto"/>
        <w:bottom w:val="none" w:sz="0" w:space="0" w:color="auto"/>
        <w:right w:val="none" w:sz="0" w:space="0" w:color="auto"/>
      </w:divBdr>
      <w:divsChild>
        <w:div w:id="20978636">
          <w:marLeft w:val="0"/>
          <w:marRight w:val="0"/>
          <w:marTop w:val="0"/>
          <w:marBottom w:val="0"/>
          <w:divBdr>
            <w:top w:val="none" w:sz="0" w:space="0" w:color="auto"/>
            <w:left w:val="none" w:sz="0" w:space="0" w:color="auto"/>
            <w:bottom w:val="none" w:sz="0" w:space="0" w:color="auto"/>
            <w:right w:val="none" w:sz="0" w:space="0" w:color="auto"/>
          </w:divBdr>
        </w:div>
        <w:div w:id="1872572980">
          <w:marLeft w:val="0"/>
          <w:marRight w:val="0"/>
          <w:marTop w:val="0"/>
          <w:marBottom w:val="0"/>
          <w:divBdr>
            <w:top w:val="none" w:sz="0" w:space="0" w:color="auto"/>
            <w:left w:val="none" w:sz="0" w:space="0" w:color="auto"/>
            <w:bottom w:val="none" w:sz="0" w:space="0" w:color="auto"/>
            <w:right w:val="none" w:sz="0" w:space="0" w:color="auto"/>
          </w:divBdr>
        </w:div>
      </w:divsChild>
    </w:div>
    <w:div w:id="169377068">
      <w:bodyDiv w:val="1"/>
      <w:marLeft w:val="0"/>
      <w:marRight w:val="0"/>
      <w:marTop w:val="0"/>
      <w:marBottom w:val="0"/>
      <w:divBdr>
        <w:top w:val="none" w:sz="0" w:space="0" w:color="auto"/>
        <w:left w:val="none" w:sz="0" w:space="0" w:color="auto"/>
        <w:bottom w:val="none" w:sz="0" w:space="0" w:color="auto"/>
        <w:right w:val="none" w:sz="0" w:space="0" w:color="auto"/>
      </w:divBdr>
      <w:divsChild>
        <w:div w:id="292752687">
          <w:marLeft w:val="0"/>
          <w:marRight w:val="0"/>
          <w:marTop w:val="0"/>
          <w:marBottom w:val="0"/>
          <w:divBdr>
            <w:top w:val="none" w:sz="0" w:space="0" w:color="auto"/>
            <w:left w:val="none" w:sz="0" w:space="0" w:color="auto"/>
            <w:bottom w:val="none" w:sz="0" w:space="0" w:color="auto"/>
            <w:right w:val="none" w:sz="0" w:space="0" w:color="auto"/>
          </w:divBdr>
        </w:div>
        <w:div w:id="1542356884">
          <w:marLeft w:val="0"/>
          <w:marRight w:val="0"/>
          <w:marTop w:val="0"/>
          <w:marBottom w:val="0"/>
          <w:divBdr>
            <w:top w:val="none" w:sz="0" w:space="0" w:color="auto"/>
            <w:left w:val="none" w:sz="0" w:space="0" w:color="auto"/>
            <w:bottom w:val="none" w:sz="0" w:space="0" w:color="auto"/>
            <w:right w:val="none" w:sz="0" w:space="0" w:color="auto"/>
          </w:divBdr>
        </w:div>
      </w:divsChild>
    </w:div>
    <w:div w:id="180053627">
      <w:bodyDiv w:val="1"/>
      <w:marLeft w:val="0"/>
      <w:marRight w:val="0"/>
      <w:marTop w:val="0"/>
      <w:marBottom w:val="0"/>
      <w:divBdr>
        <w:top w:val="none" w:sz="0" w:space="0" w:color="auto"/>
        <w:left w:val="none" w:sz="0" w:space="0" w:color="auto"/>
        <w:bottom w:val="none" w:sz="0" w:space="0" w:color="auto"/>
        <w:right w:val="none" w:sz="0" w:space="0" w:color="auto"/>
      </w:divBdr>
    </w:div>
    <w:div w:id="204291049">
      <w:bodyDiv w:val="1"/>
      <w:marLeft w:val="0"/>
      <w:marRight w:val="0"/>
      <w:marTop w:val="0"/>
      <w:marBottom w:val="0"/>
      <w:divBdr>
        <w:top w:val="none" w:sz="0" w:space="0" w:color="auto"/>
        <w:left w:val="none" w:sz="0" w:space="0" w:color="auto"/>
        <w:bottom w:val="none" w:sz="0" w:space="0" w:color="auto"/>
        <w:right w:val="none" w:sz="0" w:space="0" w:color="auto"/>
      </w:divBdr>
    </w:div>
    <w:div w:id="270750560">
      <w:bodyDiv w:val="1"/>
      <w:marLeft w:val="0"/>
      <w:marRight w:val="0"/>
      <w:marTop w:val="0"/>
      <w:marBottom w:val="0"/>
      <w:divBdr>
        <w:top w:val="none" w:sz="0" w:space="0" w:color="auto"/>
        <w:left w:val="none" w:sz="0" w:space="0" w:color="auto"/>
        <w:bottom w:val="none" w:sz="0" w:space="0" w:color="auto"/>
        <w:right w:val="none" w:sz="0" w:space="0" w:color="auto"/>
      </w:divBdr>
    </w:div>
    <w:div w:id="349187280">
      <w:bodyDiv w:val="1"/>
      <w:marLeft w:val="0"/>
      <w:marRight w:val="0"/>
      <w:marTop w:val="0"/>
      <w:marBottom w:val="0"/>
      <w:divBdr>
        <w:top w:val="none" w:sz="0" w:space="0" w:color="auto"/>
        <w:left w:val="none" w:sz="0" w:space="0" w:color="auto"/>
        <w:bottom w:val="none" w:sz="0" w:space="0" w:color="auto"/>
        <w:right w:val="none" w:sz="0" w:space="0" w:color="auto"/>
      </w:divBdr>
      <w:divsChild>
        <w:div w:id="13729765">
          <w:marLeft w:val="0"/>
          <w:marRight w:val="0"/>
          <w:marTop w:val="0"/>
          <w:marBottom w:val="0"/>
          <w:divBdr>
            <w:top w:val="none" w:sz="0" w:space="0" w:color="auto"/>
            <w:left w:val="none" w:sz="0" w:space="0" w:color="auto"/>
            <w:bottom w:val="none" w:sz="0" w:space="0" w:color="auto"/>
            <w:right w:val="none" w:sz="0" w:space="0" w:color="auto"/>
          </w:divBdr>
        </w:div>
        <w:div w:id="39402680">
          <w:marLeft w:val="0"/>
          <w:marRight w:val="0"/>
          <w:marTop w:val="0"/>
          <w:marBottom w:val="0"/>
          <w:divBdr>
            <w:top w:val="none" w:sz="0" w:space="0" w:color="auto"/>
            <w:left w:val="none" w:sz="0" w:space="0" w:color="auto"/>
            <w:bottom w:val="none" w:sz="0" w:space="0" w:color="auto"/>
            <w:right w:val="none" w:sz="0" w:space="0" w:color="auto"/>
          </w:divBdr>
        </w:div>
        <w:div w:id="48850478">
          <w:marLeft w:val="0"/>
          <w:marRight w:val="0"/>
          <w:marTop w:val="0"/>
          <w:marBottom w:val="0"/>
          <w:divBdr>
            <w:top w:val="none" w:sz="0" w:space="0" w:color="auto"/>
            <w:left w:val="none" w:sz="0" w:space="0" w:color="auto"/>
            <w:bottom w:val="none" w:sz="0" w:space="0" w:color="auto"/>
            <w:right w:val="none" w:sz="0" w:space="0" w:color="auto"/>
          </w:divBdr>
        </w:div>
        <w:div w:id="107819616">
          <w:marLeft w:val="0"/>
          <w:marRight w:val="0"/>
          <w:marTop w:val="0"/>
          <w:marBottom w:val="0"/>
          <w:divBdr>
            <w:top w:val="none" w:sz="0" w:space="0" w:color="auto"/>
            <w:left w:val="none" w:sz="0" w:space="0" w:color="auto"/>
            <w:bottom w:val="none" w:sz="0" w:space="0" w:color="auto"/>
            <w:right w:val="none" w:sz="0" w:space="0" w:color="auto"/>
          </w:divBdr>
        </w:div>
        <w:div w:id="119493124">
          <w:marLeft w:val="0"/>
          <w:marRight w:val="0"/>
          <w:marTop w:val="0"/>
          <w:marBottom w:val="0"/>
          <w:divBdr>
            <w:top w:val="none" w:sz="0" w:space="0" w:color="auto"/>
            <w:left w:val="none" w:sz="0" w:space="0" w:color="auto"/>
            <w:bottom w:val="none" w:sz="0" w:space="0" w:color="auto"/>
            <w:right w:val="none" w:sz="0" w:space="0" w:color="auto"/>
          </w:divBdr>
        </w:div>
        <w:div w:id="129904781">
          <w:marLeft w:val="0"/>
          <w:marRight w:val="0"/>
          <w:marTop w:val="0"/>
          <w:marBottom w:val="0"/>
          <w:divBdr>
            <w:top w:val="none" w:sz="0" w:space="0" w:color="auto"/>
            <w:left w:val="none" w:sz="0" w:space="0" w:color="auto"/>
            <w:bottom w:val="none" w:sz="0" w:space="0" w:color="auto"/>
            <w:right w:val="none" w:sz="0" w:space="0" w:color="auto"/>
          </w:divBdr>
        </w:div>
        <w:div w:id="131364140">
          <w:marLeft w:val="0"/>
          <w:marRight w:val="0"/>
          <w:marTop w:val="0"/>
          <w:marBottom w:val="0"/>
          <w:divBdr>
            <w:top w:val="none" w:sz="0" w:space="0" w:color="auto"/>
            <w:left w:val="none" w:sz="0" w:space="0" w:color="auto"/>
            <w:bottom w:val="none" w:sz="0" w:space="0" w:color="auto"/>
            <w:right w:val="none" w:sz="0" w:space="0" w:color="auto"/>
          </w:divBdr>
        </w:div>
        <w:div w:id="133107389">
          <w:marLeft w:val="0"/>
          <w:marRight w:val="0"/>
          <w:marTop w:val="0"/>
          <w:marBottom w:val="0"/>
          <w:divBdr>
            <w:top w:val="none" w:sz="0" w:space="0" w:color="auto"/>
            <w:left w:val="none" w:sz="0" w:space="0" w:color="auto"/>
            <w:bottom w:val="none" w:sz="0" w:space="0" w:color="auto"/>
            <w:right w:val="none" w:sz="0" w:space="0" w:color="auto"/>
          </w:divBdr>
        </w:div>
        <w:div w:id="140512252">
          <w:marLeft w:val="0"/>
          <w:marRight w:val="0"/>
          <w:marTop w:val="0"/>
          <w:marBottom w:val="0"/>
          <w:divBdr>
            <w:top w:val="none" w:sz="0" w:space="0" w:color="auto"/>
            <w:left w:val="none" w:sz="0" w:space="0" w:color="auto"/>
            <w:bottom w:val="none" w:sz="0" w:space="0" w:color="auto"/>
            <w:right w:val="none" w:sz="0" w:space="0" w:color="auto"/>
          </w:divBdr>
        </w:div>
        <w:div w:id="156531503">
          <w:marLeft w:val="0"/>
          <w:marRight w:val="0"/>
          <w:marTop w:val="0"/>
          <w:marBottom w:val="0"/>
          <w:divBdr>
            <w:top w:val="none" w:sz="0" w:space="0" w:color="auto"/>
            <w:left w:val="none" w:sz="0" w:space="0" w:color="auto"/>
            <w:bottom w:val="none" w:sz="0" w:space="0" w:color="auto"/>
            <w:right w:val="none" w:sz="0" w:space="0" w:color="auto"/>
          </w:divBdr>
        </w:div>
        <w:div w:id="184485814">
          <w:marLeft w:val="0"/>
          <w:marRight w:val="0"/>
          <w:marTop w:val="0"/>
          <w:marBottom w:val="0"/>
          <w:divBdr>
            <w:top w:val="none" w:sz="0" w:space="0" w:color="auto"/>
            <w:left w:val="none" w:sz="0" w:space="0" w:color="auto"/>
            <w:bottom w:val="none" w:sz="0" w:space="0" w:color="auto"/>
            <w:right w:val="none" w:sz="0" w:space="0" w:color="auto"/>
          </w:divBdr>
        </w:div>
        <w:div w:id="193885076">
          <w:marLeft w:val="0"/>
          <w:marRight w:val="0"/>
          <w:marTop w:val="0"/>
          <w:marBottom w:val="0"/>
          <w:divBdr>
            <w:top w:val="none" w:sz="0" w:space="0" w:color="auto"/>
            <w:left w:val="none" w:sz="0" w:space="0" w:color="auto"/>
            <w:bottom w:val="none" w:sz="0" w:space="0" w:color="auto"/>
            <w:right w:val="none" w:sz="0" w:space="0" w:color="auto"/>
          </w:divBdr>
        </w:div>
        <w:div w:id="215773913">
          <w:marLeft w:val="0"/>
          <w:marRight w:val="0"/>
          <w:marTop w:val="0"/>
          <w:marBottom w:val="0"/>
          <w:divBdr>
            <w:top w:val="none" w:sz="0" w:space="0" w:color="auto"/>
            <w:left w:val="none" w:sz="0" w:space="0" w:color="auto"/>
            <w:bottom w:val="none" w:sz="0" w:space="0" w:color="auto"/>
            <w:right w:val="none" w:sz="0" w:space="0" w:color="auto"/>
          </w:divBdr>
        </w:div>
        <w:div w:id="232159100">
          <w:marLeft w:val="0"/>
          <w:marRight w:val="0"/>
          <w:marTop w:val="0"/>
          <w:marBottom w:val="0"/>
          <w:divBdr>
            <w:top w:val="none" w:sz="0" w:space="0" w:color="auto"/>
            <w:left w:val="none" w:sz="0" w:space="0" w:color="auto"/>
            <w:bottom w:val="none" w:sz="0" w:space="0" w:color="auto"/>
            <w:right w:val="none" w:sz="0" w:space="0" w:color="auto"/>
          </w:divBdr>
        </w:div>
        <w:div w:id="255213399">
          <w:marLeft w:val="0"/>
          <w:marRight w:val="0"/>
          <w:marTop w:val="0"/>
          <w:marBottom w:val="0"/>
          <w:divBdr>
            <w:top w:val="none" w:sz="0" w:space="0" w:color="auto"/>
            <w:left w:val="none" w:sz="0" w:space="0" w:color="auto"/>
            <w:bottom w:val="none" w:sz="0" w:space="0" w:color="auto"/>
            <w:right w:val="none" w:sz="0" w:space="0" w:color="auto"/>
          </w:divBdr>
        </w:div>
        <w:div w:id="273827417">
          <w:marLeft w:val="0"/>
          <w:marRight w:val="0"/>
          <w:marTop w:val="0"/>
          <w:marBottom w:val="0"/>
          <w:divBdr>
            <w:top w:val="none" w:sz="0" w:space="0" w:color="auto"/>
            <w:left w:val="none" w:sz="0" w:space="0" w:color="auto"/>
            <w:bottom w:val="none" w:sz="0" w:space="0" w:color="auto"/>
            <w:right w:val="none" w:sz="0" w:space="0" w:color="auto"/>
          </w:divBdr>
        </w:div>
        <w:div w:id="283466003">
          <w:marLeft w:val="0"/>
          <w:marRight w:val="0"/>
          <w:marTop w:val="0"/>
          <w:marBottom w:val="0"/>
          <w:divBdr>
            <w:top w:val="none" w:sz="0" w:space="0" w:color="auto"/>
            <w:left w:val="none" w:sz="0" w:space="0" w:color="auto"/>
            <w:bottom w:val="none" w:sz="0" w:space="0" w:color="auto"/>
            <w:right w:val="none" w:sz="0" w:space="0" w:color="auto"/>
          </w:divBdr>
        </w:div>
        <w:div w:id="337200131">
          <w:marLeft w:val="0"/>
          <w:marRight w:val="0"/>
          <w:marTop w:val="0"/>
          <w:marBottom w:val="0"/>
          <w:divBdr>
            <w:top w:val="none" w:sz="0" w:space="0" w:color="auto"/>
            <w:left w:val="none" w:sz="0" w:space="0" w:color="auto"/>
            <w:bottom w:val="none" w:sz="0" w:space="0" w:color="auto"/>
            <w:right w:val="none" w:sz="0" w:space="0" w:color="auto"/>
          </w:divBdr>
        </w:div>
        <w:div w:id="402488972">
          <w:marLeft w:val="0"/>
          <w:marRight w:val="0"/>
          <w:marTop w:val="0"/>
          <w:marBottom w:val="0"/>
          <w:divBdr>
            <w:top w:val="none" w:sz="0" w:space="0" w:color="auto"/>
            <w:left w:val="none" w:sz="0" w:space="0" w:color="auto"/>
            <w:bottom w:val="none" w:sz="0" w:space="0" w:color="auto"/>
            <w:right w:val="none" w:sz="0" w:space="0" w:color="auto"/>
          </w:divBdr>
        </w:div>
        <w:div w:id="405614069">
          <w:marLeft w:val="0"/>
          <w:marRight w:val="0"/>
          <w:marTop w:val="0"/>
          <w:marBottom w:val="0"/>
          <w:divBdr>
            <w:top w:val="none" w:sz="0" w:space="0" w:color="auto"/>
            <w:left w:val="none" w:sz="0" w:space="0" w:color="auto"/>
            <w:bottom w:val="none" w:sz="0" w:space="0" w:color="auto"/>
            <w:right w:val="none" w:sz="0" w:space="0" w:color="auto"/>
          </w:divBdr>
        </w:div>
        <w:div w:id="417334916">
          <w:marLeft w:val="0"/>
          <w:marRight w:val="0"/>
          <w:marTop w:val="0"/>
          <w:marBottom w:val="0"/>
          <w:divBdr>
            <w:top w:val="none" w:sz="0" w:space="0" w:color="auto"/>
            <w:left w:val="none" w:sz="0" w:space="0" w:color="auto"/>
            <w:bottom w:val="none" w:sz="0" w:space="0" w:color="auto"/>
            <w:right w:val="none" w:sz="0" w:space="0" w:color="auto"/>
          </w:divBdr>
        </w:div>
        <w:div w:id="465853577">
          <w:marLeft w:val="0"/>
          <w:marRight w:val="0"/>
          <w:marTop w:val="0"/>
          <w:marBottom w:val="0"/>
          <w:divBdr>
            <w:top w:val="none" w:sz="0" w:space="0" w:color="auto"/>
            <w:left w:val="none" w:sz="0" w:space="0" w:color="auto"/>
            <w:bottom w:val="none" w:sz="0" w:space="0" w:color="auto"/>
            <w:right w:val="none" w:sz="0" w:space="0" w:color="auto"/>
          </w:divBdr>
        </w:div>
        <w:div w:id="499855814">
          <w:marLeft w:val="0"/>
          <w:marRight w:val="0"/>
          <w:marTop w:val="0"/>
          <w:marBottom w:val="0"/>
          <w:divBdr>
            <w:top w:val="none" w:sz="0" w:space="0" w:color="auto"/>
            <w:left w:val="none" w:sz="0" w:space="0" w:color="auto"/>
            <w:bottom w:val="none" w:sz="0" w:space="0" w:color="auto"/>
            <w:right w:val="none" w:sz="0" w:space="0" w:color="auto"/>
          </w:divBdr>
        </w:div>
        <w:div w:id="526142621">
          <w:marLeft w:val="0"/>
          <w:marRight w:val="0"/>
          <w:marTop w:val="0"/>
          <w:marBottom w:val="0"/>
          <w:divBdr>
            <w:top w:val="none" w:sz="0" w:space="0" w:color="auto"/>
            <w:left w:val="none" w:sz="0" w:space="0" w:color="auto"/>
            <w:bottom w:val="none" w:sz="0" w:space="0" w:color="auto"/>
            <w:right w:val="none" w:sz="0" w:space="0" w:color="auto"/>
          </w:divBdr>
        </w:div>
        <w:div w:id="638342032">
          <w:marLeft w:val="0"/>
          <w:marRight w:val="0"/>
          <w:marTop w:val="0"/>
          <w:marBottom w:val="0"/>
          <w:divBdr>
            <w:top w:val="none" w:sz="0" w:space="0" w:color="auto"/>
            <w:left w:val="none" w:sz="0" w:space="0" w:color="auto"/>
            <w:bottom w:val="none" w:sz="0" w:space="0" w:color="auto"/>
            <w:right w:val="none" w:sz="0" w:space="0" w:color="auto"/>
          </w:divBdr>
        </w:div>
        <w:div w:id="688873262">
          <w:marLeft w:val="0"/>
          <w:marRight w:val="0"/>
          <w:marTop w:val="0"/>
          <w:marBottom w:val="0"/>
          <w:divBdr>
            <w:top w:val="none" w:sz="0" w:space="0" w:color="auto"/>
            <w:left w:val="none" w:sz="0" w:space="0" w:color="auto"/>
            <w:bottom w:val="none" w:sz="0" w:space="0" w:color="auto"/>
            <w:right w:val="none" w:sz="0" w:space="0" w:color="auto"/>
          </w:divBdr>
        </w:div>
        <w:div w:id="714740676">
          <w:marLeft w:val="0"/>
          <w:marRight w:val="0"/>
          <w:marTop w:val="0"/>
          <w:marBottom w:val="0"/>
          <w:divBdr>
            <w:top w:val="none" w:sz="0" w:space="0" w:color="auto"/>
            <w:left w:val="none" w:sz="0" w:space="0" w:color="auto"/>
            <w:bottom w:val="none" w:sz="0" w:space="0" w:color="auto"/>
            <w:right w:val="none" w:sz="0" w:space="0" w:color="auto"/>
          </w:divBdr>
        </w:div>
        <w:div w:id="740561783">
          <w:marLeft w:val="0"/>
          <w:marRight w:val="0"/>
          <w:marTop w:val="0"/>
          <w:marBottom w:val="0"/>
          <w:divBdr>
            <w:top w:val="none" w:sz="0" w:space="0" w:color="auto"/>
            <w:left w:val="none" w:sz="0" w:space="0" w:color="auto"/>
            <w:bottom w:val="none" w:sz="0" w:space="0" w:color="auto"/>
            <w:right w:val="none" w:sz="0" w:space="0" w:color="auto"/>
          </w:divBdr>
        </w:div>
        <w:div w:id="886381657">
          <w:marLeft w:val="0"/>
          <w:marRight w:val="0"/>
          <w:marTop w:val="0"/>
          <w:marBottom w:val="0"/>
          <w:divBdr>
            <w:top w:val="none" w:sz="0" w:space="0" w:color="auto"/>
            <w:left w:val="none" w:sz="0" w:space="0" w:color="auto"/>
            <w:bottom w:val="none" w:sz="0" w:space="0" w:color="auto"/>
            <w:right w:val="none" w:sz="0" w:space="0" w:color="auto"/>
          </w:divBdr>
        </w:div>
        <w:div w:id="928150563">
          <w:marLeft w:val="0"/>
          <w:marRight w:val="0"/>
          <w:marTop w:val="0"/>
          <w:marBottom w:val="0"/>
          <w:divBdr>
            <w:top w:val="none" w:sz="0" w:space="0" w:color="auto"/>
            <w:left w:val="none" w:sz="0" w:space="0" w:color="auto"/>
            <w:bottom w:val="none" w:sz="0" w:space="0" w:color="auto"/>
            <w:right w:val="none" w:sz="0" w:space="0" w:color="auto"/>
          </w:divBdr>
        </w:div>
        <w:div w:id="949505231">
          <w:marLeft w:val="0"/>
          <w:marRight w:val="0"/>
          <w:marTop w:val="0"/>
          <w:marBottom w:val="0"/>
          <w:divBdr>
            <w:top w:val="none" w:sz="0" w:space="0" w:color="auto"/>
            <w:left w:val="none" w:sz="0" w:space="0" w:color="auto"/>
            <w:bottom w:val="none" w:sz="0" w:space="0" w:color="auto"/>
            <w:right w:val="none" w:sz="0" w:space="0" w:color="auto"/>
          </w:divBdr>
        </w:div>
        <w:div w:id="987710205">
          <w:marLeft w:val="0"/>
          <w:marRight w:val="0"/>
          <w:marTop w:val="0"/>
          <w:marBottom w:val="0"/>
          <w:divBdr>
            <w:top w:val="none" w:sz="0" w:space="0" w:color="auto"/>
            <w:left w:val="none" w:sz="0" w:space="0" w:color="auto"/>
            <w:bottom w:val="none" w:sz="0" w:space="0" w:color="auto"/>
            <w:right w:val="none" w:sz="0" w:space="0" w:color="auto"/>
          </w:divBdr>
        </w:div>
        <w:div w:id="1086684141">
          <w:marLeft w:val="0"/>
          <w:marRight w:val="0"/>
          <w:marTop w:val="0"/>
          <w:marBottom w:val="0"/>
          <w:divBdr>
            <w:top w:val="none" w:sz="0" w:space="0" w:color="auto"/>
            <w:left w:val="none" w:sz="0" w:space="0" w:color="auto"/>
            <w:bottom w:val="none" w:sz="0" w:space="0" w:color="auto"/>
            <w:right w:val="none" w:sz="0" w:space="0" w:color="auto"/>
          </w:divBdr>
        </w:div>
        <w:div w:id="1124428021">
          <w:marLeft w:val="0"/>
          <w:marRight w:val="0"/>
          <w:marTop w:val="0"/>
          <w:marBottom w:val="0"/>
          <w:divBdr>
            <w:top w:val="none" w:sz="0" w:space="0" w:color="auto"/>
            <w:left w:val="none" w:sz="0" w:space="0" w:color="auto"/>
            <w:bottom w:val="none" w:sz="0" w:space="0" w:color="auto"/>
            <w:right w:val="none" w:sz="0" w:space="0" w:color="auto"/>
          </w:divBdr>
        </w:div>
        <w:div w:id="1138913361">
          <w:marLeft w:val="0"/>
          <w:marRight w:val="0"/>
          <w:marTop w:val="0"/>
          <w:marBottom w:val="0"/>
          <w:divBdr>
            <w:top w:val="none" w:sz="0" w:space="0" w:color="auto"/>
            <w:left w:val="none" w:sz="0" w:space="0" w:color="auto"/>
            <w:bottom w:val="none" w:sz="0" w:space="0" w:color="auto"/>
            <w:right w:val="none" w:sz="0" w:space="0" w:color="auto"/>
          </w:divBdr>
        </w:div>
        <w:div w:id="1191257036">
          <w:marLeft w:val="0"/>
          <w:marRight w:val="0"/>
          <w:marTop w:val="0"/>
          <w:marBottom w:val="0"/>
          <w:divBdr>
            <w:top w:val="none" w:sz="0" w:space="0" w:color="auto"/>
            <w:left w:val="none" w:sz="0" w:space="0" w:color="auto"/>
            <w:bottom w:val="none" w:sz="0" w:space="0" w:color="auto"/>
            <w:right w:val="none" w:sz="0" w:space="0" w:color="auto"/>
          </w:divBdr>
        </w:div>
        <w:div w:id="1213345716">
          <w:marLeft w:val="0"/>
          <w:marRight w:val="0"/>
          <w:marTop w:val="0"/>
          <w:marBottom w:val="0"/>
          <w:divBdr>
            <w:top w:val="none" w:sz="0" w:space="0" w:color="auto"/>
            <w:left w:val="none" w:sz="0" w:space="0" w:color="auto"/>
            <w:bottom w:val="none" w:sz="0" w:space="0" w:color="auto"/>
            <w:right w:val="none" w:sz="0" w:space="0" w:color="auto"/>
          </w:divBdr>
        </w:div>
        <w:div w:id="1221284912">
          <w:marLeft w:val="0"/>
          <w:marRight w:val="0"/>
          <w:marTop w:val="0"/>
          <w:marBottom w:val="0"/>
          <w:divBdr>
            <w:top w:val="none" w:sz="0" w:space="0" w:color="auto"/>
            <w:left w:val="none" w:sz="0" w:space="0" w:color="auto"/>
            <w:bottom w:val="none" w:sz="0" w:space="0" w:color="auto"/>
            <w:right w:val="none" w:sz="0" w:space="0" w:color="auto"/>
          </w:divBdr>
        </w:div>
        <w:div w:id="1260873074">
          <w:marLeft w:val="0"/>
          <w:marRight w:val="0"/>
          <w:marTop w:val="0"/>
          <w:marBottom w:val="0"/>
          <w:divBdr>
            <w:top w:val="none" w:sz="0" w:space="0" w:color="auto"/>
            <w:left w:val="none" w:sz="0" w:space="0" w:color="auto"/>
            <w:bottom w:val="none" w:sz="0" w:space="0" w:color="auto"/>
            <w:right w:val="none" w:sz="0" w:space="0" w:color="auto"/>
          </w:divBdr>
        </w:div>
        <w:div w:id="1276132579">
          <w:marLeft w:val="0"/>
          <w:marRight w:val="0"/>
          <w:marTop w:val="0"/>
          <w:marBottom w:val="0"/>
          <w:divBdr>
            <w:top w:val="none" w:sz="0" w:space="0" w:color="auto"/>
            <w:left w:val="none" w:sz="0" w:space="0" w:color="auto"/>
            <w:bottom w:val="none" w:sz="0" w:space="0" w:color="auto"/>
            <w:right w:val="none" w:sz="0" w:space="0" w:color="auto"/>
          </w:divBdr>
        </w:div>
        <w:div w:id="1326010051">
          <w:marLeft w:val="0"/>
          <w:marRight w:val="0"/>
          <w:marTop w:val="0"/>
          <w:marBottom w:val="0"/>
          <w:divBdr>
            <w:top w:val="none" w:sz="0" w:space="0" w:color="auto"/>
            <w:left w:val="none" w:sz="0" w:space="0" w:color="auto"/>
            <w:bottom w:val="none" w:sz="0" w:space="0" w:color="auto"/>
            <w:right w:val="none" w:sz="0" w:space="0" w:color="auto"/>
          </w:divBdr>
        </w:div>
        <w:div w:id="1327201333">
          <w:marLeft w:val="0"/>
          <w:marRight w:val="0"/>
          <w:marTop w:val="0"/>
          <w:marBottom w:val="0"/>
          <w:divBdr>
            <w:top w:val="none" w:sz="0" w:space="0" w:color="auto"/>
            <w:left w:val="none" w:sz="0" w:space="0" w:color="auto"/>
            <w:bottom w:val="none" w:sz="0" w:space="0" w:color="auto"/>
            <w:right w:val="none" w:sz="0" w:space="0" w:color="auto"/>
          </w:divBdr>
        </w:div>
        <w:div w:id="1327781546">
          <w:marLeft w:val="0"/>
          <w:marRight w:val="0"/>
          <w:marTop w:val="0"/>
          <w:marBottom w:val="0"/>
          <w:divBdr>
            <w:top w:val="none" w:sz="0" w:space="0" w:color="auto"/>
            <w:left w:val="none" w:sz="0" w:space="0" w:color="auto"/>
            <w:bottom w:val="none" w:sz="0" w:space="0" w:color="auto"/>
            <w:right w:val="none" w:sz="0" w:space="0" w:color="auto"/>
          </w:divBdr>
        </w:div>
        <w:div w:id="1329407768">
          <w:marLeft w:val="0"/>
          <w:marRight w:val="0"/>
          <w:marTop w:val="0"/>
          <w:marBottom w:val="0"/>
          <w:divBdr>
            <w:top w:val="none" w:sz="0" w:space="0" w:color="auto"/>
            <w:left w:val="none" w:sz="0" w:space="0" w:color="auto"/>
            <w:bottom w:val="none" w:sz="0" w:space="0" w:color="auto"/>
            <w:right w:val="none" w:sz="0" w:space="0" w:color="auto"/>
          </w:divBdr>
        </w:div>
        <w:div w:id="1473522196">
          <w:marLeft w:val="0"/>
          <w:marRight w:val="0"/>
          <w:marTop w:val="0"/>
          <w:marBottom w:val="0"/>
          <w:divBdr>
            <w:top w:val="none" w:sz="0" w:space="0" w:color="auto"/>
            <w:left w:val="none" w:sz="0" w:space="0" w:color="auto"/>
            <w:bottom w:val="none" w:sz="0" w:space="0" w:color="auto"/>
            <w:right w:val="none" w:sz="0" w:space="0" w:color="auto"/>
          </w:divBdr>
        </w:div>
        <w:div w:id="1480267357">
          <w:marLeft w:val="0"/>
          <w:marRight w:val="0"/>
          <w:marTop w:val="0"/>
          <w:marBottom w:val="0"/>
          <w:divBdr>
            <w:top w:val="none" w:sz="0" w:space="0" w:color="auto"/>
            <w:left w:val="none" w:sz="0" w:space="0" w:color="auto"/>
            <w:bottom w:val="none" w:sz="0" w:space="0" w:color="auto"/>
            <w:right w:val="none" w:sz="0" w:space="0" w:color="auto"/>
          </w:divBdr>
        </w:div>
        <w:div w:id="1487669197">
          <w:marLeft w:val="0"/>
          <w:marRight w:val="0"/>
          <w:marTop w:val="0"/>
          <w:marBottom w:val="0"/>
          <w:divBdr>
            <w:top w:val="none" w:sz="0" w:space="0" w:color="auto"/>
            <w:left w:val="none" w:sz="0" w:space="0" w:color="auto"/>
            <w:bottom w:val="none" w:sz="0" w:space="0" w:color="auto"/>
            <w:right w:val="none" w:sz="0" w:space="0" w:color="auto"/>
          </w:divBdr>
        </w:div>
        <w:div w:id="1521577827">
          <w:marLeft w:val="0"/>
          <w:marRight w:val="0"/>
          <w:marTop w:val="0"/>
          <w:marBottom w:val="0"/>
          <w:divBdr>
            <w:top w:val="none" w:sz="0" w:space="0" w:color="auto"/>
            <w:left w:val="none" w:sz="0" w:space="0" w:color="auto"/>
            <w:bottom w:val="none" w:sz="0" w:space="0" w:color="auto"/>
            <w:right w:val="none" w:sz="0" w:space="0" w:color="auto"/>
          </w:divBdr>
        </w:div>
        <w:div w:id="1536194986">
          <w:marLeft w:val="0"/>
          <w:marRight w:val="0"/>
          <w:marTop w:val="0"/>
          <w:marBottom w:val="0"/>
          <w:divBdr>
            <w:top w:val="none" w:sz="0" w:space="0" w:color="auto"/>
            <w:left w:val="none" w:sz="0" w:space="0" w:color="auto"/>
            <w:bottom w:val="none" w:sz="0" w:space="0" w:color="auto"/>
            <w:right w:val="none" w:sz="0" w:space="0" w:color="auto"/>
          </w:divBdr>
        </w:div>
        <w:div w:id="1546217751">
          <w:marLeft w:val="0"/>
          <w:marRight w:val="0"/>
          <w:marTop w:val="0"/>
          <w:marBottom w:val="0"/>
          <w:divBdr>
            <w:top w:val="none" w:sz="0" w:space="0" w:color="auto"/>
            <w:left w:val="none" w:sz="0" w:space="0" w:color="auto"/>
            <w:bottom w:val="none" w:sz="0" w:space="0" w:color="auto"/>
            <w:right w:val="none" w:sz="0" w:space="0" w:color="auto"/>
          </w:divBdr>
        </w:div>
        <w:div w:id="1554196251">
          <w:marLeft w:val="0"/>
          <w:marRight w:val="0"/>
          <w:marTop w:val="0"/>
          <w:marBottom w:val="0"/>
          <w:divBdr>
            <w:top w:val="none" w:sz="0" w:space="0" w:color="auto"/>
            <w:left w:val="none" w:sz="0" w:space="0" w:color="auto"/>
            <w:bottom w:val="none" w:sz="0" w:space="0" w:color="auto"/>
            <w:right w:val="none" w:sz="0" w:space="0" w:color="auto"/>
          </w:divBdr>
        </w:div>
        <w:div w:id="1610352680">
          <w:marLeft w:val="0"/>
          <w:marRight w:val="0"/>
          <w:marTop w:val="0"/>
          <w:marBottom w:val="0"/>
          <w:divBdr>
            <w:top w:val="none" w:sz="0" w:space="0" w:color="auto"/>
            <w:left w:val="none" w:sz="0" w:space="0" w:color="auto"/>
            <w:bottom w:val="none" w:sz="0" w:space="0" w:color="auto"/>
            <w:right w:val="none" w:sz="0" w:space="0" w:color="auto"/>
          </w:divBdr>
        </w:div>
        <w:div w:id="1676490989">
          <w:marLeft w:val="0"/>
          <w:marRight w:val="0"/>
          <w:marTop w:val="0"/>
          <w:marBottom w:val="0"/>
          <w:divBdr>
            <w:top w:val="none" w:sz="0" w:space="0" w:color="auto"/>
            <w:left w:val="none" w:sz="0" w:space="0" w:color="auto"/>
            <w:bottom w:val="none" w:sz="0" w:space="0" w:color="auto"/>
            <w:right w:val="none" w:sz="0" w:space="0" w:color="auto"/>
          </w:divBdr>
        </w:div>
        <w:div w:id="1700735209">
          <w:marLeft w:val="0"/>
          <w:marRight w:val="0"/>
          <w:marTop w:val="0"/>
          <w:marBottom w:val="0"/>
          <w:divBdr>
            <w:top w:val="none" w:sz="0" w:space="0" w:color="auto"/>
            <w:left w:val="none" w:sz="0" w:space="0" w:color="auto"/>
            <w:bottom w:val="none" w:sz="0" w:space="0" w:color="auto"/>
            <w:right w:val="none" w:sz="0" w:space="0" w:color="auto"/>
          </w:divBdr>
        </w:div>
        <w:div w:id="1707676236">
          <w:marLeft w:val="0"/>
          <w:marRight w:val="0"/>
          <w:marTop w:val="0"/>
          <w:marBottom w:val="0"/>
          <w:divBdr>
            <w:top w:val="none" w:sz="0" w:space="0" w:color="auto"/>
            <w:left w:val="none" w:sz="0" w:space="0" w:color="auto"/>
            <w:bottom w:val="none" w:sz="0" w:space="0" w:color="auto"/>
            <w:right w:val="none" w:sz="0" w:space="0" w:color="auto"/>
          </w:divBdr>
        </w:div>
        <w:div w:id="1782917059">
          <w:marLeft w:val="0"/>
          <w:marRight w:val="0"/>
          <w:marTop w:val="0"/>
          <w:marBottom w:val="0"/>
          <w:divBdr>
            <w:top w:val="none" w:sz="0" w:space="0" w:color="auto"/>
            <w:left w:val="none" w:sz="0" w:space="0" w:color="auto"/>
            <w:bottom w:val="none" w:sz="0" w:space="0" w:color="auto"/>
            <w:right w:val="none" w:sz="0" w:space="0" w:color="auto"/>
          </w:divBdr>
        </w:div>
        <w:div w:id="1827551989">
          <w:marLeft w:val="0"/>
          <w:marRight w:val="0"/>
          <w:marTop w:val="0"/>
          <w:marBottom w:val="0"/>
          <w:divBdr>
            <w:top w:val="none" w:sz="0" w:space="0" w:color="auto"/>
            <w:left w:val="none" w:sz="0" w:space="0" w:color="auto"/>
            <w:bottom w:val="none" w:sz="0" w:space="0" w:color="auto"/>
            <w:right w:val="none" w:sz="0" w:space="0" w:color="auto"/>
          </w:divBdr>
        </w:div>
        <w:div w:id="1830318601">
          <w:marLeft w:val="0"/>
          <w:marRight w:val="0"/>
          <w:marTop w:val="0"/>
          <w:marBottom w:val="0"/>
          <w:divBdr>
            <w:top w:val="none" w:sz="0" w:space="0" w:color="auto"/>
            <w:left w:val="none" w:sz="0" w:space="0" w:color="auto"/>
            <w:bottom w:val="none" w:sz="0" w:space="0" w:color="auto"/>
            <w:right w:val="none" w:sz="0" w:space="0" w:color="auto"/>
          </w:divBdr>
        </w:div>
        <w:div w:id="1896306476">
          <w:marLeft w:val="0"/>
          <w:marRight w:val="0"/>
          <w:marTop w:val="0"/>
          <w:marBottom w:val="0"/>
          <w:divBdr>
            <w:top w:val="none" w:sz="0" w:space="0" w:color="auto"/>
            <w:left w:val="none" w:sz="0" w:space="0" w:color="auto"/>
            <w:bottom w:val="none" w:sz="0" w:space="0" w:color="auto"/>
            <w:right w:val="none" w:sz="0" w:space="0" w:color="auto"/>
          </w:divBdr>
        </w:div>
        <w:div w:id="1915240253">
          <w:marLeft w:val="0"/>
          <w:marRight w:val="0"/>
          <w:marTop w:val="0"/>
          <w:marBottom w:val="0"/>
          <w:divBdr>
            <w:top w:val="none" w:sz="0" w:space="0" w:color="auto"/>
            <w:left w:val="none" w:sz="0" w:space="0" w:color="auto"/>
            <w:bottom w:val="none" w:sz="0" w:space="0" w:color="auto"/>
            <w:right w:val="none" w:sz="0" w:space="0" w:color="auto"/>
          </w:divBdr>
        </w:div>
        <w:div w:id="2007397478">
          <w:marLeft w:val="0"/>
          <w:marRight w:val="0"/>
          <w:marTop w:val="0"/>
          <w:marBottom w:val="0"/>
          <w:divBdr>
            <w:top w:val="none" w:sz="0" w:space="0" w:color="auto"/>
            <w:left w:val="none" w:sz="0" w:space="0" w:color="auto"/>
            <w:bottom w:val="none" w:sz="0" w:space="0" w:color="auto"/>
            <w:right w:val="none" w:sz="0" w:space="0" w:color="auto"/>
          </w:divBdr>
        </w:div>
        <w:div w:id="2076319770">
          <w:marLeft w:val="0"/>
          <w:marRight w:val="0"/>
          <w:marTop w:val="0"/>
          <w:marBottom w:val="0"/>
          <w:divBdr>
            <w:top w:val="none" w:sz="0" w:space="0" w:color="auto"/>
            <w:left w:val="none" w:sz="0" w:space="0" w:color="auto"/>
            <w:bottom w:val="none" w:sz="0" w:space="0" w:color="auto"/>
            <w:right w:val="none" w:sz="0" w:space="0" w:color="auto"/>
          </w:divBdr>
        </w:div>
        <w:div w:id="2077895437">
          <w:marLeft w:val="0"/>
          <w:marRight w:val="0"/>
          <w:marTop w:val="0"/>
          <w:marBottom w:val="0"/>
          <w:divBdr>
            <w:top w:val="none" w:sz="0" w:space="0" w:color="auto"/>
            <w:left w:val="none" w:sz="0" w:space="0" w:color="auto"/>
            <w:bottom w:val="none" w:sz="0" w:space="0" w:color="auto"/>
            <w:right w:val="none" w:sz="0" w:space="0" w:color="auto"/>
          </w:divBdr>
        </w:div>
        <w:div w:id="2096589556">
          <w:marLeft w:val="0"/>
          <w:marRight w:val="0"/>
          <w:marTop w:val="0"/>
          <w:marBottom w:val="0"/>
          <w:divBdr>
            <w:top w:val="none" w:sz="0" w:space="0" w:color="auto"/>
            <w:left w:val="none" w:sz="0" w:space="0" w:color="auto"/>
            <w:bottom w:val="none" w:sz="0" w:space="0" w:color="auto"/>
            <w:right w:val="none" w:sz="0" w:space="0" w:color="auto"/>
          </w:divBdr>
        </w:div>
        <w:div w:id="2115319562">
          <w:marLeft w:val="0"/>
          <w:marRight w:val="0"/>
          <w:marTop w:val="0"/>
          <w:marBottom w:val="0"/>
          <w:divBdr>
            <w:top w:val="none" w:sz="0" w:space="0" w:color="auto"/>
            <w:left w:val="none" w:sz="0" w:space="0" w:color="auto"/>
            <w:bottom w:val="none" w:sz="0" w:space="0" w:color="auto"/>
            <w:right w:val="none" w:sz="0" w:space="0" w:color="auto"/>
          </w:divBdr>
        </w:div>
      </w:divsChild>
    </w:div>
    <w:div w:id="383796432">
      <w:bodyDiv w:val="1"/>
      <w:marLeft w:val="0"/>
      <w:marRight w:val="0"/>
      <w:marTop w:val="0"/>
      <w:marBottom w:val="0"/>
      <w:divBdr>
        <w:top w:val="none" w:sz="0" w:space="0" w:color="auto"/>
        <w:left w:val="none" w:sz="0" w:space="0" w:color="auto"/>
        <w:bottom w:val="none" w:sz="0" w:space="0" w:color="auto"/>
        <w:right w:val="none" w:sz="0" w:space="0" w:color="auto"/>
      </w:divBdr>
    </w:div>
    <w:div w:id="418021211">
      <w:bodyDiv w:val="1"/>
      <w:marLeft w:val="0"/>
      <w:marRight w:val="0"/>
      <w:marTop w:val="0"/>
      <w:marBottom w:val="0"/>
      <w:divBdr>
        <w:top w:val="none" w:sz="0" w:space="0" w:color="auto"/>
        <w:left w:val="none" w:sz="0" w:space="0" w:color="auto"/>
        <w:bottom w:val="none" w:sz="0" w:space="0" w:color="auto"/>
        <w:right w:val="none" w:sz="0" w:space="0" w:color="auto"/>
      </w:divBdr>
    </w:div>
    <w:div w:id="575214289">
      <w:bodyDiv w:val="1"/>
      <w:marLeft w:val="0"/>
      <w:marRight w:val="0"/>
      <w:marTop w:val="0"/>
      <w:marBottom w:val="0"/>
      <w:divBdr>
        <w:top w:val="none" w:sz="0" w:space="0" w:color="auto"/>
        <w:left w:val="none" w:sz="0" w:space="0" w:color="auto"/>
        <w:bottom w:val="none" w:sz="0" w:space="0" w:color="auto"/>
        <w:right w:val="none" w:sz="0" w:space="0" w:color="auto"/>
      </w:divBdr>
      <w:divsChild>
        <w:div w:id="66390496">
          <w:marLeft w:val="0"/>
          <w:marRight w:val="0"/>
          <w:marTop w:val="0"/>
          <w:marBottom w:val="0"/>
          <w:divBdr>
            <w:top w:val="none" w:sz="0" w:space="0" w:color="auto"/>
            <w:left w:val="none" w:sz="0" w:space="0" w:color="auto"/>
            <w:bottom w:val="none" w:sz="0" w:space="0" w:color="auto"/>
            <w:right w:val="none" w:sz="0" w:space="0" w:color="auto"/>
          </w:divBdr>
        </w:div>
        <w:div w:id="105783037">
          <w:marLeft w:val="0"/>
          <w:marRight w:val="0"/>
          <w:marTop w:val="0"/>
          <w:marBottom w:val="0"/>
          <w:divBdr>
            <w:top w:val="none" w:sz="0" w:space="0" w:color="auto"/>
            <w:left w:val="none" w:sz="0" w:space="0" w:color="auto"/>
            <w:bottom w:val="none" w:sz="0" w:space="0" w:color="auto"/>
            <w:right w:val="none" w:sz="0" w:space="0" w:color="auto"/>
          </w:divBdr>
        </w:div>
        <w:div w:id="167448237">
          <w:marLeft w:val="0"/>
          <w:marRight w:val="0"/>
          <w:marTop w:val="0"/>
          <w:marBottom w:val="0"/>
          <w:divBdr>
            <w:top w:val="none" w:sz="0" w:space="0" w:color="auto"/>
            <w:left w:val="none" w:sz="0" w:space="0" w:color="auto"/>
            <w:bottom w:val="none" w:sz="0" w:space="0" w:color="auto"/>
            <w:right w:val="none" w:sz="0" w:space="0" w:color="auto"/>
          </w:divBdr>
        </w:div>
        <w:div w:id="751586079">
          <w:marLeft w:val="0"/>
          <w:marRight w:val="0"/>
          <w:marTop w:val="0"/>
          <w:marBottom w:val="0"/>
          <w:divBdr>
            <w:top w:val="none" w:sz="0" w:space="0" w:color="auto"/>
            <w:left w:val="none" w:sz="0" w:space="0" w:color="auto"/>
            <w:bottom w:val="none" w:sz="0" w:space="0" w:color="auto"/>
            <w:right w:val="none" w:sz="0" w:space="0" w:color="auto"/>
          </w:divBdr>
        </w:div>
        <w:div w:id="995768578">
          <w:marLeft w:val="0"/>
          <w:marRight w:val="0"/>
          <w:marTop w:val="0"/>
          <w:marBottom w:val="0"/>
          <w:divBdr>
            <w:top w:val="none" w:sz="0" w:space="0" w:color="auto"/>
            <w:left w:val="none" w:sz="0" w:space="0" w:color="auto"/>
            <w:bottom w:val="none" w:sz="0" w:space="0" w:color="auto"/>
            <w:right w:val="none" w:sz="0" w:space="0" w:color="auto"/>
          </w:divBdr>
        </w:div>
        <w:div w:id="1056129983">
          <w:marLeft w:val="0"/>
          <w:marRight w:val="0"/>
          <w:marTop w:val="0"/>
          <w:marBottom w:val="0"/>
          <w:divBdr>
            <w:top w:val="none" w:sz="0" w:space="0" w:color="auto"/>
            <w:left w:val="none" w:sz="0" w:space="0" w:color="auto"/>
            <w:bottom w:val="none" w:sz="0" w:space="0" w:color="auto"/>
            <w:right w:val="none" w:sz="0" w:space="0" w:color="auto"/>
          </w:divBdr>
        </w:div>
        <w:div w:id="1330987351">
          <w:marLeft w:val="0"/>
          <w:marRight w:val="0"/>
          <w:marTop w:val="0"/>
          <w:marBottom w:val="0"/>
          <w:divBdr>
            <w:top w:val="none" w:sz="0" w:space="0" w:color="auto"/>
            <w:left w:val="none" w:sz="0" w:space="0" w:color="auto"/>
            <w:bottom w:val="none" w:sz="0" w:space="0" w:color="auto"/>
            <w:right w:val="none" w:sz="0" w:space="0" w:color="auto"/>
          </w:divBdr>
        </w:div>
        <w:div w:id="1700856827">
          <w:marLeft w:val="0"/>
          <w:marRight w:val="0"/>
          <w:marTop w:val="0"/>
          <w:marBottom w:val="0"/>
          <w:divBdr>
            <w:top w:val="none" w:sz="0" w:space="0" w:color="auto"/>
            <w:left w:val="none" w:sz="0" w:space="0" w:color="auto"/>
            <w:bottom w:val="none" w:sz="0" w:space="0" w:color="auto"/>
            <w:right w:val="none" w:sz="0" w:space="0" w:color="auto"/>
          </w:divBdr>
        </w:div>
        <w:div w:id="1751266830">
          <w:marLeft w:val="0"/>
          <w:marRight w:val="0"/>
          <w:marTop w:val="0"/>
          <w:marBottom w:val="0"/>
          <w:divBdr>
            <w:top w:val="none" w:sz="0" w:space="0" w:color="auto"/>
            <w:left w:val="none" w:sz="0" w:space="0" w:color="auto"/>
            <w:bottom w:val="none" w:sz="0" w:space="0" w:color="auto"/>
            <w:right w:val="none" w:sz="0" w:space="0" w:color="auto"/>
          </w:divBdr>
        </w:div>
        <w:div w:id="2040275894">
          <w:marLeft w:val="0"/>
          <w:marRight w:val="0"/>
          <w:marTop w:val="0"/>
          <w:marBottom w:val="0"/>
          <w:divBdr>
            <w:top w:val="none" w:sz="0" w:space="0" w:color="auto"/>
            <w:left w:val="none" w:sz="0" w:space="0" w:color="auto"/>
            <w:bottom w:val="none" w:sz="0" w:space="0" w:color="auto"/>
            <w:right w:val="none" w:sz="0" w:space="0" w:color="auto"/>
          </w:divBdr>
        </w:div>
      </w:divsChild>
    </w:div>
    <w:div w:id="646057448">
      <w:bodyDiv w:val="1"/>
      <w:marLeft w:val="0"/>
      <w:marRight w:val="0"/>
      <w:marTop w:val="0"/>
      <w:marBottom w:val="0"/>
      <w:divBdr>
        <w:top w:val="none" w:sz="0" w:space="0" w:color="auto"/>
        <w:left w:val="none" w:sz="0" w:space="0" w:color="auto"/>
        <w:bottom w:val="none" w:sz="0" w:space="0" w:color="auto"/>
        <w:right w:val="none" w:sz="0" w:space="0" w:color="auto"/>
      </w:divBdr>
    </w:div>
    <w:div w:id="646977998">
      <w:bodyDiv w:val="1"/>
      <w:marLeft w:val="0"/>
      <w:marRight w:val="0"/>
      <w:marTop w:val="0"/>
      <w:marBottom w:val="0"/>
      <w:divBdr>
        <w:top w:val="none" w:sz="0" w:space="0" w:color="auto"/>
        <w:left w:val="none" w:sz="0" w:space="0" w:color="auto"/>
        <w:bottom w:val="none" w:sz="0" w:space="0" w:color="auto"/>
        <w:right w:val="none" w:sz="0" w:space="0" w:color="auto"/>
      </w:divBdr>
    </w:div>
    <w:div w:id="795565142">
      <w:bodyDiv w:val="1"/>
      <w:marLeft w:val="0"/>
      <w:marRight w:val="0"/>
      <w:marTop w:val="0"/>
      <w:marBottom w:val="0"/>
      <w:divBdr>
        <w:top w:val="none" w:sz="0" w:space="0" w:color="auto"/>
        <w:left w:val="none" w:sz="0" w:space="0" w:color="auto"/>
        <w:bottom w:val="none" w:sz="0" w:space="0" w:color="auto"/>
        <w:right w:val="none" w:sz="0" w:space="0" w:color="auto"/>
      </w:divBdr>
    </w:div>
    <w:div w:id="805392548">
      <w:bodyDiv w:val="1"/>
      <w:marLeft w:val="0"/>
      <w:marRight w:val="0"/>
      <w:marTop w:val="0"/>
      <w:marBottom w:val="0"/>
      <w:divBdr>
        <w:top w:val="none" w:sz="0" w:space="0" w:color="auto"/>
        <w:left w:val="none" w:sz="0" w:space="0" w:color="auto"/>
        <w:bottom w:val="none" w:sz="0" w:space="0" w:color="auto"/>
        <w:right w:val="none" w:sz="0" w:space="0" w:color="auto"/>
      </w:divBdr>
    </w:div>
    <w:div w:id="858784235">
      <w:bodyDiv w:val="1"/>
      <w:marLeft w:val="0"/>
      <w:marRight w:val="0"/>
      <w:marTop w:val="0"/>
      <w:marBottom w:val="0"/>
      <w:divBdr>
        <w:top w:val="none" w:sz="0" w:space="0" w:color="auto"/>
        <w:left w:val="none" w:sz="0" w:space="0" w:color="auto"/>
        <w:bottom w:val="none" w:sz="0" w:space="0" w:color="auto"/>
        <w:right w:val="none" w:sz="0" w:space="0" w:color="auto"/>
      </w:divBdr>
    </w:div>
    <w:div w:id="902105281">
      <w:bodyDiv w:val="1"/>
      <w:marLeft w:val="0"/>
      <w:marRight w:val="0"/>
      <w:marTop w:val="0"/>
      <w:marBottom w:val="0"/>
      <w:divBdr>
        <w:top w:val="none" w:sz="0" w:space="0" w:color="auto"/>
        <w:left w:val="none" w:sz="0" w:space="0" w:color="auto"/>
        <w:bottom w:val="none" w:sz="0" w:space="0" w:color="auto"/>
        <w:right w:val="none" w:sz="0" w:space="0" w:color="auto"/>
      </w:divBdr>
    </w:div>
    <w:div w:id="964194700">
      <w:bodyDiv w:val="1"/>
      <w:marLeft w:val="0"/>
      <w:marRight w:val="0"/>
      <w:marTop w:val="0"/>
      <w:marBottom w:val="0"/>
      <w:divBdr>
        <w:top w:val="none" w:sz="0" w:space="0" w:color="auto"/>
        <w:left w:val="none" w:sz="0" w:space="0" w:color="auto"/>
        <w:bottom w:val="none" w:sz="0" w:space="0" w:color="auto"/>
        <w:right w:val="none" w:sz="0" w:space="0" w:color="auto"/>
      </w:divBdr>
    </w:div>
    <w:div w:id="1018198835">
      <w:bodyDiv w:val="1"/>
      <w:marLeft w:val="0"/>
      <w:marRight w:val="0"/>
      <w:marTop w:val="0"/>
      <w:marBottom w:val="0"/>
      <w:divBdr>
        <w:top w:val="none" w:sz="0" w:space="0" w:color="auto"/>
        <w:left w:val="none" w:sz="0" w:space="0" w:color="auto"/>
        <w:bottom w:val="none" w:sz="0" w:space="0" w:color="auto"/>
        <w:right w:val="none" w:sz="0" w:space="0" w:color="auto"/>
      </w:divBdr>
    </w:div>
    <w:div w:id="1018656196">
      <w:bodyDiv w:val="1"/>
      <w:marLeft w:val="0"/>
      <w:marRight w:val="0"/>
      <w:marTop w:val="0"/>
      <w:marBottom w:val="0"/>
      <w:divBdr>
        <w:top w:val="none" w:sz="0" w:space="0" w:color="auto"/>
        <w:left w:val="none" w:sz="0" w:space="0" w:color="auto"/>
        <w:bottom w:val="none" w:sz="0" w:space="0" w:color="auto"/>
        <w:right w:val="none" w:sz="0" w:space="0" w:color="auto"/>
      </w:divBdr>
      <w:divsChild>
        <w:div w:id="240023882">
          <w:marLeft w:val="1267"/>
          <w:marRight w:val="0"/>
          <w:marTop w:val="240"/>
          <w:marBottom w:val="0"/>
          <w:divBdr>
            <w:top w:val="none" w:sz="0" w:space="0" w:color="auto"/>
            <w:left w:val="none" w:sz="0" w:space="0" w:color="auto"/>
            <w:bottom w:val="none" w:sz="0" w:space="0" w:color="auto"/>
            <w:right w:val="none" w:sz="0" w:space="0" w:color="auto"/>
          </w:divBdr>
        </w:div>
        <w:div w:id="266423361">
          <w:marLeft w:val="691"/>
          <w:marRight w:val="0"/>
          <w:marTop w:val="240"/>
          <w:marBottom w:val="0"/>
          <w:divBdr>
            <w:top w:val="none" w:sz="0" w:space="0" w:color="auto"/>
            <w:left w:val="none" w:sz="0" w:space="0" w:color="auto"/>
            <w:bottom w:val="none" w:sz="0" w:space="0" w:color="auto"/>
            <w:right w:val="none" w:sz="0" w:space="0" w:color="auto"/>
          </w:divBdr>
        </w:div>
        <w:div w:id="551038368">
          <w:marLeft w:val="1267"/>
          <w:marRight w:val="0"/>
          <w:marTop w:val="240"/>
          <w:marBottom w:val="0"/>
          <w:divBdr>
            <w:top w:val="none" w:sz="0" w:space="0" w:color="auto"/>
            <w:left w:val="none" w:sz="0" w:space="0" w:color="auto"/>
            <w:bottom w:val="none" w:sz="0" w:space="0" w:color="auto"/>
            <w:right w:val="none" w:sz="0" w:space="0" w:color="auto"/>
          </w:divBdr>
        </w:div>
        <w:div w:id="687217530">
          <w:marLeft w:val="1267"/>
          <w:marRight w:val="0"/>
          <w:marTop w:val="240"/>
          <w:marBottom w:val="0"/>
          <w:divBdr>
            <w:top w:val="none" w:sz="0" w:space="0" w:color="auto"/>
            <w:left w:val="none" w:sz="0" w:space="0" w:color="auto"/>
            <w:bottom w:val="none" w:sz="0" w:space="0" w:color="auto"/>
            <w:right w:val="none" w:sz="0" w:space="0" w:color="auto"/>
          </w:divBdr>
        </w:div>
        <w:div w:id="1191214266">
          <w:marLeft w:val="1267"/>
          <w:marRight w:val="0"/>
          <w:marTop w:val="240"/>
          <w:marBottom w:val="0"/>
          <w:divBdr>
            <w:top w:val="none" w:sz="0" w:space="0" w:color="auto"/>
            <w:left w:val="none" w:sz="0" w:space="0" w:color="auto"/>
            <w:bottom w:val="none" w:sz="0" w:space="0" w:color="auto"/>
            <w:right w:val="none" w:sz="0" w:space="0" w:color="auto"/>
          </w:divBdr>
        </w:div>
        <w:div w:id="1424568909">
          <w:marLeft w:val="691"/>
          <w:marRight w:val="0"/>
          <w:marTop w:val="240"/>
          <w:marBottom w:val="0"/>
          <w:divBdr>
            <w:top w:val="none" w:sz="0" w:space="0" w:color="auto"/>
            <w:left w:val="none" w:sz="0" w:space="0" w:color="auto"/>
            <w:bottom w:val="none" w:sz="0" w:space="0" w:color="auto"/>
            <w:right w:val="none" w:sz="0" w:space="0" w:color="auto"/>
          </w:divBdr>
        </w:div>
        <w:div w:id="1443113166">
          <w:marLeft w:val="691"/>
          <w:marRight w:val="0"/>
          <w:marTop w:val="240"/>
          <w:marBottom w:val="0"/>
          <w:divBdr>
            <w:top w:val="none" w:sz="0" w:space="0" w:color="auto"/>
            <w:left w:val="none" w:sz="0" w:space="0" w:color="auto"/>
            <w:bottom w:val="none" w:sz="0" w:space="0" w:color="auto"/>
            <w:right w:val="none" w:sz="0" w:space="0" w:color="auto"/>
          </w:divBdr>
        </w:div>
        <w:div w:id="1471553170">
          <w:marLeft w:val="691"/>
          <w:marRight w:val="0"/>
          <w:marTop w:val="240"/>
          <w:marBottom w:val="0"/>
          <w:divBdr>
            <w:top w:val="none" w:sz="0" w:space="0" w:color="auto"/>
            <w:left w:val="none" w:sz="0" w:space="0" w:color="auto"/>
            <w:bottom w:val="none" w:sz="0" w:space="0" w:color="auto"/>
            <w:right w:val="none" w:sz="0" w:space="0" w:color="auto"/>
          </w:divBdr>
        </w:div>
        <w:div w:id="1533226472">
          <w:marLeft w:val="691"/>
          <w:marRight w:val="0"/>
          <w:marTop w:val="240"/>
          <w:marBottom w:val="0"/>
          <w:divBdr>
            <w:top w:val="none" w:sz="0" w:space="0" w:color="auto"/>
            <w:left w:val="none" w:sz="0" w:space="0" w:color="auto"/>
            <w:bottom w:val="none" w:sz="0" w:space="0" w:color="auto"/>
            <w:right w:val="none" w:sz="0" w:space="0" w:color="auto"/>
          </w:divBdr>
        </w:div>
        <w:div w:id="1624069889">
          <w:marLeft w:val="1267"/>
          <w:marRight w:val="0"/>
          <w:marTop w:val="240"/>
          <w:marBottom w:val="0"/>
          <w:divBdr>
            <w:top w:val="none" w:sz="0" w:space="0" w:color="auto"/>
            <w:left w:val="none" w:sz="0" w:space="0" w:color="auto"/>
            <w:bottom w:val="none" w:sz="0" w:space="0" w:color="auto"/>
            <w:right w:val="none" w:sz="0" w:space="0" w:color="auto"/>
          </w:divBdr>
        </w:div>
      </w:divsChild>
    </w:div>
    <w:div w:id="1039207919">
      <w:bodyDiv w:val="1"/>
      <w:marLeft w:val="0"/>
      <w:marRight w:val="0"/>
      <w:marTop w:val="0"/>
      <w:marBottom w:val="0"/>
      <w:divBdr>
        <w:top w:val="none" w:sz="0" w:space="0" w:color="auto"/>
        <w:left w:val="none" w:sz="0" w:space="0" w:color="auto"/>
        <w:bottom w:val="none" w:sz="0" w:space="0" w:color="auto"/>
        <w:right w:val="none" w:sz="0" w:space="0" w:color="auto"/>
      </w:divBdr>
      <w:divsChild>
        <w:div w:id="2056656966">
          <w:marLeft w:val="0"/>
          <w:marRight w:val="0"/>
          <w:marTop w:val="0"/>
          <w:marBottom w:val="0"/>
          <w:divBdr>
            <w:top w:val="none" w:sz="0" w:space="0" w:color="auto"/>
            <w:left w:val="none" w:sz="0" w:space="0" w:color="auto"/>
            <w:bottom w:val="none" w:sz="0" w:space="0" w:color="auto"/>
            <w:right w:val="none" w:sz="0" w:space="0" w:color="auto"/>
          </w:divBdr>
          <w:divsChild>
            <w:div w:id="150497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883287">
      <w:bodyDiv w:val="1"/>
      <w:marLeft w:val="0"/>
      <w:marRight w:val="0"/>
      <w:marTop w:val="0"/>
      <w:marBottom w:val="0"/>
      <w:divBdr>
        <w:top w:val="none" w:sz="0" w:space="0" w:color="auto"/>
        <w:left w:val="none" w:sz="0" w:space="0" w:color="auto"/>
        <w:bottom w:val="none" w:sz="0" w:space="0" w:color="auto"/>
        <w:right w:val="none" w:sz="0" w:space="0" w:color="auto"/>
      </w:divBdr>
    </w:div>
    <w:div w:id="1080982123">
      <w:bodyDiv w:val="1"/>
      <w:marLeft w:val="0"/>
      <w:marRight w:val="0"/>
      <w:marTop w:val="0"/>
      <w:marBottom w:val="0"/>
      <w:divBdr>
        <w:top w:val="none" w:sz="0" w:space="0" w:color="auto"/>
        <w:left w:val="none" w:sz="0" w:space="0" w:color="auto"/>
        <w:bottom w:val="none" w:sz="0" w:space="0" w:color="auto"/>
        <w:right w:val="none" w:sz="0" w:space="0" w:color="auto"/>
      </w:divBdr>
    </w:div>
    <w:div w:id="1179006520">
      <w:bodyDiv w:val="1"/>
      <w:marLeft w:val="0"/>
      <w:marRight w:val="0"/>
      <w:marTop w:val="0"/>
      <w:marBottom w:val="0"/>
      <w:divBdr>
        <w:top w:val="none" w:sz="0" w:space="0" w:color="auto"/>
        <w:left w:val="none" w:sz="0" w:space="0" w:color="auto"/>
        <w:bottom w:val="none" w:sz="0" w:space="0" w:color="auto"/>
        <w:right w:val="none" w:sz="0" w:space="0" w:color="auto"/>
      </w:divBdr>
      <w:divsChild>
        <w:div w:id="102775497">
          <w:marLeft w:val="0"/>
          <w:marRight w:val="0"/>
          <w:marTop w:val="0"/>
          <w:marBottom w:val="0"/>
          <w:divBdr>
            <w:top w:val="none" w:sz="0" w:space="0" w:color="auto"/>
            <w:left w:val="none" w:sz="0" w:space="0" w:color="auto"/>
            <w:bottom w:val="none" w:sz="0" w:space="0" w:color="auto"/>
            <w:right w:val="none" w:sz="0" w:space="0" w:color="auto"/>
          </w:divBdr>
        </w:div>
        <w:div w:id="106825056">
          <w:marLeft w:val="0"/>
          <w:marRight w:val="0"/>
          <w:marTop w:val="0"/>
          <w:marBottom w:val="0"/>
          <w:divBdr>
            <w:top w:val="none" w:sz="0" w:space="0" w:color="auto"/>
            <w:left w:val="none" w:sz="0" w:space="0" w:color="auto"/>
            <w:bottom w:val="none" w:sz="0" w:space="0" w:color="auto"/>
            <w:right w:val="none" w:sz="0" w:space="0" w:color="auto"/>
          </w:divBdr>
        </w:div>
        <w:div w:id="944070994">
          <w:marLeft w:val="0"/>
          <w:marRight w:val="0"/>
          <w:marTop w:val="0"/>
          <w:marBottom w:val="0"/>
          <w:divBdr>
            <w:top w:val="none" w:sz="0" w:space="0" w:color="auto"/>
            <w:left w:val="none" w:sz="0" w:space="0" w:color="auto"/>
            <w:bottom w:val="none" w:sz="0" w:space="0" w:color="auto"/>
            <w:right w:val="none" w:sz="0" w:space="0" w:color="auto"/>
          </w:divBdr>
        </w:div>
        <w:div w:id="948511558">
          <w:marLeft w:val="0"/>
          <w:marRight w:val="0"/>
          <w:marTop w:val="0"/>
          <w:marBottom w:val="0"/>
          <w:divBdr>
            <w:top w:val="none" w:sz="0" w:space="0" w:color="auto"/>
            <w:left w:val="none" w:sz="0" w:space="0" w:color="auto"/>
            <w:bottom w:val="none" w:sz="0" w:space="0" w:color="auto"/>
            <w:right w:val="none" w:sz="0" w:space="0" w:color="auto"/>
          </w:divBdr>
        </w:div>
        <w:div w:id="1073239812">
          <w:marLeft w:val="0"/>
          <w:marRight w:val="0"/>
          <w:marTop w:val="0"/>
          <w:marBottom w:val="0"/>
          <w:divBdr>
            <w:top w:val="none" w:sz="0" w:space="0" w:color="auto"/>
            <w:left w:val="none" w:sz="0" w:space="0" w:color="auto"/>
            <w:bottom w:val="none" w:sz="0" w:space="0" w:color="auto"/>
            <w:right w:val="none" w:sz="0" w:space="0" w:color="auto"/>
          </w:divBdr>
        </w:div>
        <w:div w:id="1164782408">
          <w:marLeft w:val="0"/>
          <w:marRight w:val="0"/>
          <w:marTop w:val="0"/>
          <w:marBottom w:val="0"/>
          <w:divBdr>
            <w:top w:val="none" w:sz="0" w:space="0" w:color="auto"/>
            <w:left w:val="none" w:sz="0" w:space="0" w:color="auto"/>
            <w:bottom w:val="none" w:sz="0" w:space="0" w:color="auto"/>
            <w:right w:val="none" w:sz="0" w:space="0" w:color="auto"/>
          </w:divBdr>
        </w:div>
        <w:div w:id="1744134231">
          <w:marLeft w:val="0"/>
          <w:marRight w:val="0"/>
          <w:marTop w:val="0"/>
          <w:marBottom w:val="0"/>
          <w:divBdr>
            <w:top w:val="none" w:sz="0" w:space="0" w:color="auto"/>
            <w:left w:val="none" w:sz="0" w:space="0" w:color="auto"/>
            <w:bottom w:val="none" w:sz="0" w:space="0" w:color="auto"/>
            <w:right w:val="none" w:sz="0" w:space="0" w:color="auto"/>
          </w:divBdr>
        </w:div>
        <w:div w:id="2075733631">
          <w:marLeft w:val="0"/>
          <w:marRight w:val="0"/>
          <w:marTop w:val="0"/>
          <w:marBottom w:val="0"/>
          <w:divBdr>
            <w:top w:val="none" w:sz="0" w:space="0" w:color="auto"/>
            <w:left w:val="none" w:sz="0" w:space="0" w:color="auto"/>
            <w:bottom w:val="none" w:sz="0" w:space="0" w:color="auto"/>
            <w:right w:val="none" w:sz="0" w:space="0" w:color="auto"/>
          </w:divBdr>
        </w:div>
      </w:divsChild>
    </w:div>
    <w:div w:id="1201161482">
      <w:bodyDiv w:val="1"/>
      <w:marLeft w:val="0"/>
      <w:marRight w:val="0"/>
      <w:marTop w:val="0"/>
      <w:marBottom w:val="0"/>
      <w:divBdr>
        <w:top w:val="none" w:sz="0" w:space="0" w:color="auto"/>
        <w:left w:val="none" w:sz="0" w:space="0" w:color="auto"/>
        <w:bottom w:val="none" w:sz="0" w:space="0" w:color="auto"/>
        <w:right w:val="none" w:sz="0" w:space="0" w:color="auto"/>
      </w:divBdr>
    </w:div>
    <w:div w:id="1262033805">
      <w:bodyDiv w:val="1"/>
      <w:marLeft w:val="0"/>
      <w:marRight w:val="0"/>
      <w:marTop w:val="0"/>
      <w:marBottom w:val="0"/>
      <w:divBdr>
        <w:top w:val="none" w:sz="0" w:space="0" w:color="auto"/>
        <w:left w:val="none" w:sz="0" w:space="0" w:color="auto"/>
        <w:bottom w:val="none" w:sz="0" w:space="0" w:color="auto"/>
        <w:right w:val="none" w:sz="0" w:space="0" w:color="auto"/>
      </w:divBdr>
    </w:div>
    <w:div w:id="1265916996">
      <w:bodyDiv w:val="1"/>
      <w:marLeft w:val="0"/>
      <w:marRight w:val="0"/>
      <w:marTop w:val="0"/>
      <w:marBottom w:val="0"/>
      <w:divBdr>
        <w:top w:val="none" w:sz="0" w:space="0" w:color="auto"/>
        <w:left w:val="none" w:sz="0" w:space="0" w:color="auto"/>
        <w:bottom w:val="none" w:sz="0" w:space="0" w:color="auto"/>
        <w:right w:val="none" w:sz="0" w:space="0" w:color="auto"/>
      </w:divBdr>
    </w:div>
    <w:div w:id="1363365291">
      <w:bodyDiv w:val="1"/>
      <w:marLeft w:val="0"/>
      <w:marRight w:val="0"/>
      <w:marTop w:val="0"/>
      <w:marBottom w:val="0"/>
      <w:divBdr>
        <w:top w:val="none" w:sz="0" w:space="0" w:color="auto"/>
        <w:left w:val="none" w:sz="0" w:space="0" w:color="auto"/>
        <w:bottom w:val="none" w:sz="0" w:space="0" w:color="auto"/>
        <w:right w:val="none" w:sz="0" w:space="0" w:color="auto"/>
      </w:divBdr>
    </w:div>
    <w:div w:id="1433428230">
      <w:bodyDiv w:val="1"/>
      <w:marLeft w:val="0"/>
      <w:marRight w:val="0"/>
      <w:marTop w:val="0"/>
      <w:marBottom w:val="0"/>
      <w:divBdr>
        <w:top w:val="none" w:sz="0" w:space="0" w:color="auto"/>
        <w:left w:val="none" w:sz="0" w:space="0" w:color="auto"/>
        <w:bottom w:val="none" w:sz="0" w:space="0" w:color="auto"/>
        <w:right w:val="none" w:sz="0" w:space="0" w:color="auto"/>
      </w:divBdr>
    </w:div>
    <w:div w:id="1487428415">
      <w:bodyDiv w:val="1"/>
      <w:marLeft w:val="0"/>
      <w:marRight w:val="0"/>
      <w:marTop w:val="0"/>
      <w:marBottom w:val="0"/>
      <w:divBdr>
        <w:top w:val="none" w:sz="0" w:space="0" w:color="auto"/>
        <w:left w:val="none" w:sz="0" w:space="0" w:color="auto"/>
        <w:bottom w:val="none" w:sz="0" w:space="0" w:color="auto"/>
        <w:right w:val="none" w:sz="0" w:space="0" w:color="auto"/>
      </w:divBdr>
    </w:div>
    <w:div w:id="1521580221">
      <w:bodyDiv w:val="1"/>
      <w:marLeft w:val="0"/>
      <w:marRight w:val="0"/>
      <w:marTop w:val="0"/>
      <w:marBottom w:val="0"/>
      <w:divBdr>
        <w:top w:val="none" w:sz="0" w:space="0" w:color="auto"/>
        <w:left w:val="none" w:sz="0" w:space="0" w:color="auto"/>
        <w:bottom w:val="none" w:sz="0" w:space="0" w:color="auto"/>
        <w:right w:val="none" w:sz="0" w:space="0" w:color="auto"/>
      </w:divBdr>
    </w:div>
    <w:div w:id="1606615602">
      <w:bodyDiv w:val="1"/>
      <w:marLeft w:val="0"/>
      <w:marRight w:val="0"/>
      <w:marTop w:val="0"/>
      <w:marBottom w:val="0"/>
      <w:divBdr>
        <w:top w:val="none" w:sz="0" w:space="0" w:color="auto"/>
        <w:left w:val="none" w:sz="0" w:space="0" w:color="auto"/>
        <w:bottom w:val="none" w:sz="0" w:space="0" w:color="auto"/>
        <w:right w:val="none" w:sz="0" w:space="0" w:color="auto"/>
      </w:divBdr>
    </w:div>
    <w:div w:id="1644233622">
      <w:bodyDiv w:val="1"/>
      <w:marLeft w:val="0"/>
      <w:marRight w:val="0"/>
      <w:marTop w:val="0"/>
      <w:marBottom w:val="0"/>
      <w:divBdr>
        <w:top w:val="none" w:sz="0" w:space="0" w:color="auto"/>
        <w:left w:val="none" w:sz="0" w:space="0" w:color="auto"/>
        <w:bottom w:val="none" w:sz="0" w:space="0" w:color="auto"/>
        <w:right w:val="none" w:sz="0" w:space="0" w:color="auto"/>
      </w:divBdr>
    </w:div>
    <w:div w:id="1700929574">
      <w:bodyDiv w:val="1"/>
      <w:marLeft w:val="0"/>
      <w:marRight w:val="0"/>
      <w:marTop w:val="0"/>
      <w:marBottom w:val="0"/>
      <w:divBdr>
        <w:top w:val="none" w:sz="0" w:space="0" w:color="auto"/>
        <w:left w:val="none" w:sz="0" w:space="0" w:color="auto"/>
        <w:bottom w:val="none" w:sz="0" w:space="0" w:color="auto"/>
        <w:right w:val="none" w:sz="0" w:space="0" w:color="auto"/>
      </w:divBdr>
    </w:div>
    <w:div w:id="1717773453">
      <w:bodyDiv w:val="1"/>
      <w:marLeft w:val="0"/>
      <w:marRight w:val="0"/>
      <w:marTop w:val="0"/>
      <w:marBottom w:val="0"/>
      <w:divBdr>
        <w:top w:val="none" w:sz="0" w:space="0" w:color="auto"/>
        <w:left w:val="none" w:sz="0" w:space="0" w:color="auto"/>
        <w:bottom w:val="none" w:sz="0" w:space="0" w:color="auto"/>
        <w:right w:val="none" w:sz="0" w:space="0" w:color="auto"/>
      </w:divBdr>
    </w:div>
    <w:div w:id="1724327184">
      <w:bodyDiv w:val="1"/>
      <w:marLeft w:val="0"/>
      <w:marRight w:val="0"/>
      <w:marTop w:val="0"/>
      <w:marBottom w:val="0"/>
      <w:divBdr>
        <w:top w:val="none" w:sz="0" w:space="0" w:color="auto"/>
        <w:left w:val="none" w:sz="0" w:space="0" w:color="auto"/>
        <w:bottom w:val="none" w:sz="0" w:space="0" w:color="auto"/>
        <w:right w:val="none" w:sz="0" w:space="0" w:color="auto"/>
      </w:divBdr>
      <w:divsChild>
        <w:div w:id="94448694">
          <w:marLeft w:val="0"/>
          <w:marRight w:val="0"/>
          <w:marTop w:val="0"/>
          <w:marBottom w:val="0"/>
          <w:divBdr>
            <w:top w:val="none" w:sz="0" w:space="0" w:color="auto"/>
            <w:left w:val="none" w:sz="0" w:space="0" w:color="auto"/>
            <w:bottom w:val="none" w:sz="0" w:space="0" w:color="auto"/>
            <w:right w:val="none" w:sz="0" w:space="0" w:color="auto"/>
          </w:divBdr>
        </w:div>
        <w:div w:id="392125090">
          <w:marLeft w:val="0"/>
          <w:marRight w:val="0"/>
          <w:marTop w:val="0"/>
          <w:marBottom w:val="0"/>
          <w:divBdr>
            <w:top w:val="none" w:sz="0" w:space="0" w:color="auto"/>
            <w:left w:val="none" w:sz="0" w:space="0" w:color="auto"/>
            <w:bottom w:val="none" w:sz="0" w:space="0" w:color="auto"/>
            <w:right w:val="none" w:sz="0" w:space="0" w:color="auto"/>
          </w:divBdr>
        </w:div>
        <w:div w:id="410010126">
          <w:marLeft w:val="0"/>
          <w:marRight w:val="0"/>
          <w:marTop w:val="0"/>
          <w:marBottom w:val="0"/>
          <w:divBdr>
            <w:top w:val="none" w:sz="0" w:space="0" w:color="auto"/>
            <w:left w:val="none" w:sz="0" w:space="0" w:color="auto"/>
            <w:bottom w:val="none" w:sz="0" w:space="0" w:color="auto"/>
            <w:right w:val="none" w:sz="0" w:space="0" w:color="auto"/>
          </w:divBdr>
        </w:div>
        <w:div w:id="544176100">
          <w:marLeft w:val="0"/>
          <w:marRight w:val="0"/>
          <w:marTop w:val="0"/>
          <w:marBottom w:val="0"/>
          <w:divBdr>
            <w:top w:val="none" w:sz="0" w:space="0" w:color="auto"/>
            <w:left w:val="none" w:sz="0" w:space="0" w:color="auto"/>
            <w:bottom w:val="none" w:sz="0" w:space="0" w:color="auto"/>
            <w:right w:val="none" w:sz="0" w:space="0" w:color="auto"/>
          </w:divBdr>
        </w:div>
        <w:div w:id="589853149">
          <w:marLeft w:val="0"/>
          <w:marRight w:val="0"/>
          <w:marTop w:val="0"/>
          <w:marBottom w:val="0"/>
          <w:divBdr>
            <w:top w:val="none" w:sz="0" w:space="0" w:color="auto"/>
            <w:left w:val="none" w:sz="0" w:space="0" w:color="auto"/>
            <w:bottom w:val="none" w:sz="0" w:space="0" w:color="auto"/>
            <w:right w:val="none" w:sz="0" w:space="0" w:color="auto"/>
          </w:divBdr>
        </w:div>
        <w:div w:id="701902647">
          <w:marLeft w:val="0"/>
          <w:marRight w:val="0"/>
          <w:marTop w:val="0"/>
          <w:marBottom w:val="0"/>
          <w:divBdr>
            <w:top w:val="none" w:sz="0" w:space="0" w:color="auto"/>
            <w:left w:val="none" w:sz="0" w:space="0" w:color="auto"/>
            <w:bottom w:val="none" w:sz="0" w:space="0" w:color="auto"/>
            <w:right w:val="none" w:sz="0" w:space="0" w:color="auto"/>
          </w:divBdr>
        </w:div>
        <w:div w:id="723600653">
          <w:marLeft w:val="0"/>
          <w:marRight w:val="0"/>
          <w:marTop w:val="0"/>
          <w:marBottom w:val="0"/>
          <w:divBdr>
            <w:top w:val="none" w:sz="0" w:space="0" w:color="auto"/>
            <w:left w:val="none" w:sz="0" w:space="0" w:color="auto"/>
            <w:bottom w:val="none" w:sz="0" w:space="0" w:color="auto"/>
            <w:right w:val="none" w:sz="0" w:space="0" w:color="auto"/>
          </w:divBdr>
        </w:div>
        <w:div w:id="754783016">
          <w:marLeft w:val="0"/>
          <w:marRight w:val="0"/>
          <w:marTop w:val="0"/>
          <w:marBottom w:val="0"/>
          <w:divBdr>
            <w:top w:val="none" w:sz="0" w:space="0" w:color="auto"/>
            <w:left w:val="none" w:sz="0" w:space="0" w:color="auto"/>
            <w:bottom w:val="none" w:sz="0" w:space="0" w:color="auto"/>
            <w:right w:val="none" w:sz="0" w:space="0" w:color="auto"/>
          </w:divBdr>
        </w:div>
        <w:div w:id="973020612">
          <w:marLeft w:val="0"/>
          <w:marRight w:val="0"/>
          <w:marTop w:val="0"/>
          <w:marBottom w:val="0"/>
          <w:divBdr>
            <w:top w:val="none" w:sz="0" w:space="0" w:color="auto"/>
            <w:left w:val="none" w:sz="0" w:space="0" w:color="auto"/>
            <w:bottom w:val="none" w:sz="0" w:space="0" w:color="auto"/>
            <w:right w:val="none" w:sz="0" w:space="0" w:color="auto"/>
          </w:divBdr>
        </w:div>
        <w:div w:id="990210419">
          <w:marLeft w:val="0"/>
          <w:marRight w:val="0"/>
          <w:marTop w:val="0"/>
          <w:marBottom w:val="0"/>
          <w:divBdr>
            <w:top w:val="none" w:sz="0" w:space="0" w:color="auto"/>
            <w:left w:val="none" w:sz="0" w:space="0" w:color="auto"/>
            <w:bottom w:val="none" w:sz="0" w:space="0" w:color="auto"/>
            <w:right w:val="none" w:sz="0" w:space="0" w:color="auto"/>
          </w:divBdr>
        </w:div>
        <w:div w:id="1291790954">
          <w:marLeft w:val="0"/>
          <w:marRight w:val="0"/>
          <w:marTop w:val="0"/>
          <w:marBottom w:val="0"/>
          <w:divBdr>
            <w:top w:val="none" w:sz="0" w:space="0" w:color="auto"/>
            <w:left w:val="none" w:sz="0" w:space="0" w:color="auto"/>
            <w:bottom w:val="none" w:sz="0" w:space="0" w:color="auto"/>
            <w:right w:val="none" w:sz="0" w:space="0" w:color="auto"/>
          </w:divBdr>
        </w:div>
        <w:div w:id="1602684986">
          <w:marLeft w:val="0"/>
          <w:marRight w:val="0"/>
          <w:marTop w:val="0"/>
          <w:marBottom w:val="0"/>
          <w:divBdr>
            <w:top w:val="none" w:sz="0" w:space="0" w:color="auto"/>
            <w:left w:val="none" w:sz="0" w:space="0" w:color="auto"/>
            <w:bottom w:val="none" w:sz="0" w:space="0" w:color="auto"/>
            <w:right w:val="none" w:sz="0" w:space="0" w:color="auto"/>
          </w:divBdr>
        </w:div>
        <w:div w:id="1789815730">
          <w:marLeft w:val="0"/>
          <w:marRight w:val="0"/>
          <w:marTop w:val="0"/>
          <w:marBottom w:val="0"/>
          <w:divBdr>
            <w:top w:val="none" w:sz="0" w:space="0" w:color="auto"/>
            <w:left w:val="none" w:sz="0" w:space="0" w:color="auto"/>
            <w:bottom w:val="none" w:sz="0" w:space="0" w:color="auto"/>
            <w:right w:val="none" w:sz="0" w:space="0" w:color="auto"/>
          </w:divBdr>
        </w:div>
        <w:div w:id="2088846640">
          <w:marLeft w:val="0"/>
          <w:marRight w:val="0"/>
          <w:marTop w:val="0"/>
          <w:marBottom w:val="0"/>
          <w:divBdr>
            <w:top w:val="none" w:sz="0" w:space="0" w:color="auto"/>
            <w:left w:val="none" w:sz="0" w:space="0" w:color="auto"/>
            <w:bottom w:val="none" w:sz="0" w:space="0" w:color="auto"/>
            <w:right w:val="none" w:sz="0" w:space="0" w:color="auto"/>
          </w:divBdr>
        </w:div>
      </w:divsChild>
    </w:div>
    <w:div w:id="1726832239">
      <w:bodyDiv w:val="1"/>
      <w:marLeft w:val="0"/>
      <w:marRight w:val="0"/>
      <w:marTop w:val="0"/>
      <w:marBottom w:val="0"/>
      <w:divBdr>
        <w:top w:val="none" w:sz="0" w:space="0" w:color="auto"/>
        <w:left w:val="none" w:sz="0" w:space="0" w:color="auto"/>
        <w:bottom w:val="none" w:sz="0" w:space="0" w:color="auto"/>
        <w:right w:val="none" w:sz="0" w:space="0" w:color="auto"/>
      </w:divBdr>
    </w:div>
    <w:div w:id="1760372188">
      <w:bodyDiv w:val="1"/>
      <w:marLeft w:val="0"/>
      <w:marRight w:val="0"/>
      <w:marTop w:val="0"/>
      <w:marBottom w:val="0"/>
      <w:divBdr>
        <w:top w:val="none" w:sz="0" w:space="0" w:color="auto"/>
        <w:left w:val="none" w:sz="0" w:space="0" w:color="auto"/>
        <w:bottom w:val="none" w:sz="0" w:space="0" w:color="auto"/>
        <w:right w:val="none" w:sz="0" w:space="0" w:color="auto"/>
      </w:divBdr>
    </w:div>
    <w:div w:id="1763404768">
      <w:bodyDiv w:val="1"/>
      <w:marLeft w:val="0"/>
      <w:marRight w:val="0"/>
      <w:marTop w:val="0"/>
      <w:marBottom w:val="0"/>
      <w:divBdr>
        <w:top w:val="none" w:sz="0" w:space="0" w:color="auto"/>
        <w:left w:val="none" w:sz="0" w:space="0" w:color="auto"/>
        <w:bottom w:val="none" w:sz="0" w:space="0" w:color="auto"/>
        <w:right w:val="none" w:sz="0" w:space="0" w:color="auto"/>
      </w:divBdr>
    </w:div>
    <w:div w:id="1840731703">
      <w:bodyDiv w:val="1"/>
      <w:marLeft w:val="0"/>
      <w:marRight w:val="0"/>
      <w:marTop w:val="0"/>
      <w:marBottom w:val="0"/>
      <w:divBdr>
        <w:top w:val="none" w:sz="0" w:space="0" w:color="auto"/>
        <w:left w:val="none" w:sz="0" w:space="0" w:color="auto"/>
        <w:bottom w:val="none" w:sz="0" w:space="0" w:color="auto"/>
        <w:right w:val="none" w:sz="0" w:space="0" w:color="auto"/>
      </w:divBdr>
    </w:div>
    <w:div w:id="1920096102">
      <w:bodyDiv w:val="1"/>
      <w:marLeft w:val="0"/>
      <w:marRight w:val="0"/>
      <w:marTop w:val="0"/>
      <w:marBottom w:val="0"/>
      <w:divBdr>
        <w:top w:val="none" w:sz="0" w:space="0" w:color="auto"/>
        <w:left w:val="none" w:sz="0" w:space="0" w:color="auto"/>
        <w:bottom w:val="none" w:sz="0" w:space="0" w:color="auto"/>
        <w:right w:val="none" w:sz="0" w:space="0" w:color="auto"/>
      </w:divBdr>
      <w:divsChild>
        <w:div w:id="358744080">
          <w:marLeft w:val="0"/>
          <w:marRight w:val="0"/>
          <w:marTop w:val="0"/>
          <w:marBottom w:val="0"/>
          <w:divBdr>
            <w:top w:val="none" w:sz="0" w:space="0" w:color="auto"/>
            <w:left w:val="none" w:sz="0" w:space="0" w:color="auto"/>
            <w:bottom w:val="none" w:sz="0" w:space="0" w:color="auto"/>
            <w:right w:val="none" w:sz="0" w:space="0" w:color="auto"/>
          </w:divBdr>
        </w:div>
        <w:div w:id="934484520">
          <w:marLeft w:val="0"/>
          <w:marRight w:val="0"/>
          <w:marTop w:val="0"/>
          <w:marBottom w:val="0"/>
          <w:divBdr>
            <w:top w:val="none" w:sz="0" w:space="0" w:color="auto"/>
            <w:left w:val="none" w:sz="0" w:space="0" w:color="auto"/>
            <w:bottom w:val="none" w:sz="0" w:space="0" w:color="auto"/>
            <w:right w:val="none" w:sz="0" w:space="0" w:color="auto"/>
          </w:divBdr>
        </w:div>
        <w:div w:id="1902669086">
          <w:marLeft w:val="0"/>
          <w:marRight w:val="0"/>
          <w:marTop w:val="0"/>
          <w:marBottom w:val="0"/>
          <w:divBdr>
            <w:top w:val="none" w:sz="0" w:space="0" w:color="auto"/>
            <w:left w:val="none" w:sz="0" w:space="0" w:color="auto"/>
            <w:bottom w:val="none" w:sz="0" w:space="0" w:color="auto"/>
            <w:right w:val="none" w:sz="0" w:space="0" w:color="auto"/>
          </w:divBdr>
        </w:div>
      </w:divsChild>
    </w:div>
    <w:div w:id="1978533895">
      <w:bodyDiv w:val="1"/>
      <w:marLeft w:val="0"/>
      <w:marRight w:val="0"/>
      <w:marTop w:val="0"/>
      <w:marBottom w:val="0"/>
      <w:divBdr>
        <w:top w:val="none" w:sz="0" w:space="0" w:color="auto"/>
        <w:left w:val="none" w:sz="0" w:space="0" w:color="auto"/>
        <w:bottom w:val="none" w:sz="0" w:space="0" w:color="auto"/>
        <w:right w:val="none" w:sz="0" w:space="0" w:color="auto"/>
      </w:divBdr>
    </w:div>
    <w:div w:id="2001928903">
      <w:bodyDiv w:val="1"/>
      <w:marLeft w:val="0"/>
      <w:marRight w:val="0"/>
      <w:marTop w:val="0"/>
      <w:marBottom w:val="0"/>
      <w:divBdr>
        <w:top w:val="none" w:sz="0" w:space="0" w:color="auto"/>
        <w:left w:val="none" w:sz="0" w:space="0" w:color="auto"/>
        <w:bottom w:val="none" w:sz="0" w:space="0" w:color="auto"/>
        <w:right w:val="none" w:sz="0" w:space="0" w:color="auto"/>
      </w:divBdr>
    </w:div>
    <w:div w:id="2019774222">
      <w:bodyDiv w:val="1"/>
      <w:marLeft w:val="0"/>
      <w:marRight w:val="0"/>
      <w:marTop w:val="0"/>
      <w:marBottom w:val="0"/>
      <w:divBdr>
        <w:top w:val="none" w:sz="0" w:space="0" w:color="auto"/>
        <w:left w:val="none" w:sz="0" w:space="0" w:color="auto"/>
        <w:bottom w:val="none" w:sz="0" w:space="0" w:color="auto"/>
        <w:right w:val="none" w:sz="0" w:space="0" w:color="auto"/>
      </w:divBdr>
    </w:div>
    <w:div w:id="2030521613">
      <w:bodyDiv w:val="1"/>
      <w:marLeft w:val="0"/>
      <w:marRight w:val="0"/>
      <w:marTop w:val="0"/>
      <w:marBottom w:val="0"/>
      <w:divBdr>
        <w:top w:val="none" w:sz="0" w:space="0" w:color="auto"/>
        <w:left w:val="none" w:sz="0" w:space="0" w:color="auto"/>
        <w:bottom w:val="none" w:sz="0" w:space="0" w:color="auto"/>
        <w:right w:val="none" w:sz="0" w:space="0" w:color="auto"/>
      </w:divBdr>
    </w:div>
    <w:div w:id="210877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footer" Target="footer2.xml"/><Relationship Id="rId34" Type="http://schemas.openxmlformats.org/officeDocument/2006/relationships/header" Target="header9.xml"/><Relationship Id="rId42" Type="http://schemas.openxmlformats.org/officeDocument/2006/relationships/header" Target="header11.xml"/><Relationship Id="rId47" Type="http://schemas.openxmlformats.org/officeDocument/2006/relationships/header" Target="header14.xml"/><Relationship Id="rId50" Type="http://schemas.openxmlformats.org/officeDocument/2006/relationships/footer" Target="footer16.xml"/><Relationship Id="rId55" Type="http://schemas.openxmlformats.org/officeDocument/2006/relationships/footer" Target="footer18.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yperlink" Target="https://doi.org/10.1002/jctb.5798" TargetMode="External"/><Relationship Id="rId11" Type="http://schemas.openxmlformats.org/officeDocument/2006/relationships/image" Target="media/image4.png"/><Relationship Id="rId24" Type="http://schemas.openxmlformats.org/officeDocument/2006/relationships/footer" Target="footer4.xml"/><Relationship Id="rId32" Type="http://schemas.openxmlformats.org/officeDocument/2006/relationships/footer" Target="footer6.xml"/><Relationship Id="rId37" Type="http://schemas.openxmlformats.org/officeDocument/2006/relationships/hyperlink" Target="https://repository.tudelft.nl/islandora/object/uuid%3A441ec955-cd8d-4ae0-b2f0-98fbf91a570a?collection=research" TargetMode="External"/><Relationship Id="rId40" Type="http://schemas.openxmlformats.org/officeDocument/2006/relationships/footer" Target="footer10.xml"/><Relationship Id="rId45" Type="http://schemas.openxmlformats.org/officeDocument/2006/relationships/footer" Target="footer13.xml"/><Relationship Id="rId53" Type="http://schemas.openxmlformats.org/officeDocument/2006/relationships/hyperlink" Target="https://writingcenter.unc.edu/tips-and-tools/thesis-statements/" TargetMode="External"/><Relationship Id="rId58" Type="http://schemas.openxmlformats.org/officeDocument/2006/relationships/hyperlink" Target="https://doi.org/10.1007/978-1-0716-2930-7" TargetMode="Externa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header" Target="header3.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hyperlink" Target="https://doi.org/10.1007/978-1-0716-2930-7" TargetMode="External"/><Relationship Id="rId30" Type="http://schemas.openxmlformats.org/officeDocument/2006/relationships/hyperlink" Target="https://doi.org/10.1016/j.ifacol.2022.07.447" TargetMode="External"/><Relationship Id="rId35" Type="http://schemas.openxmlformats.org/officeDocument/2006/relationships/footer" Target="footer7.xml"/><Relationship Id="rId43" Type="http://schemas.openxmlformats.org/officeDocument/2006/relationships/header" Target="header12.xml"/><Relationship Id="rId48" Type="http://schemas.openxmlformats.org/officeDocument/2006/relationships/footer" Target="footer14.xml"/><Relationship Id="rId56" Type="http://schemas.openxmlformats.org/officeDocument/2006/relationships/footer" Target="footer19.xm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footer" Target="footer17.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header" Target="header8.xml"/><Relationship Id="rId38" Type="http://schemas.openxmlformats.org/officeDocument/2006/relationships/header" Target="header10.xml"/><Relationship Id="rId46" Type="http://schemas.openxmlformats.org/officeDocument/2006/relationships/header" Target="header13.xml"/><Relationship Id="rId59" Type="http://schemas.openxmlformats.org/officeDocument/2006/relationships/header" Target="header16.xml"/><Relationship Id="rId20" Type="http://schemas.openxmlformats.org/officeDocument/2006/relationships/header" Target="header4.xml"/><Relationship Id="rId41" Type="http://schemas.openxmlformats.org/officeDocument/2006/relationships/footer" Target="footer11.xml"/><Relationship Id="rId54" Type="http://schemas.openxmlformats.org/officeDocument/2006/relationships/hyperlink" Target="https://penandthepad.com/how-8229968-write-thesis-statement-science-report.html" TargetMode="External"/><Relationship Id="rId62"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eader" Target="header5.xml"/><Relationship Id="rId28" Type="http://schemas.openxmlformats.org/officeDocument/2006/relationships/hyperlink" Target="https://doi.org/10.1002/bit.28509" TargetMode="External"/><Relationship Id="rId36" Type="http://schemas.openxmlformats.org/officeDocument/2006/relationships/footer" Target="footer8.xml"/><Relationship Id="rId49" Type="http://schemas.openxmlformats.org/officeDocument/2006/relationships/footer" Target="footer15.xml"/><Relationship Id="rId57" Type="http://schemas.openxmlformats.org/officeDocument/2006/relationships/header" Target="header15.xml"/><Relationship Id="rId10" Type="http://schemas.openxmlformats.org/officeDocument/2006/relationships/image" Target="media/image3.png"/><Relationship Id="rId31" Type="http://schemas.openxmlformats.org/officeDocument/2006/relationships/header" Target="header7.xml"/><Relationship Id="rId44" Type="http://schemas.openxmlformats.org/officeDocument/2006/relationships/footer" Target="footer12.xml"/><Relationship Id="rId52" Type="http://schemas.openxmlformats.org/officeDocument/2006/relationships/hyperlink" Target="https://wortwuchs.net/these/" TargetMode="External"/><Relationship Id="rId60" Type="http://schemas.openxmlformats.org/officeDocument/2006/relationships/footer" Target="footer20.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footer" Target="footer1.xml"/><Relationship Id="rId39" Type="http://schemas.openxmlformats.org/officeDocument/2006/relationships/footer" Target="footer9.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C2B350B3-8786-4367-A8EA-40D22758B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3968</Words>
  <Characters>24999</Characters>
  <Application>Microsoft Office Word</Application>
  <DocSecurity>0</DocSecurity>
  <Lines>208</Lines>
  <Paragraphs>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dvanced feeding strategies for high throughput mini-bioreactor systems</dc:title>
  <dc:subject/>
  <dc:creator>Annina Kemmer</dc:creator>
  <cp:keywords>Escherichia coli, minibioreactors, Kalman Filter, enzyme-mediated glucose release, mechanistic modeling</cp:keywords>
  <dc:description>PhD Thesis of Annina Kemmer</dc:description>
  <cp:lastModifiedBy>Annina Kemmer</cp:lastModifiedBy>
  <cp:revision>309</cp:revision>
  <cp:lastPrinted>2024-02-01T12:39:00Z</cp:lastPrinted>
  <dcterms:created xsi:type="dcterms:W3CDTF">2022-12-31T11:27:00Z</dcterms:created>
  <dcterms:modified xsi:type="dcterms:W3CDTF">2024-04-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56NAFRA"/&gt;&lt;style id="http://www.zotero.org/styles/apa" locale="de-DE"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